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429EA35F"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429EA35F" w:rsidR="001059FC" w:rsidRPr="00D1195D" w:rsidRDefault="002304BE" w:rsidP="00D1195D">
                      <w:pPr>
                        <w:jc w:val="center"/>
                        <w:rPr>
                          <w:color w:val="FFFFFF" w:themeColor="background1"/>
                          <w:sz w:val="48"/>
                          <w:szCs w:val="48"/>
                        </w:rPr>
                      </w:pPr>
                      <w:proofErr w:type="spellStart"/>
                      <w:r>
                        <w:rPr>
                          <w:rFonts w:cs="Arial"/>
                          <w:b/>
                          <w:color w:val="FFFFFF" w:themeColor="background1"/>
                          <w:sz w:val="48"/>
                          <w:szCs w:val="48"/>
                          <w:lang w:val="eu-ES"/>
                        </w:rPr>
                        <w:t>Análisis</w:t>
                      </w:r>
                      <w:proofErr w:type="spellEnd"/>
                      <w:r>
                        <w:rPr>
                          <w:rFonts w:cs="Arial"/>
                          <w:b/>
                          <w:color w:val="FFFFFF" w:themeColor="background1"/>
                          <w:sz w:val="48"/>
                          <w:szCs w:val="48"/>
                          <w:lang w:val="eu-ES"/>
                        </w:rPr>
                        <w:t xml:space="preserve"> de </w:t>
                      </w:r>
                      <w:proofErr w:type="spellStart"/>
                      <w:r w:rsidR="00D1195D">
                        <w:rPr>
                          <w:rFonts w:cs="Arial"/>
                          <w:b/>
                          <w:color w:val="FFFFFF" w:themeColor="background1"/>
                          <w:sz w:val="48"/>
                          <w:szCs w:val="48"/>
                          <w:lang w:val="eu-ES"/>
                        </w:rPr>
                        <w:t>las</w:t>
                      </w:r>
                      <w:proofErr w:type="spellEnd"/>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ventas</w:t>
                      </w:r>
                      <w:proofErr w:type="spellEnd"/>
                      <w:r w:rsidR="00587570">
                        <w:rPr>
                          <w:rFonts w:cs="Arial"/>
                          <w:b/>
                          <w:color w:val="FFFFFF" w:themeColor="background1"/>
                          <w:sz w:val="48"/>
                          <w:szCs w:val="48"/>
                          <w:lang w:val="eu-ES"/>
                        </w:rPr>
                        <w:t>,</w:t>
                      </w:r>
                      <w:r w:rsidR="00D1195D">
                        <w:rPr>
                          <w:rFonts w:cs="Arial"/>
                          <w:b/>
                          <w:color w:val="FFFFFF" w:themeColor="background1"/>
                          <w:sz w:val="48"/>
                          <w:szCs w:val="48"/>
                          <w:lang w:val="eu-ES"/>
                        </w:rPr>
                        <w:t xml:space="preserve"> </w:t>
                      </w:r>
                      <w:proofErr w:type="spellStart"/>
                      <w:r w:rsidR="00D1195D">
                        <w:rPr>
                          <w:rFonts w:cs="Arial"/>
                          <w:b/>
                          <w:color w:val="FFFFFF" w:themeColor="background1"/>
                          <w:sz w:val="48"/>
                          <w:szCs w:val="48"/>
                          <w:lang w:val="eu-ES"/>
                        </w:rPr>
                        <w:t>compras</w:t>
                      </w:r>
                      <w:proofErr w:type="spellEnd"/>
                      <w:r w:rsidR="00D1195D">
                        <w:rPr>
                          <w:rFonts w:cs="Arial"/>
                          <w:b/>
                          <w:color w:val="FFFFFF" w:themeColor="background1"/>
                          <w:sz w:val="48"/>
                          <w:szCs w:val="48"/>
                          <w:lang w:val="eu-ES"/>
                        </w:rPr>
                        <w:t xml:space="preserve"> y stock</w:t>
                      </w:r>
                    </w:p>
                  </w:txbxContent>
                </v:textbox>
                <w10:wrap type="square"/>
              </v:shape>
            </w:pict>
          </mc:Fallback>
        </mc:AlternateContent>
      </w:r>
      <w:r w:rsidR="00B07B87" w:rsidRPr="00966006">
        <w:rPr>
          <w:rFonts w:cs="Arial"/>
          <w:b/>
          <w:i/>
          <w:noProof/>
          <w:sz w:val="40"/>
          <w:szCs w:val="40"/>
          <w:lang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 xml:space="preserve">Unamuno </w:t>
                      </w:r>
                      <w:proofErr w:type="spellStart"/>
                      <w:r>
                        <w:rPr>
                          <w:rFonts w:cs="Arial"/>
                          <w:color w:val="FFFFFF" w:themeColor="background1"/>
                          <w:sz w:val="24"/>
                          <w:szCs w:val="24"/>
                          <w:lang w:val="eu-ES"/>
                        </w:rPr>
                        <w:t>Acha</w:t>
                      </w:r>
                      <w:proofErr w:type="spellEnd"/>
                      <w:r>
                        <w:rPr>
                          <w:rFonts w:cs="Arial"/>
                          <w:color w:val="FFFFFF" w:themeColor="background1"/>
                          <w:sz w:val="24"/>
                          <w:szCs w:val="24"/>
                          <w:lang w:val="eu-ES"/>
                        </w:rPr>
                        <w:t>,</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proofErr w:type="spellStart"/>
                      <w:r>
                        <w:rPr>
                          <w:rFonts w:cs="Arial"/>
                          <w:color w:val="FFFFFF" w:themeColor="background1"/>
                          <w:sz w:val="24"/>
                          <w:szCs w:val="24"/>
                          <w:lang w:val="eu-ES"/>
                        </w:rPr>
                        <w:t>Máster</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Universitario</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en</w:t>
                      </w:r>
                      <w:proofErr w:type="spellEnd"/>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rPr>
                      </w:pPr>
                      <w:proofErr w:type="spellStart"/>
                      <w:r>
                        <w:rPr>
                          <w:rFonts w:cs="Arial"/>
                          <w:color w:val="FFFFFF" w:themeColor="background1"/>
                          <w:sz w:val="24"/>
                          <w:szCs w:val="24"/>
                          <w:lang w:val="eu-ES"/>
                        </w:rPr>
                        <w:t>Análisis</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Datos</w:t>
                      </w:r>
                      <w:proofErr w:type="spellEnd"/>
                      <w:r>
                        <w:rPr>
                          <w:rFonts w:cs="Arial"/>
                          <w:color w:val="FFFFFF" w:themeColor="background1"/>
                          <w:sz w:val="24"/>
                          <w:szCs w:val="24"/>
                          <w:lang w:val="eu-ES"/>
                        </w:rPr>
                        <w:t xml:space="preserve"> para la </w:t>
                      </w:r>
                      <w:proofErr w:type="spellStart"/>
                      <w:r>
                        <w:rPr>
                          <w:rFonts w:cs="Arial"/>
                          <w:color w:val="FFFFFF" w:themeColor="background1"/>
                          <w:sz w:val="24"/>
                          <w:szCs w:val="24"/>
                          <w:lang w:val="eu-ES"/>
                        </w:rPr>
                        <w:t>Inteligencia</w:t>
                      </w:r>
                      <w:proofErr w:type="spellEnd"/>
                      <w:r>
                        <w:rPr>
                          <w:rFonts w:cs="Arial"/>
                          <w:color w:val="FFFFFF" w:themeColor="background1"/>
                          <w:sz w:val="24"/>
                          <w:szCs w:val="24"/>
                          <w:lang w:val="eu-ES"/>
                        </w:rPr>
                        <w:t xml:space="preserve"> de </w:t>
                      </w:r>
                      <w:proofErr w:type="spellStart"/>
                      <w:r>
                        <w:rPr>
                          <w:rFonts w:cs="Arial"/>
                          <w:color w:val="FFFFFF" w:themeColor="background1"/>
                          <w:sz w:val="24"/>
                          <w:szCs w:val="24"/>
                          <w:lang w:val="eu-ES"/>
                        </w:rPr>
                        <w:t>Negocio</w:t>
                      </w:r>
                      <w:proofErr w:type="spellEnd"/>
                      <w:r w:rsidR="00DB6524">
                        <w:rPr>
                          <w:rFonts w:cs="Arial"/>
                          <w:color w:val="FFFFFF" w:themeColor="background1"/>
                          <w:sz w:val="24"/>
                          <w:szCs w:val="24"/>
                          <w:lang w:val="eu-ES"/>
                        </w:rPr>
                        <w:t xml:space="preserve"> / </w:t>
                      </w:r>
                      <w:proofErr w:type="spellStart"/>
                      <w:r>
                        <w:rPr>
                          <w:rFonts w:cs="Arial"/>
                          <w:color w:val="FFFFFF" w:themeColor="background1"/>
                          <w:sz w:val="24"/>
                          <w:szCs w:val="24"/>
                          <w:lang w:val="eu-ES"/>
                        </w:rPr>
                        <w:t>Business</w:t>
                      </w:r>
                      <w:proofErr w:type="spellEnd"/>
                      <w:r>
                        <w:rPr>
                          <w:rFonts w:cs="Arial"/>
                          <w:color w:val="FFFFFF" w:themeColor="background1"/>
                          <w:sz w:val="24"/>
                          <w:szCs w:val="24"/>
                          <w:lang w:val="eu-ES"/>
                        </w:rPr>
                        <w:t xml:space="preserve"> </w:t>
                      </w:r>
                      <w:proofErr w:type="spellStart"/>
                      <w:r>
                        <w:rPr>
                          <w:rFonts w:cs="Arial"/>
                          <w:color w:val="FFFFFF" w:themeColor="background1"/>
                          <w:sz w:val="24"/>
                          <w:szCs w:val="24"/>
                          <w:lang w:val="eu-ES"/>
                        </w:rPr>
                        <w:t>Analytics</w:t>
                      </w:r>
                      <w:proofErr w:type="spellEnd"/>
                    </w:p>
                  </w:txbxContent>
                </v:textbox>
                <w10:wrap type="square"/>
              </v:shape>
            </w:pict>
          </mc:Fallback>
        </mc:AlternateContent>
      </w:r>
      <w:r w:rsidR="00AB46B5" w:rsidRPr="00966006">
        <w:rPr>
          <w:rFonts w:cs="Arial"/>
          <w:b/>
          <w:sz w:val="28"/>
          <w:szCs w:val="28"/>
        </w:rPr>
        <w:t xml:space="preserve"> </w:t>
      </w:r>
    </w:p>
    <w:p w14:paraId="2B34B191" w14:textId="77777777" w:rsidR="008B1D2F" w:rsidRDefault="008B1D2F" w:rsidP="00AC0D5F">
      <w:pPr>
        <w:ind w:left="-851"/>
        <w:jc w:val="center"/>
        <w:rPr>
          <w:rFonts w:cs="Arial"/>
          <w:b/>
          <w:noProof/>
          <w:sz w:val="28"/>
          <w:szCs w:val="28"/>
        </w:rPr>
      </w:pPr>
    </w:p>
    <w:p w14:paraId="471865C5" w14:textId="77777777" w:rsidR="00CB7CC6" w:rsidRDefault="00CB7CC6" w:rsidP="00AC0D5F">
      <w:pPr>
        <w:ind w:left="-851"/>
        <w:jc w:val="center"/>
        <w:rPr>
          <w:rFonts w:cs="Arial"/>
          <w:b/>
          <w:noProof/>
          <w:sz w:val="28"/>
          <w:szCs w:val="28"/>
        </w:rPr>
      </w:pPr>
    </w:p>
    <w:p w14:paraId="728A0081" w14:textId="77777777" w:rsidR="00CB7CC6" w:rsidRPr="00966006" w:rsidRDefault="00CB7CC6" w:rsidP="00AC0D5F">
      <w:pPr>
        <w:ind w:left="-851"/>
        <w:jc w:val="center"/>
        <w:rPr>
          <w:rFonts w:cs="Arial"/>
          <w:b/>
          <w:noProof/>
          <w:sz w:val="28"/>
          <w:szCs w:val="28"/>
        </w:rPr>
      </w:pPr>
    </w:p>
    <w:p w14:paraId="7AB84630" w14:textId="77777777" w:rsidR="00DA7610" w:rsidRPr="00966006" w:rsidRDefault="00DA7610" w:rsidP="00C156B1">
      <w:pPr>
        <w:rPr>
          <w:rFonts w:cs="Arial"/>
          <w:b/>
          <w:noProof/>
          <w:sz w:val="28"/>
          <w:szCs w:val="28"/>
        </w:rPr>
      </w:pPr>
    </w:p>
    <w:p w14:paraId="205EBEF7" w14:textId="1A45A379" w:rsidR="00BA00C0" w:rsidRPr="00966006" w:rsidRDefault="00AC0D5F" w:rsidP="00AC0D5F">
      <w:pPr>
        <w:ind w:left="-851"/>
        <w:rPr>
          <w:rFonts w:cs="Arial"/>
          <w:noProof/>
          <w:sz w:val="24"/>
          <w:szCs w:val="24"/>
        </w:rPr>
      </w:pPr>
      <w:r w:rsidRPr="00966006">
        <w:rPr>
          <w:rFonts w:cs="Arial"/>
          <w:noProof/>
          <w:sz w:val="24"/>
          <w:szCs w:val="24"/>
        </w:rPr>
        <w:t xml:space="preserve">TRABAJO DE FIN DE </w:t>
      </w:r>
      <w:r w:rsidR="005B7E85" w:rsidRPr="00966006">
        <w:rPr>
          <w:rFonts w:cs="Arial"/>
          <w:noProof/>
          <w:sz w:val="24"/>
          <w:szCs w:val="24"/>
        </w:rPr>
        <w:t>MÁSTER</w:t>
      </w:r>
    </w:p>
    <w:p w14:paraId="6DD0BFC0" w14:textId="77777777" w:rsidR="00BA00C0" w:rsidRPr="00966006" w:rsidRDefault="00BA00C0" w:rsidP="00AC0D5F">
      <w:pPr>
        <w:ind w:left="-851"/>
        <w:rPr>
          <w:rFonts w:cs="Arial"/>
          <w:b/>
          <w:noProof/>
          <w:sz w:val="28"/>
          <w:szCs w:val="28"/>
        </w:rPr>
      </w:pPr>
    </w:p>
    <w:p w14:paraId="034E4CC6" w14:textId="29FE044C" w:rsidR="00BA00C0" w:rsidRPr="00966006" w:rsidRDefault="002304BE" w:rsidP="00C156B1">
      <w:pPr>
        <w:ind w:left="-851"/>
        <w:rPr>
          <w:rFonts w:cs="Arial"/>
          <w:b/>
          <w:noProof/>
          <w:sz w:val="24"/>
          <w:szCs w:val="24"/>
        </w:rPr>
      </w:pPr>
      <w:r w:rsidRPr="00966006">
        <w:rPr>
          <w:rFonts w:cs="Arial"/>
          <w:b/>
          <w:noProof/>
          <w:sz w:val="24"/>
          <w:szCs w:val="24"/>
        </w:rPr>
        <w:t>ANÁLISIS DE INVENTARIO</w:t>
      </w:r>
    </w:p>
    <w:p w14:paraId="6DE3FC9A" w14:textId="57202FAA" w:rsidR="00BA00C0" w:rsidRPr="00966006" w:rsidRDefault="00AC0D5F" w:rsidP="00AC0D5F">
      <w:pPr>
        <w:ind w:left="-851"/>
        <w:rPr>
          <w:rFonts w:cs="Arial"/>
          <w:noProof/>
          <w:szCs w:val="20"/>
        </w:rPr>
      </w:pPr>
      <w:r w:rsidRPr="00966006">
        <w:rPr>
          <w:rFonts w:cs="Arial"/>
          <w:noProof/>
          <w:szCs w:val="20"/>
        </w:rPr>
        <w:t xml:space="preserve">TRABAJO DE FIN DE </w:t>
      </w:r>
      <w:r w:rsidR="005B7E85" w:rsidRPr="00966006">
        <w:rPr>
          <w:rFonts w:cs="Arial"/>
          <w:noProof/>
          <w:szCs w:val="20"/>
        </w:rPr>
        <w:t>MÁSTER</w:t>
      </w:r>
      <w:r w:rsidRPr="00966006">
        <w:rPr>
          <w:rFonts w:cs="Arial"/>
          <w:noProof/>
          <w:szCs w:val="20"/>
        </w:rPr>
        <w:t xml:space="preserve"> PRESENTADO EN: Mondragon Unibertsitatea</w:t>
      </w:r>
    </w:p>
    <w:p w14:paraId="5E5E9462" w14:textId="16729D31" w:rsidR="00BA00C0" w:rsidRPr="00966006" w:rsidRDefault="00AC0D5F" w:rsidP="00587570">
      <w:pPr>
        <w:ind w:left="-851"/>
        <w:rPr>
          <w:rFonts w:cs="Arial"/>
          <w:noProof/>
          <w:szCs w:val="20"/>
        </w:rPr>
      </w:pPr>
      <w:r w:rsidRPr="00966006">
        <w:rPr>
          <w:rFonts w:cs="Arial"/>
          <w:noProof/>
          <w:szCs w:val="20"/>
        </w:rPr>
        <w:t xml:space="preserve">PARA LA OBTENCIÓN DEL TÍTULO DE: </w:t>
      </w:r>
      <w:r w:rsidR="005B7E85" w:rsidRPr="00966006">
        <w:rPr>
          <w:rFonts w:cs="Arial"/>
          <w:noProof/>
          <w:szCs w:val="20"/>
        </w:rPr>
        <w:t>Máster Universitario en Análisis de Datos para la Inteligencia de Negocio</w:t>
      </w:r>
      <w:r w:rsidR="00DB6524" w:rsidRPr="00966006">
        <w:rPr>
          <w:rFonts w:cs="Arial"/>
          <w:noProof/>
          <w:szCs w:val="20"/>
        </w:rPr>
        <w:t xml:space="preserve"> / </w:t>
      </w:r>
      <w:r w:rsidR="005B7E85" w:rsidRPr="00966006">
        <w:rPr>
          <w:rFonts w:cs="Arial"/>
          <w:noProof/>
          <w:szCs w:val="20"/>
        </w:rPr>
        <w:t>Business Analytics</w:t>
      </w:r>
    </w:p>
    <w:p w14:paraId="6D6F6EDB" w14:textId="4E4F68F3" w:rsidR="00BA00C0" w:rsidRPr="00966006" w:rsidRDefault="004C40F0" w:rsidP="00AC0D5F">
      <w:pPr>
        <w:ind w:left="-851"/>
        <w:rPr>
          <w:rFonts w:cs="Arial"/>
          <w:noProof/>
          <w:szCs w:val="20"/>
        </w:rPr>
      </w:pPr>
      <w:r w:rsidRPr="00966006">
        <w:rPr>
          <w:rFonts w:cs="Arial"/>
          <w:noProof/>
          <w:szCs w:val="20"/>
        </w:rPr>
        <w:t>AUTORA</w:t>
      </w:r>
      <w:r w:rsidR="00AC0D5F" w:rsidRPr="00966006">
        <w:rPr>
          <w:rFonts w:cs="Arial"/>
          <w:noProof/>
          <w:szCs w:val="20"/>
        </w:rPr>
        <w:t xml:space="preserve">: </w:t>
      </w:r>
      <w:r w:rsidR="002304BE" w:rsidRPr="00966006">
        <w:rPr>
          <w:rFonts w:cs="Arial"/>
          <w:noProof/>
          <w:szCs w:val="20"/>
        </w:rPr>
        <w:t>Isabel Unamuno Acha</w:t>
      </w:r>
    </w:p>
    <w:p w14:paraId="390CB901" w14:textId="11182665" w:rsidR="003C7F8D" w:rsidRPr="00966006" w:rsidRDefault="003C7F8D" w:rsidP="00AC0D5F">
      <w:pPr>
        <w:ind w:left="-851"/>
        <w:rPr>
          <w:rFonts w:cs="Arial"/>
          <w:noProof/>
          <w:szCs w:val="20"/>
        </w:rPr>
      </w:pPr>
      <w:r w:rsidRPr="00966006">
        <w:rPr>
          <w:rFonts w:cs="Arial"/>
          <w:noProof/>
          <w:szCs w:val="20"/>
        </w:rPr>
        <w:t xml:space="preserve">DIRECTOR/A: </w:t>
      </w:r>
      <w:r w:rsidR="00DB6524" w:rsidRPr="00966006">
        <w:rPr>
          <w:rFonts w:cs="Arial"/>
          <w:noProof/>
          <w:szCs w:val="20"/>
        </w:rPr>
        <w:t>XXX</w:t>
      </w:r>
    </w:p>
    <w:p w14:paraId="66FCC00B" w14:textId="47E7B0BB" w:rsidR="00BA00C0" w:rsidRPr="00966006" w:rsidRDefault="00AC0D5F" w:rsidP="00AC0D5F">
      <w:pPr>
        <w:ind w:left="-851"/>
        <w:rPr>
          <w:rFonts w:cs="Arial"/>
          <w:noProof/>
          <w:szCs w:val="20"/>
        </w:rPr>
      </w:pPr>
      <w:r w:rsidRPr="00966006">
        <w:rPr>
          <w:rFonts w:cs="Arial"/>
          <w:noProof/>
          <w:szCs w:val="20"/>
        </w:rPr>
        <w:t xml:space="preserve">TUTOR/A: </w:t>
      </w:r>
      <w:r w:rsidR="002304BE" w:rsidRPr="00966006">
        <w:rPr>
          <w:rFonts w:cs="Arial"/>
          <w:noProof/>
          <w:szCs w:val="20"/>
        </w:rPr>
        <w:t>Jon Perez Visaires</w:t>
      </w:r>
    </w:p>
    <w:p w14:paraId="096042D6" w14:textId="566666DF" w:rsidR="00BA00C0" w:rsidRPr="00966006" w:rsidRDefault="004C40F0" w:rsidP="00AC0D5F">
      <w:pPr>
        <w:ind w:left="-851"/>
        <w:rPr>
          <w:rFonts w:cs="Arial"/>
          <w:noProof/>
          <w:szCs w:val="20"/>
        </w:rPr>
      </w:pPr>
      <w:r w:rsidRPr="00966006">
        <w:rPr>
          <w:rFonts w:cs="Arial"/>
          <w:noProof/>
          <w:szCs w:val="20"/>
        </w:rPr>
        <w:t>ORGANIZACIÓN</w:t>
      </w:r>
      <w:r w:rsidR="00AC0D5F" w:rsidRPr="00966006">
        <w:rPr>
          <w:rFonts w:cs="Arial"/>
          <w:noProof/>
          <w:szCs w:val="20"/>
        </w:rPr>
        <w:t xml:space="preserve"> EN LA QUE HA REALIZADO EL PROYECTO: </w:t>
      </w:r>
      <w:r w:rsidR="002304BE" w:rsidRPr="00966006">
        <w:rPr>
          <w:rFonts w:cs="Arial"/>
          <w:noProof/>
          <w:szCs w:val="20"/>
        </w:rPr>
        <w:t>Datua</w:t>
      </w:r>
    </w:p>
    <w:p w14:paraId="4CF0C13E" w14:textId="10F674F4" w:rsidR="00BA00C0" w:rsidRPr="00966006" w:rsidRDefault="00AC0D5F" w:rsidP="00AC0D5F">
      <w:pPr>
        <w:ind w:left="-851"/>
        <w:rPr>
          <w:rFonts w:cs="Arial"/>
          <w:szCs w:val="20"/>
        </w:rPr>
      </w:pPr>
      <w:r w:rsidRPr="00966006">
        <w:rPr>
          <w:rFonts w:cs="Arial"/>
          <w:szCs w:val="20"/>
        </w:rPr>
        <w:t xml:space="preserve">FECHA DE DEFENSA: </w:t>
      </w:r>
      <w:r w:rsidR="00DB6524" w:rsidRPr="00966006">
        <w:rPr>
          <w:rFonts w:cs="Arial"/>
          <w:szCs w:val="20"/>
        </w:rPr>
        <w:t>Bilbao</w:t>
      </w:r>
      <w:r w:rsidRPr="00966006">
        <w:rPr>
          <w:rFonts w:cs="Arial"/>
          <w:szCs w:val="20"/>
        </w:rPr>
        <w:t xml:space="preserve">, a </w:t>
      </w:r>
      <w:r w:rsidR="0068551E" w:rsidRPr="00966006">
        <w:rPr>
          <w:rFonts w:cs="Arial"/>
          <w:szCs w:val="20"/>
        </w:rPr>
        <w:t>05</w:t>
      </w:r>
      <w:r w:rsidRPr="00966006">
        <w:rPr>
          <w:rFonts w:cs="Arial"/>
          <w:szCs w:val="20"/>
        </w:rPr>
        <w:t xml:space="preserve"> de </w:t>
      </w:r>
      <w:r w:rsidR="0068551E" w:rsidRPr="00966006">
        <w:rPr>
          <w:rFonts w:cs="Arial"/>
          <w:szCs w:val="20"/>
        </w:rPr>
        <w:t>07</w:t>
      </w:r>
      <w:r w:rsidR="00DB6524" w:rsidRPr="00966006">
        <w:rPr>
          <w:rFonts w:cs="Arial"/>
          <w:szCs w:val="20"/>
        </w:rPr>
        <w:t xml:space="preserve"> </w:t>
      </w:r>
      <w:r w:rsidRPr="00966006">
        <w:rPr>
          <w:rFonts w:cs="Arial"/>
          <w:szCs w:val="20"/>
        </w:rPr>
        <w:t xml:space="preserve">de </w:t>
      </w:r>
      <w:r w:rsidR="0068551E" w:rsidRPr="00966006">
        <w:rPr>
          <w:rFonts w:cs="Arial"/>
          <w:szCs w:val="20"/>
        </w:rPr>
        <w:t>2024</w:t>
      </w:r>
    </w:p>
    <w:p w14:paraId="4B323586" w14:textId="77777777" w:rsidR="00BA00C0" w:rsidRPr="00966006" w:rsidRDefault="00BA00C0" w:rsidP="00AC0D5F">
      <w:pPr>
        <w:ind w:left="-851"/>
        <w:rPr>
          <w:rFonts w:cs="Arial"/>
          <w:szCs w:val="20"/>
        </w:rPr>
      </w:pPr>
    </w:p>
    <w:p w14:paraId="603C32E4" w14:textId="41B608D9" w:rsidR="00BA00C0" w:rsidRPr="00966006" w:rsidRDefault="00587570" w:rsidP="00AC0D5F">
      <w:pPr>
        <w:ind w:left="-851"/>
        <w:rPr>
          <w:rFonts w:cs="Arial"/>
          <w:szCs w:val="20"/>
        </w:rPr>
      </w:pPr>
      <w:r>
        <w:rPr>
          <w:rFonts w:cs="Arial"/>
          <w:noProof/>
          <w:szCs w:val="20"/>
        </w:rPr>
        <mc:AlternateContent>
          <mc:Choice Requires="wps">
            <w:drawing>
              <wp:anchor distT="0" distB="0" distL="114300" distR="114300" simplePos="0" relativeHeight="503073040" behindDoc="0" locked="0" layoutInCell="1" allowOverlap="1" wp14:anchorId="642369CF" wp14:editId="777DD2BF">
                <wp:simplePos x="0" y="0"/>
                <wp:positionH relativeFrom="column">
                  <wp:posOffset>-591185</wp:posOffset>
                </wp:positionH>
                <wp:positionV relativeFrom="paragraph">
                  <wp:posOffset>269240</wp:posOffset>
                </wp:positionV>
                <wp:extent cx="252000" cy="180000"/>
                <wp:effectExtent l="0" t="0" r="0" b="0"/>
                <wp:wrapNone/>
                <wp:docPr id="688085446"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62D376" id="Signo de multiplicación 6" o:spid="_x0000_s1026" style="position:absolute;margin-left:-46.55pt;margin-top:21.2pt;width:19.85pt;height:14.15pt;z-index:503073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p>
    <w:p w14:paraId="43C6AA61" w14:textId="1A2D1E3F" w:rsidR="00BA00C0" w:rsidRPr="00966006" w:rsidRDefault="00E12882" w:rsidP="00E12882">
      <w:pPr>
        <w:ind w:left="-284" w:hanging="567"/>
        <w:rPr>
          <w:rFonts w:cs="Arial"/>
          <w:szCs w:val="20"/>
        </w:rPr>
      </w:pPr>
      <w:r w:rsidRPr="00966006">
        <w:rPr>
          <w:rFonts w:cs="Arial"/>
          <w:noProof/>
          <w:szCs w:val="20"/>
          <w:lang w:eastAsia="es-ES"/>
        </w:rPr>
        <mc:AlternateContent>
          <mc:Choice Requires="wps">
            <w:drawing>
              <wp:anchor distT="0" distB="0" distL="114300" distR="114300" simplePos="0" relativeHeight="503062800" behindDoc="0" locked="0" layoutInCell="1" allowOverlap="1" wp14:anchorId="4722FC87" wp14:editId="5F69FC2E">
                <wp:simplePos x="0" y="0"/>
                <wp:positionH relativeFrom="column">
                  <wp:posOffset>-558800</wp:posOffset>
                </wp:positionH>
                <wp:positionV relativeFrom="paragraph">
                  <wp:posOffset>40640</wp:posOffset>
                </wp:positionV>
                <wp:extent cx="180000" cy="180000"/>
                <wp:effectExtent l="57150" t="19050" r="67945" b="86995"/>
                <wp:wrapThrough wrapText="bothSides">
                  <wp:wrapPolygon edited="0">
                    <wp:start x="-6869" y="-2290"/>
                    <wp:lineTo x="-4580" y="29767"/>
                    <wp:lineTo x="25187" y="29767"/>
                    <wp:lineTo x="27477" y="-2290"/>
                    <wp:lineTo x="-6869" y="-2290"/>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42611F"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rPr>
        <w:tab/>
      </w:r>
      <w:r w:rsidR="00AC0D5F" w:rsidRPr="00966006">
        <w:rPr>
          <w:rFonts w:ascii="DuplicateSans-Light" w:hAnsi="DuplicateSans-Light" w:cs="DuplicateSans-Light"/>
          <w:color w:val="585757"/>
          <w:sz w:val="16"/>
          <w:szCs w:val="16"/>
        </w:rPr>
        <w:t xml:space="preserve">El autor/la autora del Trabajo de Fin de </w:t>
      </w:r>
      <w:r w:rsidR="00587570" w:rsidRPr="00966006">
        <w:rPr>
          <w:rFonts w:ascii="DuplicateSans-Light" w:hAnsi="DuplicateSans-Light" w:cs="DuplicateSans-Light"/>
          <w:color w:val="585757"/>
          <w:sz w:val="16"/>
          <w:szCs w:val="16"/>
        </w:rPr>
        <w:t>Máster</w:t>
      </w:r>
      <w:r w:rsidR="00AC0D5F" w:rsidRPr="00966006">
        <w:rPr>
          <w:rFonts w:ascii="DuplicateSans-Light" w:hAnsi="DuplicateSans-Light" w:cs="DuplicateSans-Light"/>
          <w:color w:val="585757"/>
          <w:sz w:val="16"/>
          <w:szCs w:val="16"/>
        </w:rPr>
        <w:t xml:space="preserve"> autoriza a la </w:t>
      </w:r>
      <w:r w:rsidRPr="00966006">
        <w:rPr>
          <w:rFonts w:ascii="DuplicateSans-Light" w:hAnsi="DuplicateSans-Light" w:cs="DuplicateSans-Light"/>
          <w:color w:val="585757"/>
          <w:sz w:val="16"/>
          <w:szCs w:val="16"/>
        </w:rPr>
        <w:t xml:space="preserve">Facultad de </w:t>
      </w:r>
      <w:r w:rsidR="008B1D2F" w:rsidRPr="00966006">
        <w:rPr>
          <w:rFonts w:ascii="DuplicateSans-Light" w:hAnsi="DuplicateSans-Light" w:cs="DuplicateSans-Light"/>
          <w:color w:val="585757"/>
          <w:sz w:val="16"/>
          <w:szCs w:val="16"/>
        </w:rPr>
        <w:t>Empresariales</w:t>
      </w:r>
      <w:r w:rsidRPr="00966006">
        <w:rPr>
          <w:rFonts w:ascii="DuplicateSans-Light" w:hAnsi="DuplicateSans-Light" w:cs="DuplicateSans-Light"/>
          <w:color w:val="585757"/>
          <w:sz w:val="16"/>
          <w:szCs w:val="16"/>
        </w:rPr>
        <w:t xml:space="preserve"> de </w:t>
      </w:r>
      <w:r w:rsidR="00587570" w:rsidRPr="00966006">
        <w:rPr>
          <w:rFonts w:ascii="DuplicateSans-Light" w:hAnsi="DuplicateSans-Light" w:cs="DuplicateSans-Light"/>
          <w:color w:val="585757"/>
          <w:sz w:val="16"/>
          <w:szCs w:val="16"/>
        </w:rPr>
        <w:t>Mondragón</w:t>
      </w:r>
      <w:r w:rsidRPr="00966006">
        <w:rPr>
          <w:rFonts w:ascii="DuplicateSans-Light" w:hAnsi="DuplicateSans-Light" w:cs="DuplicateSans-Light"/>
          <w:color w:val="585757"/>
          <w:sz w:val="16"/>
          <w:szCs w:val="16"/>
        </w:rPr>
        <w:t xml:space="preserve"> </w:t>
      </w:r>
      <w:proofErr w:type="spellStart"/>
      <w:r w:rsidRPr="00966006">
        <w:rPr>
          <w:rFonts w:ascii="DuplicateSans-Light" w:hAnsi="DuplicateSans-Light" w:cs="DuplicateSans-Light"/>
          <w:color w:val="585757"/>
          <w:sz w:val="16"/>
          <w:szCs w:val="16"/>
        </w:rPr>
        <w:t>Unibertsitatea</w:t>
      </w:r>
      <w:proofErr w:type="spellEnd"/>
      <w:r w:rsidRPr="00966006">
        <w:rPr>
          <w:rFonts w:ascii="DuplicateSans-Light" w:hAnsi="DuplicateSans-Light" w:cs="DuplicateSans-Light"/>
          <w:color w:val="585757"/>
          <w:sz w:val="16"/>
          <w:szCs w:val="16"/>
        </w:rPr>
        <w:t xml:space="preserve">,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rPr>
        <w:t xml:space="preserve">y </w:t>
      </w:r>
      <w:r w:rsidRPr="00966006">
        <w:rPr>
          <w:rFonts w:ascii="DuplicateSans-Light" w:hAnsi="DuplicateSans-Light" w:cs="DuplicateSans-Light"/>
          <w:color w:val="585757"/>
          <w:sz w:val="16"/>
          <w:szCs w:val="16"/>
        </w:rPr>
        <w:t>el uso que se haga de la obra no sea comercial.</w:t>
      </w:r>
    </w:p>
    <w:p w14:paraId="0B6772F5" w14:textId="1A6E2644" w:rsidR="00BA00C0" w:rsidRPr="00966006" w:rsidRDefault="00587570" w:rsidP="00BA00C0">
      <w:pPr>
        <w:rPr>
          <w:rFonts w:cs="Arial"/>
          <w:b/>
          <w:sz w:val="28"/>
          <w:szCs w:val="28"/>
        </w:rPr>
      </w:pPr>
      <w:r w:rsidRPr="00966006">
        <w:rPr>
          <w:rFonts w:cs="Arial"/>
          <w:b/>
          <w:noProof/>
          <w:sz w:val="28"/>
          <w:szCs w:val="28"/>
          <w:lang w:eastAsia="es-ES"/>
        </w:rPr>
        <w:drawing>
          <wp:anchor distT="0" distB="0" distL="114300" distR="114300" simplePos="0" relativeHeight="503056656" behindDoc="0" locked="0" layoutInCell="1" allowOverlap="1" wp14:anchorId="77916909" wp14:editId="27921449">
            <wp:simplePos x="0" y="0"/>
            <wp:positionH relativeFrom="column">
              <wp:posOffset>-179705</wp:posOffset>
            </wp:positionH>
            <wp:positionV relativeFrom="paragraph">
              <wp:posOffset>332740</wp:posOffset>
            </wp:positionV>
            <wp:extent cx="830580" cy="373380"/>
            <wp:effectExtent l="0" t="0" r="7620" b="762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30580" cy="37338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cs="Arial"/>
          <w:noProof/>
          <w:szCs w:val="20"/>
        </w:rPr>
        <mc:AlternateContent>
          <mc:Choice Requires="wps">
            <w:drawing>
              <wp:anchor distT="0" distB="0" distL="114300" distR="114300" simplePos="0" relativeHeight="503075088" behindDoc="0" locked="0" layoutInCell="1" allowOverlap="1" wp14:anchorId="1194E702" wp14:editId="4905C09E">
                <wp:simplePos x="0" y="0"/>
                <wp:positionH relativeFrom="column">
                  <wp:posOffset>-601345</wp:posOffset>
                </wp:positionH>
                <wp:positionV relativeFrom="paragraph">
                  <wp:posOffset>335280</wp:posOffset>
                </wp:positionV>
                <wp:extent cx="252000" cy="180000"/>
                <wp:effectExtent l="0" t="0" r="0" b="0"/>
                <wp:wrapNone/>
                <wp:docPr id="414863840" name="Signo de multiplicación 6"/>
                <wp:cNvGraphicFramePr/>
                <a:graphic xmlns:a="http://schemas.openxmlformats.org/drawingml/2006/main">
                  <a:graphicData uri="http://schemas.microsoft.com/office/word/2010/wordprocessingShape">
                    <wps:wsp>
                      <wps:cNvSpPr/>
                      <wps:spPr>
                        <a:xfrm>
                          <a:off x="0" y="0"/>
                          <a:ext cx="252000" cy="180000"/>
                        </a:xfrm>
                        <a:prstGeom prst="mathMultiply">
                          <a:avLst/>
                        </a:prstGeom>
                        <a:ln w="3175"/>
                      </wps:spPr>
                      <wps:style>
                        <a:lnRef idx="2">
                          <a:schemeClr val="dk1">
                            <a:shade val="15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5F0DC8" id="Signo de multiplicación 6" o:spid="_x0000_s1026" style="position:absolute;margin-left:-47.35pt;margin-top:26.4pt;width:19.85pt;height:14.15pt;z-index:50307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252000,1800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" path="m48220,60457l72828,26006r53172,37981l179172,26006r24608,34451l162419,90000r41361,29543l179172,153994,126000,116013,72828,153994,48220,119543,89581,90000,48220,60457xe" fillcolor="black [3200]" strokecolor="black [480]" strokeweight=".25pt">
                <v:path arrowok="t" o:connecttype="custom" o:connectlocs="48220,60457;72828,26006;126000,63987;179172,26006;203780,60457;162419,90000;203780,119543;179172,153994;126000,116013;72828,153994;48220,119543;89581,90000;48220,60457" o:connectangles="0,0,0,0,0,0,0,0,0,0,0,0,0"/>
              </v:shape>
            </w:pict>
          </mc:Fallback>
        </mc:AlternateContent>
      </w:r>
      <w:r w:rsidR="00C4199E" w:rsidRPr="00966006">
        <w:rPr>
          <w:rFonts w:cs="Arial"/>
          <w:noProof/>
          <w:szCs w:val="20"/>
          <w:lang w:eastAsia="es-ES"/>
        </w:rPr>
        <mc:AlternateContent>
          <mc:Choice Requires="wps">
            <w:drawing>
              <wp:anchor distT="0" distB="0" distL="114300" distR="114300" simplePos="0" relativeHeight="503068944" behindDoc="0" locked="0" layoutInCell="1" allowOverlap="1" wp14:anchorId="772C7DC4" wp14:editId="0BC77659">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1E2458"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rPr>
      </w:pPr>
      <w:r w:rsidRPr="00966006">
        <w:rPr>
          <w:rFonts w:ascii="DuplicateSans-Bold" w:hAnsi="DuplicateSans-Bold" w:cs="DuplicateSans-Bold"/>
          <w:b/>
          <w:bCs/>
          <w:color w:val="585757"/>
          <w:sz w:val="16"/>
          <w:szCs w:val="16"/>
        </w:rPr>
        <w:t xml:space="preserve">Reconocimiento – </w:t>
      </w:r>
      <w:proofErr w:type="spellStart"/>
      <w:r w:rsidRPr="00966006">
        <w:rPr>
          <w:rFonts w:ascii="DuplicateSans-Bold" w:hAnsi="DuplicateSans-Bold" w:cs="DuplicateSans-Bold"/>
          <w:b/>
          <w:bCs/>
          <w:color w:val="585757"/>
          <w:sz w:val="16"/>
          <w:szCs w:val="16"/>
        </w:rPr>
        <w:t>NoComercial</w:t>
      </w:r>
      <w:proofErr w:type="spellEnd"/>
      <w:r w:rsidRPr="00966006">
        <w:rPr>
          <w:rFonts w:ascii="DuplicateSans-Bold" w:hAnsi="DuplicateSans-Bold" w:cs="DuplicateSans-Bold"/>
          <w:b/>
          <w:bCs/>
          <w:color w:val="585757"/>
          <w:sz w:val="16"/>
          <w:szCs w:val="16"/>
        </w:rPr>
        <w:t xml:space="preserve"> – </w:t>
      </w:r>
      <w:proofErr w:type="spellStart"/>
      <w:r w:rsidRPr="00966006">
        <w:rPr>
          <w:rFonts w:ascii="DuplicateSans-Bold" w:hAnsi="DuplicateSans-Bold" w:cs="DuplicateSans-Bold"/>
          <w:b/>
          <w:bCs/>
          <w:color w:val="585757"/>
          <w:sz w:val="16"/>
          <w:szCs w:val="16"/>
        </w:rPr>
        <w:t>CompartirIgual</w:t>
      </w:r>
      <w:proofErr w:type="spellEnd"/>
      <w:r w:rsidRPr="00966006">
        <w:rPr>
          <w:rFonts w:ascii="DuplicateSans-Bold" w:hAnsi="DuplicateSans-Bold" w:cs="DuplicateSans-Bold"/>
          <w:b/>
          <w:bCs/>
          <w:color w:val="585757"/>
          <w:sz w:val="16"/>
          <w:szCs w:val="16"/>
        </w:rPr>
        <w:t xml:space="preserve"> (</w:t>
      </w:r>
      <w:proofErr w:type="spellStart"/>
      <w:r w:rsidRPr="00966006">
        <w:rPr>
          <w:rFonts w:ascii="DuplicateSans-Bold" w:hAnsi="DuplicateSans-Bold" w:cs="DuplicateSans-Bold"/>
          <w:b/>
          <w:bCs/>
          <w:color w:val="585757"/>
          <w:sz w:val="16"/>
          <w:szCs w:val="16"/>
        </w:rPr>
        <w:t>by-nc-sa</w:t>
      </w:r>
      <w:proofErr w:type="spellEnd"/>
      <w:r w:rsidRPr="00966006">
        <w:rPr>
          <w:rFonts w:ascii="DuplicateSans-Bold" w:hAnsi="DuplicateSans-Bold" w:cs="DuplicateSans-Bold"/>
          <w:b/>
          <w:bCs/>
          <w:color w:val="585757"/>
          <w:sz w:val="16"/>
          <w:szCs w:val="16"/>
        </w:rPr>
        <w:t xml:space="preserve">): </w:t>
      </w:r>
      <w:r w:rsidRPr="00966006">
        <w:rPr>
          <w:rFonts w:ascii="DuplicateSans-Light" w:hAnsi="DuplicateSans-Light" w:cs="DuplicateSans-Light"/>
          <w:color w:val="585757"/>
          <w:sz w:val="16"/>
          <w:szCs w:val="16"/>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rPr>
      </w:pPr>
      <w:r w:rsidRPr="00966006">
        <w:rPr>
          <w:rFonts w:ascii="DuplicateSans-Light" w:hAnsi="DuplicateSans-Light" w:cs="DuplicateSans-Light"/>
          <w:noProof/>
          <w:color w:val="585757"/>
          <w:sz w:val="16"/>
          <w:szCs w:val="16"/>
          <w:lang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rPr>
      </w:pPr>
      <w:r w:rsidRPr="00966006">
        <w:rPr>
          <w:rFonts w:cs="Arial"/>
          <w:noProof/>
          <w:sz w:val="18"/>
          <w:szCs w:val="18"/>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rPr>
      </w:pPr>
    </w:p>
    <w:p w14:paraId="0CCB5699" w14:textId="577A0CB7" w:rsidR="00E12882" w:rsidRPr="00966006" w:rsidRDefault="00600EBD" w:rsidP="00587570">
      <w:pPr>
        <w:autoSpaceDE w:val="0"/>
        <w:autoSpaceDN w:val="0"/>
        <w:adjustRightInd w:val="0"/>
        <w:ind w:left="-567"/>
        <w:rPr>
          <w:rFonts w:cs="Arial"/>
          <w:color w:val="585757"/>
          <w:sz w:val="18"/>
          <w:szCs w:val="18"/>
        </w:rPr>
      </w:pPr>
      <w:r w:rsidRPr="00966006">
        <w:rPr>
          <w:rFonts w:cs="Arial"/>
          <w:color w:val="585757"/>
          <w:sz w:val="18"/>
          <w:szCs w:val="18"/>
        </w:rPr>
        <w:t xml:space="preserve">Yo </w:t>
      </w:r>
      <w:r w:rsidR="002304BE" w:rsidRPr="00966006">
        <w:rPr>
          <w:rFonts w:cs="Arial"/>
          <w:color w:val="585757"/>
          <w:sz w:val="18"/>
          <w:szCs w:val="18"/>
        </w:rPr>
        <w:t>Isabel Unamuno Acha</w:t>
      </w:r>
    </w:p>
    <w:p w14:paraId="6FC5EE44" w14:textId="77777777" w:rsidR="00E12882" w:rsidRPr="00966006" w:rsidRDefault="00E12882" w:rsidP="00600EBD">
      <w:pPr>
        <w:autoSpaceDE w:val="0"/>
        <w:autoSpaceDN w:val="0"/>
        <w:adjustRightInd w:val="0"/>
        <w:ind w:left="-567"/>
        <w:rPr>
          <w:rFonts w:cs="Arial"/>
          <w:color w:val="585757"/>
          <w:sz w:val="18"/>
          <w:szCs w:val="18"/>
        </w:rPr>
      </w:pPr>
    </w:p>
    <w:p w14:paraId="175299DF" w14:textId="27193655" w:rsidR="00E12882" w:rsidRPr="00966006" w:rsidRDefault="00600EBD" w:rsidP="00600EBD">
      <w:pPr>
        <w:autoSpaceDE w:val="0"/>
        <w:autoSpaceDN w:val="0"/>
        <w:adjustRightInd w:val="0"/>
        <w:ind w:left="-567"/>
        <w:rPr>
          <w:rFonts w:cs="Arial"/>
          <w:color w:val="585757"/>
          <w:sz w:val="18"/>
          <w:szCs w:val="18"/>
        </w:rPr>
      </w:pPr>
      <w:r w:rsidRPr="00966006">
        <w:rPr>
          <w:rFonts w:cs="Arial"/>
          <w:color w:val="585757"/>
          <w:sz w:val="18"/>
          <w:szCs w:val="18"/>
        </w:rPr>
        <w:t xml:space="preserve">Declaro que este Trabajo de Fin de </w:t>
      </w:r>
      <w:r w:rsidR="005B7E85" w:rsidRPr="00966006">
        <w:rPr>
          <w:rFonts w:cs="Arial"/>
          <w:color w:val="585757"/>
          <w:sz w:val="18"/>
          <w:szCs w:val="18"/>
        </w:rPr>
        <w:t xml:space="preserve">Máster </w:t>
      </w:r>
      <w:r w:rsidRPr="00966006">
        <w:rPr>
          <w:rFonts w:cs="Arial"/>
          <w:color w:val="585757"/>
          <w:sz w:val="18"/>
          <w:szCs w:val="18"/>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rPr>
      </w:pPr>
    </w:p>
    <w:p w14:paraId="264E095E" w14:textId="3342422F" w:rsidR="00F82EC9" w:rsidRPr="00966006" w:rsidRDefault="00600EBD" w:rsidP="00CB7CC6">
      <w:pPr>
        <w:autoSpaceDE w:val="0"/>
        <w:autoSpaceDN w:val="0"/>
        <w:adjustRightInd w:val="0"/>
        <w:ind w:left="-567"/>
        <w:rPr>
          <w:rFonts w:cs="Arial"/>
          <w:color w:val="585757"/>
          <w:sz w:val="18"/>
          <w:szCs w:val="18"/>
        </w:rPr>
      </w:pPr>
      <w:r w:rsidRPr="00966006">
        <w:rPr>
          <w:rFonts w:cs="Arial"/>
          <w:color w:val="585757"/>
          <w:sz w:val="18"/>
          <w:szCs w:val="18"/>
        </w:rPr>
        <w:t>Las ideas, formulaciones, imágenes, ilustraciones tomadas de fuentes ajenas han sido debi</w:t>
      </w:r>
      <w:r w:rsidR="00DA7610" w:rsidRPr="00966006">
        <w:rPr>
          <w:rFonts w:cs="Arial"/>
          <w:color w:val="585757"/>
          <w:sz w:val="18"/>
          <w:szCs w:val="18"/>
        </w:rPr>
        <w:t>damente citadas y referenciadas.</w:t>
      </w:r>
      <w:r w:rsidR="00F82EC9" w:rsidRPr="00966006">
        <w:rPr>
          <w:rFonts w:cs="Arial"/>
          <w:color w:val="585757"/>
          <w:sz w:val="18"/>
          <w:szCs w:val="18"/>
        </w:rPr>
        <w:br w:type="page"/>
      </w:r>
    </w:p>
    <w:p w14:paraId="51EB4802" w14:textId="0D9AEFB3" w:rsidR="00E85596" w:rsidRPr="00966006" w:rsidRDefault="00E85596" w:rsidP="00BF63EB">
      <w:pPr>
        <w:keepNext/>
        <w:widowControl/>
        <w:pBdr>
          <w:top w:val="single" w:sz="4" w:space="1" w:color="auto"/>
          <w:left w:val="single" w:sz="4" w:space="0" w:color="auto"/>
          <w:bottom w:val="single" w:sz="4" w:space="1" w:color="auto"/>
          <w:right w:val="single" w:sz="4" w:space="0" w:color="auto"/>
        </w:pBdr>
        <w:spacing w:before="120" w:after="120"/>
        <w:ind w:left="-567"/>
        <w:jc w:val="center"/>
        <w:outlineLvl w:val="0"/>
        <w:rPr>
          <w:rFonts w:eastAsia="Times New Roman" w:cs="Arial"/>
          <w:b/>
          <w:bCs/>
          <w:kern w:val="32"/>
          <w:sz w:val="24"/>
          <w:szCs w:val="24"/>
          <w:lang w:eastAsia="es-ES"/>
        </w:rPr>
      </w:pPr>
      <w:bookmarkStart w:id="0" w:name="_Toc168055074"/>
      <w:bookmarkStart w:id="1" w:name="_Toc170110489"/>
      <w:r w:rsidRPr="00966006">
        <w:rPr>
          <w:rFonts w:eastAsia="Times New Roman" w:cs="Arial"/>
          <w:b/>
          <w:bCs/>
          <w:kern w:val="32"/>
          <w:sz w:val="24"/>
          <w:szCs w:val="24"/>
          <w:lang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rPr>
      </w:pPr>
    </w:p>
    <w:p w14:paraId="05C0CF90" w14:textId="15447043" w:rsidR="00377B0B" w:rsidRDefault="00377B0B" w:rsidP="00033337">
      <w:pPr>
        <w:ind w:left="-567"/>
        <w:rPr>
          <w:lang w:eastAsia="es-ES"/>
        </w:rPr>
      </w:pPr>
      <w:r>
        <w:rPr>
          <w:lang w:eastAsia="es-ES"/>
        </w:rPr>
        <w:t>E</w:t>
      </w:r>
      <w:r w:rsidRPr="00377B0B">
        <w:rPr>
          <w:lang w:eastAsia="es-ES"/>
        </w:rPr>
        <w:t xml:space="preserve">ste Trabajo de Fin de Máster se centra en el diseño y creación de un cuadro de mando interactivo para una empresa mayorista de vinos y licores, con el objetivo de optimizar la gestión de compras, ventas y stock mediante el uso de </w:t>
      </w:r>
      <w:proofErr w:type="spellStart"/>
      <w:r w:rsidRPr="00377B0B">
        <w:rPr>
          <w:lang w:eastAsia="es-ES"/>
        </w:rPr>
        <w:t>Power</w:t>
      </w:r>
      <w:proofErr w:type="spellEnd"/>
      <w:r w:rsidRPr="00377B0B">
        <w:rPr>
          <w:lang w:eastAsia="es-ES"/>
        </w:rPr>
        <w:t xml:space="preserve"> BI. El proyecto abarca desde la limpieza y procesamiento de datos, utilizando Python y herramientas como Pandas y </w:t>
      </w:r>
      <w:proofErr w:type="spellStart"/>
      <w:r w:rsidRPr="00377B0B">
        <w:rPr>
          <w:lang w:eastAsia="es-ES"/>
        </w:rPr>
        <w:t>NumPy</w:t>
      </w:r>
      <w:proofErr w:type="spellEnd"/>
      <w:r w:rsidRPr="00377B0B">
        <w:rPr>
          <w:lang w:eastAsia="es-ES"/>
        </w:rPr>
        <w:t>, hasta la implementación de un sistema de visualización eficiente y accesible para los directivos de la empresa.</w:t>
      </w:r>
    </w:p>
    <w:p w14:paraId="1C56076D" w14:textId="77777777" w:rsidR="000122E1" w:rsidRDefault="000122E1" w:rsidP="00033337">
      <w:pPr>
        <w:ind w:left="-567"/>
        <w:rPr>
          <w:lang w:eastAsia="es-ES"/>
        </w:rPr>
      </w:pPr>
    </w:p>
    <w:p w14:paraId="164EBA77" w14:textId="5D65BBBC" w:rsidR="00602812" w:rsidRDefault="00602812" w:rsidP="00033337">
      <w:pPr>
        <w:ind w:left="-567"/>
      </w:pPr>
      <w:r>
        <w:t xml:space="preserve">La limpieza de datos realizada en Python asegura la integridad y precisión de los conjuntos de datos utilizados, facilitando </w:t>
      </w:r>
      <w:r w:rsidR="00BF63EB">
        <w:t xml:space="preserve">el </w:t>
      </w:r>
      <w:r>
        <w:t xml:space="preserve">análisis y </w:t>
      </w:r>
      <w:r w:rsidR="00BF63EB">
        <w:t xml:space="preserve">la </w:t>
      </w:r>
      <w:r>
        <w:t xml:space="preserve">toma de decisiones más confiables. El proceso incluye la identificación y corrección de valores nulos, la eliminación de duplicados, y la normalización de formatos inconsistentes. </w:t>
      </w:r>
    </w:p>
    <w:p w14:paraId="340354C7" w14:textId="77777777" w:rsidR="00986145" w:rsidRDefault="00986145" w:rsidP="00033337">
      <w:pPr>
        <w:ind w:left="-567"/>
      </w:pPr>
    </w:p>
    <w:p w14:paraId="72CC37BA" w14:textId="4261BA25" w:rsidR="000122E1" w:rsidRDefault="000122E1" w:rsidP="00033337">
      <w:pPr>
        <w:ind w:left="-567"/>
      </w:pPr>
      <w:r>
        <w:t xml:space="preserve">La creación del modelo </w:t>
      </w:r>
      <w:r w:rsidR="00C821F9">
        <w:t xml:space="preserve">ha implicado </w:t>
      </w:r>
      <w:r>
        <w:t xml:space="preserve">el diseño y estructuración de diversas tablas para organizar y almacenar la información de manera eficiente. Utilizando herramientas avanzadas de bases de datos, se han definido y relacionado entidades clave mediante la creación de tablas normalizadas. Este proceso ha permitido asegurar la integridad referencial y optimizar el acceso a los datos. Además, se han </w:t>
      </w:r>
      <w:r w:rsidR="00592AD7">
        <w:t>implementado</w:t>
      </w:r>
      <w:r>
        <w:t xml:space="preserve"> índices y claves primarias para mejorar la velocidad de las consultas, facilitando así una gestión más eficaz de grandes volúmenes de datos y la preparación del conjunto de datos para análisis y visualización avanzada.</w:t>
      </w:r>
    </w:p>
    <w:p w14:paraId="45682949" w14:textId="77777777" w:rsidR="00986145" w:rsidRDefault="00986145" w:rsidP="00033337">
      <w:pPr>
        <w:ind w:left="-567"/>
      </w:pPr>
    </w:p>
    <w:p w14:paraId="50E772B2" w14:textId="3FAE3EBA" w:rsidR="00377B0B" w:rsidRDefault="000122E1" w:rsidP="00033337">
      <w:pPr>
        <w:ind w:left="-567"/>
        <w:rPr>
          <w:lang w:eastAsia="es-ES"/>
        </w:rPr>
      </w:pPr>
      <w:r w:rsidRPr="00377B0B">
        <w:rPr>
          <w:lang w:eastAsia="es-ES"/>
        </w:rPr>
        <w:t>El cuadro de mando desarrollado ofrece una visión integral del rendimiento de la empresa, permitiendo a los usuarios navegar fácilmente entre diferentes secciones y acceder a información detallada según sus necesidades.</w:t>
      </w:r>
      <w:r>
        <w:rPr>
          <w:lang w:eastAsia="es-ES"/>
        </w:rPr>
        <w:t xml:space="preserve"> </w:t>
      </w:r>
      <w:r w:rsidR="00377B0B" w:rsidRPr="00377B0B">
        <w:rPr>
          <w:lang w:eastAsia="es-ES"/>
        </w:rPr>
        <w:t>Inicialmente, el análisis se ha realizado con datos de enero de 2016, recopilados en archivos CSV locales. Sin embargo, se plantea una futura integración con SAP, que permitirá manejar mayores volúmenes de datos de forma más eficaz y en tiempo real. Esta migración no solo mejorará la escalabilidad y precisión de los análisis, sino que también facilitará la toma de decisiones estratégicas basadas en datos actualizados.</w:t>
      </w:r>
    </w:p>
    <w:p w14:paraId="1BB90883" w14:textId="77777777" w:rsidR="000122E1" w:rsidRPr="00377B0B" w:rsidRDefault="000122E1" w:rsidP="00033337">
      <w:pPr>
        <w:ind w:left="-567"/>
        <w:rPr>
          <w:lang w:eastAsia="es-ES"/>
        </w:rPr>
      </w:pPr>
    </w:p>
    <w:p w14:paraId="4A3C6B49" w14:textId="77777777" w:rsidR="00377B0B" w:rsidRPr="00377B0B" w:rsidRDefault="00377B0B" w:rsidP="00033337">
      <w:pPr>
        <w:ind w:left="-567"/>
        <w:rPr>
          <w:lang w:eastAsia="es-ES"/>
        </w:rPr>
      </w:pPr>
      <w:r w:rsidRPr="00377B0B">
        <w:rPr>
          <w:lang w:eastAsia="es-ES"/>
        </w:rPr>
        <w:t>En conclusión, este proyecto piloto ha demostrado el valor de una gestión de datos robusta y bien estructurada, proporcionando una plataforma interactiva que mejora significativamente la toma de decisiones y posiciona a la empresa para enfrentar futuros retos en un entorno de negocios cada vez más competitivo y orientado a los datos.</w:t>
      </w:r>
    </w:p>
    <w:p w14:paraId="6DA41A31" w14:textId="69EF3E03" w:rsidR="00E85596" w:rsidRPr="00966006" w:rsidRDefault="00E85596" w:rsidP="00F82EC9">
      <w:pPr>
        <w:rPr>
          <w:rFonts w:cs="Arial"/>
        </w:rPr>
      </w:pPr>
    </w:p>
    <w:p w14:paraId="5FCA68E7" w14:textId="7AFE82C5" w:rsidR="00E85596" w:rsidRPr="00966006" w:rsidRDefault="00E85596" w:rsidP="00BF63EB">
      <w:pPr>
        <w:keepNext/>
        <w:widowControl/>
        <w:pBdr>
          <w:top w:val="single" w:sz="4" w:space="1" w:color="auto"/>
          <w:left w:val="single" w:sz="4" w:space="12" w:color="auto"/>
          <w:bottom w:val="single" w:sz="4" w:space="1" w:color="auto"/>
          <w:right w:val="single" w:sz="4" w:space="4" w:color="auto"/>
        </w:pBdr>
        <w:spacing w:before="120" w:after="120"/>
        <w:ind w:left="-284" w:right="141"/>
        <w:jc w:val="center"/>
        <w:outlineLvl w:val="0"/>
        <w:rPr>
          <w:rFonts w:eastAsia="Times New Roman" w:cs="Arial"/>
          <w:b/>
          <w:bCs/>
          <w:kern w:val="32"/>
          <w:sz w:val="24"/>
          <w:szCs w:val="24"/>
          <w:lang w:eastAsia="es-ES"/>
        </w:rPr>
      </w:pPr>
      <w:bookmarkStart w:id="2" w:name="_Toc168055075"/>
      <w:bookmarkStart w:id="3" w:name="_Toc170110490"/>
      <w:r w:rsidRPr="00966006">
        <w:rPr>
          <w:rFonts w:eastAsia="Times New Roman" w:cs="Arial"/>
          <w:b/>
          <w:bCs/>
          <w:kern w:val="32"/>
          <w:sz w:val="24"/>
          <w:szCs w:val="24"/>
          <w:lang w:eastAsia="es-ES"/>
        </w:rPr>
        <w:lastRenderedPageBreak/>
        <w:t>LABURPENA</w:t>
      </w:r>
      <w:bookmarkEnd w:id="2"/>
      <w:bookmarkEnd w:id="3"/>
    </w:p>
    <w:p w14:paraId="0852A8C8" w14:textId="77777777" w:rsidR="00BF63EB" w:rsidRDefault="00BF63EB" w:rsidP="00033337">
      <w:pPr>
        <w:ind w:left="-567"/>
        <w:rPr>
          <w:lang w:val="eu-ES"/>
        </w:rPr>
      </w:pPr>
    </w:p>
    <w:p w14:paraId="0B6B60BF" w14:textId="7D65FD97" w:rsidR="00C821F9" w:rsidRDefault="00592AD7" w:rsidP="00033337">
      <w:pPr>
        <w:ind w:left="-567"/>
        <w:rPr>
          <w:lang w:val="eu-ES"/>
        </w:rPr>
      </w:pPr>
      <w:r w:rsidRPr="00C821F9">
        <w:rPr>
          <w:lang w:val="eu-ES"/>
        </w:rPr>
        <w:t>Master Amaierako Lan hau ardoen eta likoreen handizkako enpresa batentzat aginte-koadro interaktibo bat diseinatu eta sortzean oinarritzen da</w:t>
      </w:r>
      <w:r w:rsidR="00BF63EB">
        <w:rPr>
          <w:lang w:val="eu-ES"/>
        </w:rPr>
        <w:t>;</w:t>
      </w:r>
      <w:r w:rsidRPr="00C821F9">
        <w:rPr>
          <w:lang w:val="eu-ES"/>
        </w:rPr>
        <w:t xml:space="preserve"> </w:t>
      </w:r>
      <w:proofErr w:type="spellStart"/>
      <w:r w:rsidRPr="00C821F9">
        <w:rPr>
          <w:lang w:val="eu-ES"/>
        </w:rPr>
        <w:t>Power</w:t>
      </w:r>
      <w:proofErr w:type="spellEnd"/>
      <w:r w:rsidRPr="00C821F9">
        <w:rPr>
          <w:lang w:val="eu-ES"/>
        </w:rPr>
        <w:t xml:space="preserve"> BI erabiliz erosketen, salmenten eta stockaren kudeaketa optimizatzeko helburuarekin. Proiektuaren </w:t>
      </w:r>
      <w:r w:rsidR="00C821F9">
        <w:rPr>
          <w:lang w:val="eu-ES"/>
        </w:rPr>
        <w:t xml:space="preserve">helburu nagusiak </w:t>
      </w:r>
      <w:r w:rsidRPr="00C821F9">
        <w:rPr>
          <w:lang w:val="eu-ES"/>
        </w:rPr>
        <w:t>datuak garbitzea eta prozesatzea</w:t>
      </w:r>
      <w:r w:rsidR="00C821F9">
        <w:rPr>
          <w:lang w:val="eu-ES"/>
        </w:rPr>
        <w:t xml:space="preserve"> eta aginte panela diseinatzea dira. Horretarako</w:t>
      </w:r>
      <w:r w:rsidRPr="00C821F9">
        <w:rPr>
          <w:lang w:val="eu-ES"/>
        </w:rPr>
        <w:t xml:space="preserve">, </w:t>
      </w:r>
      <w:r w:rsidR="00C821F9">
        <w:rPr>
          <w:lang w:val="eu-ES"/>
        </w:rPr>
        <w:t xml:space="preserve">lehen helbururako </w:t>
      </w:r>
      <w:proofErr w:type="spellStart"/>
      <w:r w:rsidRPr="00C821F9">
        <w:rPr>
          <w:lang w:val="eu-ES"/>
        </w:rPr>
        <w:t>Python</w:t>
      </w:r>
      <w:proofErr w:type="spellEnd"/>
      <w:r w:rsidR="00BF63EB">
        <w:rPr>
          <w:lang w:val="eu-ES"/>
        </w:rPr>
        <w:t>,</w:t>
      </w:r>
      <w:r w:rsidRPr="00C821F9">
        <w:rPr>
          <w:lang w:val="eu-ES"/>
        </w:rPr>
        <w:t xml:space="preserve"> </w:t>
      </w:r>
      <w:proofErr w:type="spellStart"/>
      <w:r w:rsidRPr="00C821F9">
        <w:rPr>
          <w:lang w:val="eu-ES"/>
        </w:rPr>
        <w:t>Pandas</w:t>
      </w:r>
      <w:proofErr w:type="spellEnd"/>
      <w:r w:rsidRPr="00C821F9">
        <w:rPr>
          <w:lang w:val="eu-ES"/>
        </w:rPr>
        <w:t xml:space="preserve"> eta </w:t>
      </w:r>
      <w:proofErr w:type="spellStart"/>
      <w:r w:rsidRPr="00C821F9">
        <w:rPr>
          <w:lang w:val="eu-ES"/>
        </w:rPr>
        <w:t>NumPy</w:t>
      </w:r>
      <w:proofErr w:type="spellEnd"/>
      <w:r w:rsidRPr="00C821F9">
        <w:rPr>
          <w:lang w:val="eu-ES"/>
        </w:rPr>
        <w:t xml:space="preserve"> bezalako tresnak erabili</w:t>
      </w:r>
      <w:r w:rsidR="00C821F9">
        <w:rPr>
          <w:lang w:val="eu-ES"/>
        </w:rPr>
        <w:t xml:space="preserve"> dira</w:t>
      </w:r>
      <w:r w:rsidRPr="00C821F9">
        <w:rPr>
          <w:lang w:val="eu-ES"/>
        </w:rPr>
        <w:t xml:space="preserve">, eta </w:t>
      </w:r>
      <w:r w:rsidR="00C821F9">
        <w:rPr>
          <w:lang w:val="eu-ES"/>
        </w:rPr>
        <w:t xml:space="preserve">bigarrenerako, </w:t>
      </w:r>
      <w:r w:rsidRPr="00C821F9">
        <w:rPr>
          <w:lang w:val="eu-ES"/>
        </w:rPr>
        <w:t>enpresako zuzendariek erraz ikusteko moduko bistaratze-sistema eraginkor</w:t>
      </w:r>
      <w:r w:rsidR="00C821F9">
        <w:rPr>
          <w:lang w:val="eu-ES"/>
        </w:rPr>
        <w:t xml:space="preserve"> bat, hau da </w:t>
      </w:r>
      <w:proofErr w:type="spellStart"/>
      <w:r w:rsidR="00C821F9">
        <w:rPr>
          <w:lang w:val="eu-ES"/>
        </w:rPr>
        <w:t>Power</w:t>
      </w:r>
      <w:proofErr w:type="spellEnd"/>
      <w:r w:rsidR="00C821F9">
        <w:rPr>
          <w:lang w:val="eu-ES"/>
        </w:rPr>
        <w:t xml:space="preserve"> BI.</w:t>
      </w:r>
      <w:r w:rsidRPr="00C821F9">
        <w:rPr>
          <w:lang w:val="eu-ES"/>
        </w:rPr>
        <w:br/>
      </w:r>
      <w:r w:rsidRPr="00C821F9">
        <w:rPr>
          <w:lang w:val="eu-ES"/>
        </w:rPr>
        <w:br/>
      </w:r>
      <w:proofErr w:type="spellStart"/>
      <w:r w:rsidRPr="00C821F9">
        <w:rPr>
          <w:lang w:val="eu-ES"/>
        </w:rPr>
        <w:t>Python-en</w:t>
      </w:r>
      <w:proofErr w:type="spellEnd"/>
      <w:r w:rsidRPr="00C821F9">
        <w:rPr>
          <w:lang w:val="eu-ES"/>
        </w:rPr>
        <w:t xml:space="preserve"> egindako datuen garbiketak</w:t>
      </w:r>
      <w:r w:rsidR="00C821F9">
        <w:rPr>
          <w:lang w:val="eu-ES"/>
        </w:rPr>
        <w:t>,</w:t>
      </w:r>
      <w:r w:rsidRPr="00C821F9">
        <w:rPr>
          <w:lang w:val="eu-ES"/>
        </w:rPr>
        <w:t xml:space="preserve"> erabilitako datu-multzoen osotasuna eta zehaztasuna ziurtatzen ditu, analisiak eta erabaki fidagarriagoak hartzea erraztuz. Prozesuaren barruan sartzen dira balio nuluak identifikatzea eta zuzentzea, bikoizketak ezabatzea eta funtsik gabeko formatuak normalizatzea.</w:t>
      </w:r>
    </w:p>
    <w:p w14:paraId="56430CDA" w14:textId="59C2B36F" w:rsidR="00C821F9" w:rsidRDefault="00592AD7" w:rsidP="00033337">
      <w:pPr>
        <w:ind w:left="-567"/>
        <w:rPr>
          <w:lang w:val="eu-ES"/>
        </w:rPr>
      </w:pPr>
      <w:r w:rsidRPr="00C821F9">
        <w:rPr>
          <w:lang w:val="eu-ES"/>
        </w:rPr>
        <w:br/>
        <w:t xml:space="preserve">Eredua sortzeko, hainbat taula diseinatu eta egituratu </w:t>
      </w:r>
      <w:r w:rsidR="00C821F9">
        <w:rPr>
          <w:lang w:val="eu-ES"/>
        </w:rPr>
        <w:t>dira</w:t>
      </w:r>
      <w:r w:rsidRPr="00C821F9">
        <w:rPr>
          <w:lang w:val="eu-ES"/>
        </w:rPr>
        <w:t>, informazioa eraginkortasunez antolatu eta biltegiratzeko. Datu-baseen tresna aurreratuak erabiliz, funtsezko erakundeak definitu eta erlazionatu dira, taula normalizatuak sortu</w:t>
      </w:r>
      <w:r w:rsidR="00BF63EB">
        <w:rPr>
          <w:lang w:val="eu-ES"/>
        </w:rPr>
        <w:t>z</w:t>
      </w:r>
      <w:r w:rsidRPr="00C821F9">
        <w:rPr>
          <w:lang w:val="eu-ES"/>
        </w:rPr>
        <w:t>. Prozesu horri esker, integritate erreferentziala ziurtatu eta datuetarako sarbidea optimizatu da. Gainera, lehen mailako indizeak eta gakoak ezarri dira kontsulten abiadura hobetzeko, eta, horrela, datu-bolumen handien kudeaketa eraginkorragoa eta datu-multzoa analisi eta bistaratze aurreraturako prestatzea erraztu da.</w:t>
      </w:r>
    </w:p>
    <w:p w14:paraId="4452A0D0" w14:textId="1AA9430C" w:rsidR="00E85596" w:rsidRPr="00C821F9" w:rsidRDefault="00592AD7" w:rsidP="00033337">
      <w:pPr>
        <w:ind w:left="-567"/>
        <w:rPr>
          <w:color w:val="585757"/>
          <w:lang w:val="eu-ES"/>
        </w:rPr>
      </w:pPr>
      <w:r w:rsidRPr="00C821F9">
        <w:rPr>
          <w:lang w:val="eu-ES"/>
        </w:rPr>
        <w:br/>
        <w:t>Garatutako aginte-koadroak enpresaren errendimenduaren ikuspegi integrala ematen du, eta erabiltzaileei aukera ematen die atal batetik bestera erraz nabigatzeko eta beharren araberako informazio zehatza eskuratzeko. Hasiera batean, azterketa 2016ko urtarrileko datuekin egin da, tokiko CSV artxiboetan bilduta. Hala ere, etorkizunean SAP</w:t>
      </w:r>
      <w:r w:rsidR="00D50C62">
        <w:rPr>
          <w:lang w:val="eu-ES"/>
        </w:rPr>
        <w:t>-</w:t>
      </w:r>
      <w:r w:rsidRPr="00C821F9">
        <w:rPr>
          <w:lang w:val="eu-ES"/>
        </w:rPr>
        <w:t>ekin integratzea planteatzen da, datu-bolumen handiagoak modu eraginkorragoan eta denbora errealean maneiatu ahal izateko. Migrazio horrek analisi</w:t>
      </w:r>
      <w:r w:rsidR="00D50C62">
        <w:rPr>
          <w:lang w:val="eu-ES"/>
        </w:rPr>
        <w:t xml:space="preserve">aren </w:t>
      </w:r>
      <w:r w:rsidRPr="00C821F9">
        <w:rPr>
          <w:lang w:val="eu-ES"/>
        </w:rPr>
        <w:t>zehaztasuna hobetzeaz gain, datu eguneratuetan oinarritutako erabaki estrategikoak hartzea ere erraztuko du.</w:t>
      </w:r>
      <w:r w:rsidRPr="00C821F9">
        <w:rPr>
          <w:lang w:val="eu-ES"/>
        </w:rPr>
        <w:br/>
      </w:r>
      <w:r w:rsidRPr="00C821F9">
        <w:rPr>
          <w:lang w:val="eu-ES"/>
        </w:rPr>
        <w:br/>
        <w:t>Laburbilduz, proiektu pilotu honek datuen kudeaketa sendo eta ondo egituratuaren balioa erakutsi du, erabakiak hartzea nabarmen hobetuko duen plataforma interaktibo bat eskainiz</w:t>
      </w:r>
      <w:r w:rsidR="00D50C62">
        <w:rPr>
          <w:lang w:val="eu-ES"/>
        </w:rPr>
        <w:t>. Gainera,</w:t>
      </w:r>
      <w:r w:rsidR="00D50C62" w:rsidRPr="00D50C62">
        <w:rPr>
          <w:lang w:val="eu-ES"/>
        </w:rPr>
        <w:t xml:space="preserve"> </w:t>
      </w:r>
      <w:r w:rsidR="00D50C62" w:rsidRPr="00C821F9">
        <w:rPr>
          <w:lang w:val="eu-ES"/>
        </w:rPr>
        <w:t>gero eta lehiakorragoa eta datuetara bideratuagoa den negozio-ingurune batean</w:t>
      </w:r>
      <w:r w:rsidR="00D50C62">
        <w:rPr>
          <w:lang w:val="eu-ES"/>
        </w:rPr>
        <w:t xml:space="preserve">,  </w:t>
      </w:r>
      <w:r w:rsidRPr="00C821F9">
        <w:rPr>
          <w:lang w:val="eu-ES"/>
        </w:rPr>
        <w:t>etorkizuneko erronkei aurre egiteko</w:t>
      </w:r>
      <w:r w:rsidR="00D50C62">
        <w:rPr>
          <w:lang w:val="eu-ES"/>
        </w:rPr>
        <w:t xml:space="preserve"> ongi</w:t>
      </w:r>
      <w:r w:rsidRPr="00C821F9">
        <w:rPr>
          <w:lang w:val="eu-ES"/>
        </w:rPr>
        <w:t xml:space="preserve"> </w:t>
      </w:r>
      <w:r w:rsidR="00D50C62">
        <w:rPr>
          <w:lang w:val="eu-ES"/>
        </w:rPr>
        <w:t>kokatzen du enpresa.</w:t>
      </w:r>
    </w:p>
    <w:p w14:paraId="2199A9FD" w14:textId="77777777" w:rsidR="00E85596" w:rsidRPr="00986145" w:rsidRDefault="00E85596" w:rsidP="00BA00C0">
      <w:pPr>
        <w:autoSpaceDE w:val="0"/>
        <w:autoSpaceDN w:val="0"/>
        <w:adjustRightInd w:val="0"/>
        <w:rPr>
          <w:rFonts w:cs="Arial"/>
          <w:color w:val="585757"/>
          <w:lang w:val="eu-ES"/>
        </w:rPr>
      </w:pPr>
    </w:p>
    <w:p w14:paraId="6F90D1C1" w14:textId="77777777" w:rsidR="00E85596" w:rsidRPr="00986145" w:rsidRDefault="00E85596" w:rsidP="00E85596">
      <w:pPr>
        <w:autoSpaceDE w:val="0"/>
        <w:autoSpaceDN w:val="0"/>
        <w:adjustRightInd w:val="0"/>
        <w:rPr>
          <w:rFonts w:cs="Arial"/>
          <w:color w:val="585757"/>
          <w:lang w:val="eu-ES"/>
        </w:rPr>
      </w:pPr>
      <w:r w:rsidRPr="00986145">
        <w:rPr>
          <w:rFonts w:cs="Arial"/>
          <w:color w:val="585757"/>
          <w:lang w:val="eu-ES"/>
        </w:rPr>
        <w:br w:type="page"/>
      </w:r>
    </w:p>
    <w:p w14:paraId="135408C8" w14:textId="76EED972" w:rsidR="00E85596" w:rsidRPr="000C596E" w:rsidRDefault="00E85596" w:rsidP="005663AC">
      <w:pPr>
        <w:keepNext/>
        <w:widowControl/>
        <w:pBdr>
          <w:top w:val="single" w:sz="4" w:space="1" w:color="auto"/>
          <w:left w:val="single" w:sz="4" w:space="4" w:color="auto"/>
          <w:bottom w:val="single" w:sz="4" w:space="1" w:color="auto"/>
          <w:right w:val="single" w:sz="4" w:space="4" w:color="auto"/>
        </w:pBdr>
        <w:spacing w:before="120" w:after="120"/>
        <w:ind w:left="-567" w:right="141"/>
        <w:jc w:val="center"/>
        <w:outlineLvl w:val="0"/>
        <w:rPr>
          <w:rFonts w:eastAsia="Times New Roman" w:cs="Arial"/>
          <w:b/>
          <w:bCs/>
          <w:kern w:val="32"/>
          <w:sz w:val="24"/>
          <w:szCs w:val="24"/>
          <w:lang w:val="en-US" w:eastAsia="es-ES"/>
        </w:rPr>
      </w:pPr>
      <w:bookmarkStart w:id="4" w:name="_Toc168055076"/>
      <w:bookmarkStart w:id="5" w:name="_Toc170110491"/>
      <w:r w:rsidRPr="000C596E">
        <w:rPr>
          <w:rFonts w:eastAsia="Times New Roman" w:cs="Arial"/>
          <w:b/>
          <w:bCs/>
          <w:kern w:val="32"/>
          <w:sz w:val="24"/>
          <w:szCs w:val="24"/>
          <w:lang w:val="en-US" w:eastAsia="es-ES"/>
        </w:rPr>
        <w:lastRenderedPageBreak/>
        <w:t>ABSTRACT</w:t>
      </w:r>
      <w:bookmarkEnd w:id="4"/>
      <w:bookmarkEnd w:id="5"/>
    </w:p>
    <w:p w14:paraId="35DA861C" w14:textId="7AC47E85" w:rsidR="00592AD7" w:rsidRPr="00592AD7" w:rsidRDefault="00592AD7" w:rsidP="00592AD7">
      <w:pPr>
        <w:ind w:left="-709"/>
        <w:rPr>
          <w:lang w:val="en-US"/>
        </w:rPr>
      </w:pPr>
      <w:r w:rsidRPr="00592AD7">
        <w:rPr>
          <w:lang w:val="en-US"/>
        </w:rPr>
        <w:t xml:space="preserve">This </w:t>
      </w:r>
      <w:r w:rsidR="007A5B7B" w:rsidRPr="00592AD7">
        <w:rPr>
          <w:lang w:val="en-US"/>
        </w:rPr>
        <w:t>master’s</w:t>
      </w:r>
      <w:r w:rsidRPr="00592AD7">
        <w:rPr>
          <w:lang w:val="en-US"/>
        </w:rPr>
        <w:t xml:space="preserve"> Thesis focuses on the design and creation of an interactive dashboard for a wine and spirits wholesale company, with the aim of optimizing the management of purchases, sales and stock </w:t>
      </w:r>
      <w:r w:rsidR="005663AC" w:rsidRPr="00592AD7">
        <w:rPr>
          <w:lang w:val="en-US"/>
        </w:rPr>
        <w:t>using</w:t>
      </w:r>
      <w:r w:rsidRPr="00592AD7">
        <w:rPr>
          <w:lang w:val="en-US"/>
        </w:rPr>
        <w:t xml:space="preserve"> Power BI. The project ranges from data cleaning and processing, using Python and tools such as Pandas and NumPy, to the implementation of an efficient and accessible visualization system for the company's managers.</w:t>
      </w:r>
    </w:p>
    <w:p w14:paraId="1B57A795" w14:textId="77777777" w:rsidR="00592AD7" w:rsidRPr="00592AD7" w:rsidRDefault="00592AD7" w:rsidP="00592AD7">
      <w:pPr>
        <w:ind w:left="-709"/>
        <w:rPr>
          <w:lang w:val="en-US"/>
        </w:rPr>
      </w:pPr>
    </w:p>
    <w:p w14:paraId="0CC4B694" w14:textId="5F36C12E" w:rsidR="00592AD7" w:rsidRDefault="00592AD7" w:rsidP="00592AD7">
      <w:pPr>
        <w:ind w:left="-709"/>
        <w:rPr>
          <w:lang w:val="en-US"/>
        </w:rPr>
      </w:pPr>
      <w:r w:rsidRPr="00592AD7">
        <w:rPr>
          <w:lang w:val="en-US"/>
        </w:rPr>
        <w:t xml:space="preserve">The data cleaning performed in Python ensures the integrity and accuracy of the data sets used, facilitating more reliable analysis and decision making. The process includes identifying and correcting null values, removing duplicates, and normalizing inconsistent formats. </w:t>
      </w:r>
    </w:p>
    <w:p w14:paraId="75BCEE8E" w14:textId="77777777" w:rsidR="00986145" w:rsidRPr="00592AD7" w:rsidRDefault="00986145" w:rsidP="00592AD7">
      <w:pPr>
        <w:ind w:left="-709"/>
        <w:rPr>
          <w:lang w:val="en-US"/>
        </w:rPr>
      </w:pPr>
    </w:p>
    <w:p w14:paraId="719D0F20" w14:textId="0FC561D3" w:rsidR="00592AD7" w:rsidRPr="00592AD7" w:rsidRDefault="00592AD7" w:rsidP="00592AD7">
      <w:pPr>
        <w:ind w:left="-709"/>
        <w:rPr>
          <w:lang w:val="en-US"/>
        </w:rPr>
      </w:pPr>
      <w:r w:rsidRPr="00592AD7">
        <w:rPr>
          <w:lang w:val="en-US"/>
        </w:rPr>
        <w:t>The creation of the model involve</w:t>
      </w:r>
      <w:r w:rsidR="005663AC">
        <w:rPr>
          <w:lang w:val="en-US"/>
        </w:rPr>
        <w:t>s</w:t>
      </w:r>
      <w:r w:rsidRPr="00592AD7">
        <w:rPr>
          <w:lang w:val="en-US"/>
        </w:rPr>
        <w:t xml:space="preserve"> the design and structuring of several tables to organize and store the information efficiently. Using advanced database tools, key entities have been defined and related through the creation of standardized tables. This process has ensured referential integrity and optimized data access. In addition, indexes and primary keys have been implemented to improve the speed of queries, thus facilitating more efficient management of large volumes of data and preparation of the dataset for advanced analysis and visualization.</w:t>
      </w:r>
    </w:p>
    <w:p w14:paraId="315A23C8" w14:textId="77777777" w:rsidR="00592AD7" w:rsidRPr="00592AD7" w:rsidRDefault="00592AD7" w:rsidP="00592AD7">
      <w:pPr>
        <w:ind w:left="-709"/>
        <w:rPr>
          <w:lang w:val="en-US"/>
        </w:rPr>
      </w:pPr>
    </w:p>
    <w:p w14:paraId="319F2A79" w14:textId="6A7DDA81" w:rsidR="00592AD7" w:rsidRPr="00592AD7" w:rsidRDefault="00592AD7" w:rsidP="00592AD7">
      <w:pPr>
        <w:ind w:left="-709"/>
        <w:rPr>
          <w:lang w:val="en-US"/>
        </w:rPr>
      </w:pPr>
      <w:r w:rsidRPr="00592AD7">
        <w:rPr>
          <w:lang w:val="en-US"/>
        </w:rPr>
        <w:t xml:space="preserve">The developed dashboard provides a comprehensive view of the company's performance, allowing users to easily navigate between different sections and access detailed information according to their needs. Initially, the analysis has been performed with data from January 2016, collected in local CSV files. However, a future integration with SAP is planned, which will allow handling larger volumes of data more efficiently and in real time. This migration will not only improve the scalability and accuracy of </w:t>
      </w:r>
      <w:r w:rsidR="00986145" w:rsidRPr="00592AD7">
        <w:rPr>
          <w:lang w:val="en-US"/>
        </w:rPr>
        <w:t>analytics but</w:t>
      </w:r>
      <w:r w:rsidRPr="00592AD7">
        <w:rPr>
          <w:lang w:val="en-US"/>
        </w:rPr>
        <w:t xml:space="preserve"> will also facilitate strategic decision making based on up-to-date data.</w:t>
      </w:r>
    </w:p>
    <w:p w14:paraId="422D37CD" w14:textId="77777777" w:rsidR="00592AD7" w:rsidRPr="00592AD7" w:rsidRDefault="00592AD7" w:rsidP="00592AD7">
      <w:pPr>
        <w:ind w:left="-709"/>
        <w:rPr>
          <w:lang w:val="en-US"/>
        </w:rPr>
      </w:pPr>
    </w:p>
    <w:p w14:paraId="5BC29720" w14:textId="77777777" w:rsidR="00592AD7" w:rsidRPr="00592AD7" w:rsidRDefault="00592AD7" w:rsidP="00592AD7">
      <w:pPr>
        <w:ind w:left="-709"/>
        <w:rPr>
          <w:lang w:val="en-US"/>
        </w:rPr>
      </w:pPr>
      <w:r w:rsidRPr="00592AD7">
        <w:rPr>
          <w:lang w:val="en-US"/>
        </w:rPr>
        <w:t>In conclusion, this pilot project has demonstrated the value of robust and well-structured data management, providing an interactive platform that significantly improves decision making and positions the company to face future challenges in an increasingly competitive and data-driven business environment.</w:t>
      </w:r>
    </w:p>
    <w:p w14:paraId="3B0D9DCA" w14:textId="27F5CA26" w:rsidR="00E85596" w:rsidRPr="00592AD7" w:rsidRDefault="00E85596" w:rsidP="00BA00C0">
      <w:pPr>
        <w:autoSpaceDE w:val="0"/>
        <w:autoSpaceDN w:val="0"/>
        <w:adjustRightInd w:val="0"/>
        <w:rPr>
          <w:rFonts w:cs="Arial"/>
          <w:color w:val="585757"/>
          <w:lang w:val="en-US"/>
        </w:rPr>
      </w:pPr>
    </w:p>
    <w:p w14:paraId="1B58CC61" w14:textId="77777777" w:rsidR="00E85596" w:rsidRPr="00592AD7" w:rsidRDefault="00E85596" w:rsidP="00E85596">
      <w:pPr>
        <w:autoSpaceDE w:val="0"/>
        <w:autoSpaceDN w:val="0"/>
        <w:adjustRightInd w:val="0"/>
        <w:rPr>
          <w:rFonts w:cs="Arial"/>
          <w:color w:val="585757"/>
          <w:lang w:val="en-US"/>
        </w:rPr>
      </w:pPr>
      <w:r w:rsidRPr="00592AD7">
        <w:rPr>
          <w:rFonts w:cs="Arial"/>
          <w:color w:val="585757"/>
          <w:lang w:val="en-US"/>
        </w:rPr>
        <w:br w:type="page"/>
      </w:r>
    </w:p>
    <w:p w14:paraId="40EEE5E1" w14:textId="77777777" w:rsidR="00E12882" w:rsidRPr="00592AD7" w:rsidRDefault="00E12882" w:rsidP="00BA00C0">
      <w:pPr>
        <w:autoSpaceDE w:val="0"/>
        <w:autoSpaceDN w:val="0"/>
        <w:adjustRightInd w:val="0"/>
        <w:rPr>
          <w:rFonts w:cs="Arial"/>
          <w:color w:val="585757"/>
          <w:lang w:val="en-US"/>
        </w:rPr>
        <w:sectPr w:rsidR="00E12882" w:rsidRPr="00592AD7" w:rsidSect="006507E3">
          <w:headerReference w:type="default" r:id="rId13"/>
          <w:footerReference w:type="default" r:id="rId14"/>
          <w:pgSz w:w="11906" w:h="16838"/>
          <w:pgMar w:top="1843" w:right="1133" w:bottom="709" w:left="1843" w:header="708" w:footer="708" w:gutter="0"/>
          <w:cols w:space="708"/>
          <w:docGrid w:linePitch="360"/>
        </w:sectPr>
      </w:pPr>
    </w:p>
    <w:p w14:paraId="59EE13F1" w14:textId="1D7FDA0C" w:rsidR="00D04E24" w:rsidRDefault="00D04E24" w:rsidP="00D04E24">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 xml:space="preserve">ÍNDICE </w:t>
      </w:r>
    </w:p>
    <w:sdt>
      <w:sdtPr>
        <w:rPr>
          <w:rFonts w:ascii="Verdana" w:eastAsiaTheme="minorHAnsi" w:hAnsi="Verdana" w:cstheme="minorBidi"/>
          <w:spacing w:val="0"/>
          <w:kern w:val="0"/>
          <w:sz w:val="20"/>
          <w:szCs w:val="22"/>
        </w:rPr>
        <w:id w:val="-833688691"/>
        <w:docPartObj>
          <w:docPartGallery w:val="Table of Contents"/>
          <w:docPartUnique/>
        </w:docPartObj>
      </w:sdtPr>
      <w:sdtEndPr>
        <w:rPr>
          <w:b/>
          <w:bCs/>
        </w:rPr>
      </w:sdtEndPr>
      <w:sdtContent>
        <w:p w14:paraId="5A9156B3" w14:textId="4CDCBB80" w:rsidR="009D2CB2" w:rsidRPr="009D2CB2" w:rsidRDefault="009D2CB2" w:rsidP="009D2CB2">
          <w:pPr>
            <w:pStyle w:val="Ttulo"/>
            <w:jc w:val="center"/>
            <w:rPr>
              <w:rFonts w:ascii="Verdana" w:hAnsi="Verdana"/>
              <w:b/>
              <w:bCs/>
              <w:sz w:val="32"/>
              <w:szCs w:val="32"/>
            </w:rPr>
          </w:pPr>
        </w:p>
        <w:p w14:paraId="3DC14EDD" w14:textId="1E08DDE6" w:rsidR="00DF6D9F" w:rsidRDefault="009D2CB2">
          <w:pPr>
            <w:pStyle w:val="TDC1"/>
            <w:tabs>
              <w:tab w:val="right" w:leader="dot" w:pos="9200"/>
            </w:tabs>
            <w:rPr>
              <w:rFonts w:eastAsiaTheme="minorEastAsia" w:cstheme="minorBidi"/>
              <w:b w:val="0"/>
              <w:bCs w:val="0"/>
              <w:caps w:val="0"/>
              <w:noProof/>
              <w:kern w:val="2"/>
              <w:sz w:val="24"/>
              <w:szCs w:val="24"/>
              <w:lang w:eastAsia="es-ES"/>
              <w14:ligatures w14:val="standardContextual"/>
            </w:rPr>
          </w:pPr>
          <w:r>
            <w:fldChar w:fldCharType="begin"/>
          </w:r>
          <w:r w:rsidRPr="00612C27">
            <w:instrText xml:space="preserve"> TOC \o "1-3" \h \z \u </w:instrText>
          </w:r>
          <w:r>
            <w:fldChar w:fldCharType="separate"/>
          </w:r>
          <w:hyperlink w:anchor="_Toc170110489" w:history="1">
            <w:r w:rsidR="00DF6D9F" w:rsidRPr="007F44A6">
              <w:rPr>
                <w:rStyle w:val="Hipervnculo"/>
                <w:rFonts w:eastAsia="Times New Roman" w:cs="Arial"/>
                <w:noProof/>
                <w:kern w:val="32"/>
                <w:lang w:eastAsia="es-ES"/>
              </w:rPr>
              <w:t>RESUMEN</w:t>
            </w:r>
            <w:r w:rsidR="00DF6D9F">
              <w:rPr>
                <w:noProof/>
                <w:webHidden/>
              </w:rPr>
              <w:tab/>
            </w:r>
            <w:r w:rsidR="00DF6D9F">
              <w:rPr>
                <w:noProof/>
                <w:webHidden/>
              </w:rPr>
              <w:fldChar w:fldCharType="begin"/>
            </w:r>
            <w:r w:rsidR="00DF6D9F">
              <w:rPr>
                <w:noProof/>
                <w:webHidden/>
              </w:rPr>
              <w:instrText xml:space="preserve"> PAGEREF _Toc170110489 \h </w:instrText>
            </w:r>
            <w:r w:rsidR="00DF6D9F">
              <w:rPr>
                <w:noProof/>
                <w:webHidden/>
              </w:rPr>
            </w:r>
            <w:r w:rsidR="00DF6D9F">
              <w:rPr>
                <w:noProof/>
                <w:webHidden/>
              </w:rPr>
              <w:fldChar w:fldCharType="separate"/>
            </w:r>
            <w:r w:rsidR="00DF6D9F">
              <w:rPr>
                <w:noProof/>
                <w:webHidden/>
              </w:rPr>
              <w:t>3</w:t>
            </w:r>
            <w:r w:rsidR="00DF6D9F">
              <w:rPr>
                <w:noProof/>
                <w:webHidden/>
              </w:rPr>
              <w:fldChar w:fldCharType="end"/>
            </w:r>
          </w:hyperlink>
        </w:p>
        <w:p w14:paraId="3BFB51B9" w14:textId="7F090827" w:rsidR="00DF6D9F" w:rsidRDefault="00DF6D9F">
          <w:pPr>
            <w:pStyle w:val="TDC1"/>
            <w:tabs>
              <w:tab w:val="right" w:leader="dot" w:pos="9200"/>
            </w:tabs>
            <w:rPr>
              <w:rFonts w:eastAsiaTheme="minorEastAsia" w:cstheme="minorBidi"/>
              <w:b w:val="0"/>
              <w:bCs w:val="0"/>
              <w:caps w:val="0"/>
              <w:noProof/>
              <w:kern w:val="2"/>
              <w:sz w:val="24"/>
              <w:szCs w:val="24"/>
              <w:lang w:eastAsia="es-ES"/>
              <w14:ligatures w14:val="standardContextual"/>
            </w:rPr>
          </w:pPr>
          <w:hyperlink w:anchor="_Toc170110490" w:history="1">
            <w:r w:rsidRPr="007F44A6">
              <w:rPr>
                <w:rStyle w:val="Hipervnculo"/>
                <w:rFonts w:eastAsia="Times New Roman" w:cs="Arial"/>
                <w:noProof/>
                <w:kern w:val="32"/>
                <w:lang w:eastAsia="es-ES"/>
              </w:rPr>
              <w:t>LABURPENA</w:t>
            </w:r>
            <w:r>
              <w:rPr>
                <w:noProof/>
                <w:webHidden/>
              </w:rPr>
              <w:tab/>
            </w:r>
            <w:r>
              <w:rPr>
                <w:noProof/>
                <w:webHidden/>
              </w:rPr>
              <w:fldChar w:fldCharType="begin"/>
            </w:r>
            <w:r>
              <w:rPr>
                <w:noProof/>
                <w:webHidden/>
              </w:rPr>
              <w:instrText xml:space="preserve"> PAGEREF _Toc170110490 \h </w:instrText>
            </w:r>
            <w:r>
              <w:rPr>
                <w:noProof/>
                <w:webHidden/>
              </w:rPr>
            </w:r>
            <w:r>
              <w:rPr>
                <w:noProof/>
                <w:webHidden/>
              </w:rPr>
              <w:fldChar w:fldCharType="separate"/>
            </w:r>
            <w:r>
              <w:rPr>
                <w:noProof/>
                <w:webHidden/>
              </w:rPr>
              <w:t>4</w:t>
            </w:r>
            <w:r>
              <w:rPr>
                <w:noProof/>
                <w:webHidden/>
              </w:rPr>
              <w:fldChar w:fldCharType="end"/>
            </w:r>
          </w:hyperlink>
        </w:p>
        <w:p w14:paraId="337AED17" w14:textId="6E58442F" w:rsidR="00DF6D9F" w:rsidRDefault="00DF6D9F">
          <w:pPr>
            <w:pStyle w:val="TDC1"/>
            <w:tabs>
              <w:tab w:val="right" w:leader="dot" w:pos="9200"/>
            </w:tabs>
            <w:rPr>
              <w:rFonts w:eastAsiaTheme="minorEastAsia" w:cstheme="minorBidi"/>
              <w:b w:val="0"/>
              <w:bCs w:val="0"/>
              <w:caps w:val="0"/>
              <w:noProof/>
              <w:kern w:val="2"/>
              <w:sz w:val="24"/>
              <w:szCs w:val="24"/>
              <w:lang w:eastAsia="es-ES"/>
              <w14:ligatures w14:val="standardContextual"/>
            </w:rPr>
          </w:pPr>
          <w:hyperlink w:anchor="_Toc170110491" w:history="1">
            <w:r w:rsidRPr="007F44A6">
              <w:rPr>
                <w:rStyle w:val="Hipervnculo"/>
                <w:rFonts w:eastAsia="Times New Roman" w:cs="Arial"/>
                <w:noProof/>
                <w:kern w:val="32"/>
                <w:lang w:val="en-US" w:eastAsia="es-ES"/>
              </w:rPr>
              <w:t>ABSTRACT</w:t>
            </w:r>
            <w:r>
              <w:rPr>
                <w:noProof/>
                <w:webHidden/>
              </w:rPr>
              <w:tab/>
            </w:r>
            <w:r>
              <w:rPr>
                <w:noProof/>
                <w:webHidden/>
              </w:rPr>
              <w:fldChar w:fldCharType="begin"/>
            </w:r>
            <w:r>
              <w:rPr>
                <w:noProof/>
                <w:webHidden/>
              </w:rPr>
              <w:instrText xml:space="preserve"> PAGEREF _Toc170110491 \h </w:instrText>
            </w:r>
            <w:r>
              <w:rPr>
                <w:noProof/>
                <w:webHidden/>
              </w:rPr>
            </w:r>
            <w:r>
              <w:rPr>
                <w:noProof/>
                <w:webHidden/>
              </w:rPr>
              <w:fldChar w:fldCharType="separate"/>
            </w:r>
            <w:r>
              <w:rPr>
                <w:noProof/>
                <w:webHidden/>
              </w:rPr>
              <w:t>5</w:t>
            </w:r>
            <w:r>
              <w:rPr>
                <w:noProof/>
                <w:webHidden/>
              </w:rPr>
              <w:fldChar w:fldCharType="end"/>
            </w:r>
          </w:hyperlink>
        </w:p>
        <w:p w14:paraId="0DE65EC1" w14:textId="539AEAA9"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492" w:history="1">
            <w:r w:rsidRPr="007F44A6">
              <w:rPr>
                <w:rStyle w:val="Hipervnculo"/>
                <w:noProof/>
                <w:lang w:bidi="en-US"/>
              </w:rPr>
              <w:t>1.</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bidi="en-US"/>
              </w:rPr>
              <w:t>INTRODUCCIÓN</w:t>
            </w:r>
            <w:r>
              <w:rPr>
                <w:noProof/>
                <w:webHidden/>
              </w:rPr>
              <w:tab/>
            </w:r>
            <w:r>
              <w:rPr>
                <w:noProof/>
                <w:webHidden/>
              </w:rPr>
              <w:fldChar w:fldCharType="begin"/>
            </w:r>
            <w:r>
              <w:rPr>
                <w:noProof/>
                <w:webHidden/>
              </w:rPr>
              <w:instrText xml:space="preserve"> PAGEREF _Toc170110492 \h </w:instrText>
            </w:r>
            <w:r>
              <w:rPr>
                <w:noProof/>
                <w:webHidden/>
              </w:rPr>
            </w:r>
            <w:r>
              <w:rPr>
                <w:noProof/>
                <w:webHidden/>
              </w:rPr>
              <w:fldChar w:fldCharType="separate"/>
            </w:r>
            <w:r>
              <w:rPr>
                <w:noProof/>
                <w:webHidden/>
              </w:rPr>
              <w:t>11</w:t>
            </w:r>
            <w:r>
              <w:rPr>
                <w:noProof/>
                <w:webHidden/>
              </w:rPr>
              <w:fldChar w:fldCharType="end"/>
            </w:r>
          </w:hyperlink>
        </w:p>
        <w:p w14:paraId="59CDCBF5" w14:textId="4C1F42D5"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3" w:history="1">
            <w:r w:rsidRPr="007F44A6">
              <w:rPr>
                <w:rStyle w:val="Hipervnculo"/>
                <w:noProof/>
              </w:rPr>
              <w:t>1.1.</w:t>
            </w:r>
            <w:r>
              <w:rPr>
                <w:rFonts w:eastAsiaTheme="minorEastAsia" w:cstheme="minorBidi"/>
                <w:smallCaps w:val="0"/>
                <w:noProof/>
                <w:kern w:val="2"/>
                <w:sz w:val="24"/>
                <w:szCs w:val="24"/>
                <w:lang w:eastAsia="es-ES"/>
                <w14:ligatures w14:val="standardContextual"/>
              </w:rPr>
              <w:tab/>
            </w:r>
            <w:r w:rsidRPr="007F44A6">
              <w:rPr>
                <w:rStyle w:val="Hipervnculo"/>
                <w:noProof/>
              </w:rPr>
              <w:t>Presentación de la empresa y problemática</w:t>
            </w:r>
            <w:r>
              <w:rPr>
                <w:noProof/>
                <w:webHidden/>
              </w:rPr>
              <w:tab/>
            </w:r>
            <w:r>
              <w:rPr>
                <w:noProof/>
                <w:webHidden/>
              </w:rPr>
              <w:fldChar w:fldCharType="begin"/>
            </w:r>
            <w:r>
              <w:rPr>
                <w:noProof/>
                <w:webHidden/>
              </w:rPr>
              <w:instrText xml:space="preserve"> PAGEREF _Toc170110493 \h </w:instrText>
            </w:r>
            <w:r>
              <w:rPr>
                <w:noProof/>
                <w:webHidden/>
              </w:rPr>
            </w:r>
            <w:r>
              <w:rPr>
                <w:noProof/>
                <w:webHidden/>
              </w:rPr>
              <w:fldChar w:fldCharType="separate"/>
            </w:r>
            <w:r>
              <w:rPr>
                <w:noProof/>
                <w:webHidden/>
              </w:rPr>
              <w:t>11</w:t>
            </w:r>
            <w:r>
              <w:rPr>
                <w:noProof/>
                <w:webHidden/>
              </w:rPr>
              <w:fldChar w:fldCharType="end"/>
            </w:r>
          </w:hyperlink>
        </w:p>
        <w:p w14:paraId="47165889" w14:textId="092C24E6"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4" w:history="1">
            <w:r w:rsidRPr="007F44A6">
              <w:rPr>
                <w:rStyle w:val="Hipervnculo"/>
                <w:noProof/>
              </w:rPr>
              <w:t>1.2.</w:t>
            </w:r>
            <w:r>
              <w:rPr>
                <w:rFonts w:eastAsiaTheme="minorEastAsia" w:cstheme="minorBidi"/>
                <w:smallCaps w:val="0"/>
                <w:noProof/>
                <w:kern w:val="2"/>
                <w:sz w:val="24"/>
                <w:szCs w:val="24"/>
                <w:lang w:eastAsia="es-ES"/>
                <w14:ligatures w14:val="standardContextual"/>
              </w:rPr>
              <w:tab/>
            </w:r>
            <w:r w:rsidRPr="007F44A6">
              <w:rPr>
                <w:rStyle w:val="Hipervnculo"/>
                <w:noProof/>
              </w:rPr>
              <w:t>Marco teórico</w:t>
            </w:r>
            <w:r>
              <w:rPr>
                <w:noProof/>
                <w:webHidden/>
              </w:rPr>
              <w:tab/>
            </w:r>
            <w:r>
              <w:rPr>
                <w:noProof/>
                <w:webHidden/>
              </w:rPr>
              <w:fldChar w:fldCharType="begin"/>
            </w:r>
            <w:r>
              <w:rPr>
                <w:noProof/>
                <w:webHidden/>
              </w:rPr>
              <w:instrText xml:space="preserve"> PAGEREF _Toc170110494 \h </w:instrText>
            </w:r>
            <w:r>
              <w:rPr>
                <w:noProof/>
                <w:webHidden/>
              </w:rPr>
            </w:r>
            <w:r>
              <w:rPr>
                <w:noProof/>
                <w:webHidden/>
              </w:rPr>
              <w:fldChar w:fldCharType="separate"/>
            </w:r>
            <w:r>
              <w:rPr>
                <w:noProof/>
                <w:webHidden/>
              </w:rPr>
              <w:t>11</w:t>
            </w:r>
            <w:r>
              <w:rPr>
                <w:noProof/>
                <w:webHidden/>
              </w:rPr>
              <w:fldChar w:fldCharType="end"/>
            </w:r>
          </w:hyperlink>
        </w:p>
        <w:p w14:paraId="3F4F5424" w14:textId="1F4B9E80"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5" w:history="1">
            <w:r w:rsidRPr="007F44A6">
              <w:rPr>
                <w:rStyle w:val="Hipervnculo"/>
                <w:noProof/>
                <w:lang w:eastAsia="es-ES"/>
              </w:rPr>
              <w:t>1.3.</w:t>
            </w:r>
            <w:r>
              <w:rPr>
                <w:rFonts w:eastAsiaTheme="minorEastAsia" w:cstheme="minorBidi"/>
                <w:smallCaps w:val="0"/>
                <w:noProof/>
                <w:kern w:val="2"/>
                <w:sz w:val="24"/>
                <w:szCs w:val="24"/>
                <w:lang w:eastAsia="es-ES"/>
                <w14:ligatures w14:val="standardContextual"/>
              </w:rPr>
              <w:tab/>
            </w:r>
            <w:r w:rsidRPr="007F44A6">
              <w:rPr>
                <w:rStyle w:val="Hipervnculo"/>
                <w:noProof/>
                <w:lang w:eastAsia="es-ES"/>
              </w:rPr>
              <w:t>Objetivos</w:t>
            </w:r>
            <w:r>
              <w:rPr>
                <w:noProof/>
                <w:webHidden/>
              </w:rPr>
              <w:tab/>
            </w:r>
            <w:r>
              <w:rPr>
                <w:noProof/>
                <w:webHidden/>
              </w:rPr>
              <w:fldChar w:fldCharType="begin"/>
            </w:r>
            <w:r>
              <w:rPr>
                <w:noProof/>
                <w:webHidden/>
              </w:rPr>
              <w:instrText xml:space="preserve"> PAGEREF _Toc170110495 \h </w:instrText>
            </w:r>
            <w:r>
              <w:rPr>
                <w:noProof/>
                <w:webHidden/>
              </w:rPr>
            </w:r>
            <w:r>
              <w:rPr>
                <w:noProof/>
                <w:webHidden/>
              </w:rPr>
              <w:fldChar w:fldCharType="separate"/>
            </w:r>
            <w:r>
              <w:rPr>
                <w:noProof/>
                <w:webHidden/>
              </w:rPr>
              <w:t>16</w:t>
            </w:r>
            <w:r>
              <w:rPr>
                <w:noProof/>
                <w:webHidden/>
              </w:rPr>
              <w:fldChar w:fldCharType="end"/>
            </w:r>
          </w:hyperlink>
        </w:p>
        <w:p w14:paraId="615BB0C8" w14:textId="7B5D09B5"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6" w:history="1">
            <w:r w:rsidRPr="007F44A6">
              <w:rPr>
                <w:rStyle w:val="Hipervnculo"/>
                <w:noProof/>
              </w:rPr>
              <w:t>1.4.</w:t>
            </w:r>
            <w:r>
              <w:rPr>
                <w:rFonts w:eastAsiaTheme="minorEastAsia" w:cstheme="minorBidi"/>
                <w:smallCaps w:val="0"/>
                <w:noProof/>
                <w:kern w:val="2"/>
                <w:sz w:val="24"/>
                <w:szCs w:val="24"/>
                <w:lang w:eastAsia="es-ES"/>
                <w14:ligatures w14:val="standardContextual"/>
              </w:rPr>
              <w:tab/>
            </w:r>
            <w:r w:rsidRPr="007F44A6">
              <w:rPr>
                <w:rStyle w:val="Hipervnculo"/>
                <w:noProof/>
              </w:rPr>
              <w:t>Descripción de la metodología empleada</w:t>
            </w:r>
            <w:r>
              <w:rPr>
                <w:noProof/>
                <w:webHidden/>
              </w:rPr>
              <w:tab/>
            </w:r>
            <w:r>
              <w:rPr>
                <w:noProof/>
                <w:webHidden/>
              </w:rPr>
              <w:fldChar w:fldCharType="begin"/>
            </w:r>
            <w:r>
              <w:rPr>
                <w:noProof/>
                <w:webHidden/>
              </w:rPr>
              <w:instrText xml:space="preserve"> PAGEREF _Toc170110496 \h </w:instrText>
            </w:r>
            <w:r>
              <w:rPr>
                <w:noProof/>
                <w:webHidden/>
              </w:rPr>
            </w:r>
            <w:r>
              <w:rPr>
                <w:noProof/>
                <w:webHidden/>
              </w:rPr>
              <w:fldChar w:fldCharType="separate"/>
            </w:r>
            <w:r>
              <w:rPr>
                <w:noProof/>
                <w:webHidden/>
              </w:rPr>
              <w:t>17</w:t>
            </w:r>
            <w:r>
              <w:rPr>
                <w:noProof/>
                <w:webHidden/>
              </w:rPr>
              <w:fldChar w:fldCharType="end"/>
            </w:r>
          </w:hyperlink>
        </w:p>
        <w:p w14:paraId="1599E258" w14:textId="3A167ACD"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7" w:history="1">
            <w:r w:rsidRPr="007F44A6">
              <w:rPr>
                <w:rStyle w:val="Hipervnculo"/>
                <w:noProof/>
                <w:lang w:eastAsia="es-ES"/>
              </w:rPr>
              <w:t>1.5.</w:t>
            </w:r>
            <w:r>
              <w:rPr>
                <w:rFonts w:eastAsiaTheme="minorEastAsia" w:cstheme="minorBidi"/>
                <w:smallCaps w:val="0"/>
                <w:noProof/>
                <w:kern w:val="2"/>
                <w:sz w:val="24"/>
                <w:szCs w:val="24"/>
                <w:lang w:eastAsia="es-ES"/>
                <w14:ligatures w14:val="standardContextual"/>
              </w:rPr>
              <w:tab/>
            </w:r>
            <w:r w:rsidRPr="007F44A6">
              <w:rPr>
                <w:rStyle w:val="Hipervnculo"/>
                <w:noProof/>
                <w:lang w:eastAsia="es-ES"/>
              </w:rPr>
              <w:t>Planificación del proyecto</w:t>
            </w:r>
            <w:r>
              <w:rPr>
                <w:noProof/>
                <w:webHidden/>
              </w:rPr>
              <w:tab/>
            </w:r>
            <w:r>
              <w:rPr>
                <w:noProof/>
                <w:webHidden/>
              </w:rPr>
              <w:fldChar w:fldCharType="begin"/>
            </w:r>
            <w:r>
              <w:rPr>
                <w:noProof/>
                <w:webHidden/>
              </w:rPr>
              <w:instrText xml:space="preserve"> PAGEREF _Toc170110497 \h </w:instrText>
            </w:r>
            <w:r>
              <w:rPr>
                <w:noProof/>
                <w:webHidden/>
              </w:rPr>
            </w:r>
            <w:r>
              <w:rPr>
                <w:noProof/>
                <w:webHidden/>
              </w:rPr>
              <w:fldChar w:fldCharType="separate"/>
            </w:r>
            <w:r>
              <w:rPr>
                <w:noProof/>
                <w:webHidden/>
              </w:rPr>
              <w:t>18</w:t>
            </w:r>
            <w:r>
              <w:rPr>
                <w:noProof/>
                <w:webHidden/>
              </w:rPr>
              <w:fldChar w:fldCharType="end"/>
            </w:r>
          </w:hyperlink>
        </w:p>
        <w:p w14:paraId="4B8CFCD8" w14:textId="5572C617"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498" w:history="1">
            <w:r w:rsidRPr="007F44A6">
              <w:rPr>
                <w:rStyle w:val="Hipervnculo"/>
                <w:noProof/>
                <w:lang w:eastAsia="es-ES" w:bidi="en-US"/>
              </w:rPr>
              <w:t>2.</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eastAsia="es-ES" w:bidi="en-US"/>
              </w:rPr>
              <w:t>DESARROLLO</w:t>
            </w:r>
            <w:r>
              <w:rPr>
                <w:noProof/>
                <w:webHidden/>
              </w:rPr>
              <w:tab/>
            </w:r>
            <w:r>
              <w:rPr>
                <w:noProof/>
                <w:webHidden/>
              </w:rPr>
              <w:fldChar w:fldCharType="begin"/>
            </w:r>
            <w:r>
              <w:rPr>
                <w:noProof/>
                <w:webHidden/>
              </w:rPr>
              <w:instrText xml:space="preserve"> PAGEREF _Toc170110498 \h </w:instrText>
            </w:r>
            <w:r>
              <w:rPr>
                <w:noProof/>
                <w:webHidden/>
              </w:rPr>
            </w:r>
            <w:r>
              <w:rPr>
                <w:noProof/>
                <w:webHidden/>
              </w:rPr>
              <w:fldChar w:fldCharType="separate"/>
            </w:r>
            <w:r>
              <w:rPr>
                <w:noProof/>
                <w:webHidden/>
              </w:rPr>
              <w:t>19</w:t>
            </w:r>
            <w:r>
              <w:rPr>
                <w:noProof/>
                <w:webHidden/>
              </w:rPr>
              <w:fldChar w:fldCharType="end"/>
            </w:r>
          </w:hyperlink>
        </w:p>
        <w:p w14:paraId="7ACCD11E" w14:textId="5F0D5320"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499" w:history="1">
            <w:r w:rsidRPr="007F44A6">
              <w:rPr>
                <w:rStyle w:val="Hipervnculo"/>
                <w:noProof/>
              </w:rPr>
              <w:t>2.1.</w:t>
            </w:r>
            <w:r>
              <w:rPr>
                <w:rFonts w:eastAsiaTheme="minorEastAsia" w:cstheme="minorBidi"/>
                <w:smallCaps w:val="0"/>
                <w:noProof/>
                <w:kern w:val="2"/>
                <w:sz w:val="24"/>
                <w:szCs w:val="24"/>
                <w:lang w:eastAsia="es-ES"/>
                <w14:ligatures w14:val="standardContextual"/>
              </w:rPr>
              <w:tab/>
            </w:r>
            <w:r w:rsidRPr="007F44A6">
              <w:rPr>
                <w:rStyle w:val="Hipervnculo"/>
                <w:noProof/>
              </w:rPr>
              <w:t>Análisis de los datos</w:t>
            </w:r>
            <w:r>
              <w:rPr>
                <w:noProof/>
                <w:webHidden/>
              </w:rPr>
              <w:tab/>
            </w:r>
            <w:r>
              <w:rPr>
                <w:noProof/>
                <w:webHidden/>
              </w:rPr>
              <w:fldChar w:fldCharType="begin"/>
            </w:r>
            <w:r>
              <w:rPr>
                <w:noProof/>
                <w:webHidden/>
              </w:rPr>
              <w:instrText xml:space="preserve"> PAGEREF _Toc170110499 \h </w:instrText>
            </w:r>
            <w:r>
              <w:rPr>
                <w:noProof/>
                <w:webHidden/>
              </w:rPr>
            </w:r>
            <w:r>
              <w:rPr>
                <w:noProof/>
                <w:webHidden/>
              </w:rPr>
              <w:fldChar w:fldCharType="separate"/>
            </w:r>
            <w:r>
              <w:rPr>
                <w:noProof/>
                <w:webHidden/>
              </w:rPr>
              <w:t>19</w:t>
            </w:r>
            <w:r>
              <w:rPr>
                <w:noProof/>
                <w:webHidden/>
              </w:rPr>
              <w:fldChar w:fldCharType="end"/>
            </w:r>
          </w:hyperlink>
        </w:p>
        <w:p w14:paraId="1E7F6642" w14:textId="31231B30"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0" w:history="1">
            <w:r w:rsidRPr="007F44A6">
              <w:rPr>
                <w:rStyle w:val="Hipervnculo"/>
                <w:noProof/>
              </w:rPr>
              <w:t>2.1.1.</w:t>
            </w:r>
            <w:r>
              <w:rPr>
                <w:rFonts w:eastAsiaTheme="minorEastAsia" w:cstheme="minorBidi"/>
                <w:i w:val="0"/>
                <w:iCs w:val="0"/>
                <w:noProof/>
                <w:kern w:val="2"/>
                <w:sz w:val="24"/>
                <w:szCs w:val="24"/>
                <w:lang w:eastAsia="es-ES"/>
                <w14:ligatures w14:val="standardContextual"/>
              </w:rPr>
              <w:tab/>
            </w:r>
            <w:r w:rsidRPr="007F44A6">
              <w:rPr>
                <w:rStyle w:val="Hipervnculo"/>
                <w:noProof/>
              </w:rPr>
              <w:t>Entrada de datos:</w:t>
            </w:r>
            <w:r>
              <w:rPr>
                <w:noProof/>
                <w:webHidden/>
              </w:rPr>
              <w:tab/>
            </w:r>
            <w:r>
              <w:rPr>
                <w:noProof/>
                <w:webHidden/>
              </w:rPr>
              <w:fldChar w:fldCharType="begin"/>
            </w:r>
            <w:r>
              <w:rPr>
                <w:noProof/>
                <w:webHidden/>
              </w:rPr>
              <w:instrText xml:space="preserve"> PAGEREF _Toc170110500 \h </w:instrText>
            </w:r>
            <w:r>
              <w:rPr>
                <w:noProof/>
                <w:webHidden/>
              </w:rPr>
            </w:r>
            <w:r>
              <w:rPr>
                <w:noProof/>
                <w:webHidden/>
              </w:rPr>
              <w:fldChar w:fldCharType="separate"/>
            </w:r>
            <w:r>
              <w:rPr>
                <w:noProof/>
                <w:webHidden/>
              </w:rPr>
              <w:t>19</w:t>
            </w:r>
            <w:r>
              <w:rPr>
                <w:noProof/>
                <w:webHidden/>
              </w:rPr>
              <w:fldChar w:fldCharType="end"/>
            </w:r>
          </w:hyperlink>
        </w:p>
        <w:p w14:paraId="1882BD48" w14:textId="0F79AFD4"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1" w:history="1">
            <w:r w:rsidRPr="007F44A6">
              <w:rPr>
                <w:rStyle w:val="Hipervnculo"/>
                <w:noProof/>
              </w:rPr>
              <w:t>2.1.2.</w:t>
            </w:r>
            <w:r>
              <w:rPr>
                <w:rFonts w:eastAsiaTheme="minorEastAsia" w:cstheme="minorBidi"/>
                <w:i w:val="0"/>
                <w:iCs w:val="0"/>
                <w:noProof/>
                <w:kern w:val="2"/>
                <w:sz w:val="24"/>
                <w:szCs w:val="24"/>
                <w:lang w:eastAsia="es-ES"/>
                <w14:ligatures w14:val="standardContextual"/>
              </w:rPr>
              <w:tab/>
            </w:r>
            <w:r w:rsidRPr="007F44A6">
              <w:rPr>
                <w:rStyle w:val="Hipervnculo"/>
                <w:noProof/>
              </w:rPr>
              <w:t>Análisis exploratorio</w:t>
            </w:r>
            <w:r>
              <w:rPr>
                <w:noProof/>
                <w:webHidden/>
              </w:rPr>
              <w:tab/>
            </w:r>
            <w:r>
              <w:rPr>
                <w:noProof/>
                <w:webHidden/>
              </w:rPr>
              <w:fldChar w:fldCharType="begin"/>
            </w:r>
            <w:r>
              <w:rPr>
                <w:noProof/>
                <w:webHidden/>
              </w:rPr>
              <w:instrText xml:space="preserve"> PAGEREF _Toc170110501 \h </w:instrText>
            </w:r>
            <w:r>
              <w:rPr>
                <w:noProof/>
                <w:webHidden/>
              </w:rPr>
            </w:r>
            <w:r>
              <w:rPr>
                <w:noProof/>
                <w:webHidden/>
              </w:rPr>
              <w:fldChar w:fldCharType="separate"/>
            </w:r>
            <w:r>
              <w:rPr>
                <w:noProof/>
                <w:webHidden/>
              </w:rPr>
              <w:t>20</w:t>
            </w:r>
            <w:r>
              <w:rPr>
                <w:noProof/>
                <w:webHidden/>
              </w:rPr>
              <w:fldChar w:fldCharType="end"/>
            </w:r>
          </w:hyperlink>
        </w:p>
        <w:p w14:paraId="6AA43BAF" w14:textId="07A14ADA"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2" w:history="1">
            <w:r w:rsidRPr="007F44A6">
              <w:rPr>
                <w:rStyle w:val="Hipervnculo"/>
                <w:noProof/>
              </w:rPr>
              <w:t>2.1.3.</w:t>
            </w:r>
            <w:r>
              <w:rPr>
                <w:rFonts w:eastAsiaTheme="minorEastAsia" w:cstheme="minorBidi"/>
                <w:i w:val="0"/>
                <w:iCs w:val="0"/>
                <w:noProof/>
                <w:kern w:val="2"/>
                <w:sz w:val="24"/>
                <w:szCs w:val="24"/>
                <w:lang w:eastAsia="es-ES"/>
                <w14:ligatures w14:val="standardContextual"/>
              </w:rPr>
              <w:tab/>
            </w:r>
            <w:r w:rsidRPr="007F44A6">
              <w:rPr>
                <w:rStyle w:val="Hipervnculo"/>
                <w:noProof/>
              </w:rPr>
              <w:t>Limpieza y procesamiento</w:t>
            </w:r>
            <w:r>
              <w:rPr>
                <w:noProof/>
                <w:webHidden/>
              </w:rPr>
              <w:tab/>
            </w:r>
            <w:r>
              <w:rPr>
                <w:noProof/>
                <w:webHidden/>
              </w:rPr>
              <w:fldChar w:fldCharType="begin"/>
            </w:r>
            <w:r>
              <w:rPr>
                <w:noProof/>
                <w:webHidden/>
              </w:rPr>
              <w:instrText xml:space="preserve"> PAGEREF _Toc170110502 \h </w:instrText>
            </w:r>
            <w:r>
              <w:rPr>
                <w:noProof/>
                <w:webHidden/>
              </w:rPr>
            </w:r>
            <w:r>
              <w:rPr>
                <w:noProof/>
                <w:webHidden/>
              </w:rPr>
              <w:fldChar w:fldCharType="separate"/>
            </w:r>
            <w:r>
              <w:rPr>
                <w:noProof/>
                <w:webHidden/>
              </w:rPr>
              <w:t>21</w:t>
            </w:r>
            <w:r>
              <w:rPr>
                <w:noProof/>
                <w:webHidden/>
              </w:rPr>
              <w:fldChar w:fldCharType="end"/>
            </w:r>
          </w:hyperlink>
        </w:p>
        <w:p w14:paraId="3992A22F" w14:textId="66F2751D"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03" w:history="1">
            <w:r w:rsidRPr="007F44A6">
              <w:rPr>
                <w:rStyle w:val="Hipervnculo"/>
                <w:noProof/>
              </w:rPr>
              <w:t>2.2.</w:t>
            </w:r>
            <w:r>
              <w:rPr>
                <w:rFonts w:eastAsiaTheme="minorEastAsia" w:cstheme="minorBidi"/>
                <w:smallCaps w:val="0"/>
                <w:noProof/>
                <w:kern w:val="2"/>
                <w:sz w:val="24"/>
                <w:szCs w:val="24"/>
                <w:lang w:eastAsia="es-ES"/>
                <w14:ligatures w14:val="standardContextual"/>
              </w:rPr>
              <w:tab/>
            </w:r>
            <w:r w:rsidRPr="007F44A6">
              <w:rPr>
                <w:rStyle w:val="Hipervnculo"/>
                <w:noProof/>
              </w:rPr>
              <w:t>Modelado de datos</w:t>
            </w:r>
            <w:r>
              <w:rPr>
                <w:noProof/>
                <w:webHidden/>
              </w:rPr>
              <w:tab/>
            </w:r>
            <w:r>
              <w:rPr>
                <w:noProof/>
                <w:webHidden/>
              </w:rPr>
              <w:fldChar w:fldCharType="begin"/>
            </w:r>
            <w:r>
              <w:rPr>
                <w:noProof/>
                <w:webHidden/>
              </w:rPr>
              <w:instrText xml:space="preserve"> PAGEREF _Toc170110503 \h </w:instrText>
            </w:r>
            <w:r>
              <w:rPr>
                <w:noProof/>
                <w:webHidden/>
              </w:rPr>
            </w:r>
            <w:r>
              <w:rPr>
                <w:noProof/>
                <w:webHidden/>
              </w:rPr>
              <w:fldChar w:fldCharType="separate"/>
            </w:r>
            <w:r>
              <w:rPr>
                <w:noProof/>
                <w:webHidden/>
              </w:rPr>
              <w:t>24</w:t>
            </w:r>
            <w:r>
              <w:rPr>
                <w:noProof/>
                <w:webHidden/>
              </w:rPr>
              <w:fldChar w:fldCharType="end"/>
            </w:r>
          </w:hyperlink>
        </w:p>
        <w:p w14:paraId="4964B758" w14:textId="2CA6820A"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4" w:history="1">
            <w:r w:rsidRPr="007F44A6">
              <w:rPr>
                <w:rStyle w:val="Hipervnculo"/>
                <w:noProof/>
                <w:lang w:eastAsia="es-ES"/>
              </w:rPr>
              <w:t>2.2.1.</w:t>
            </w:r>
            <w:r>
              <w:rPr>
                <w:rFonts w:eastAsiaTheme="minorEastAsia" w:cstheme="minorBidi"/>
                <w:i w:val="0"/>
                <w:iCs w:val="0"/>
                <w:noProof/>
                <w:kern w:val="2"/>
                <w:sz w:val="24"/>
                <w:szCs w:val="24"/>
                <w:lang w:eastAsia="es-ES"/>
                <w14:ligatures w14:val="standardContextual"/>
              </w:rPr>
              <w:tab/>
            </w:r>
            <w:r w:rsidRPr="007F44A6">
              <w:rPr>
                <w:rStyle w:val="Hipervnculo"/>
                <w:noProof/>
              </w:rPr>
              <w:t>Modelo semántico</w:t>
            </w:r>
            <w:r>
              <w:rPr>
                <w:noProof/>
                <w:webHidden/>
              </w:rPr>
              <w:tab/>
            </w:r>
            <w:r>
              <w:rPr>
                <w:noProof/>
                <w:webHidden/>
              </w:rPr>
              <w:fldChar w:fldCharType="begin"/>
            </w:r>
            <w:r>
              <w:rPr>
                <w:noProof/>
                <w:webHidden/>
              </w:rPr>
              <w:instrText xml:space="preserve"> PAGEREF _Toc170110504 \h </w:instrText>
            </w:r>
            <w:r>
              <w:rPr>
                <w:noProof/>
                <w:webHidden/>
              </w:rPr>
            </w:r>
            <w:r>
              <w:rPr>
                <w:noProof/>
                <w:webHidden/>
              </w:rPr>
              <w:fldChar w:fldCharType="separate"/>
            </w:r>
            <w:r>
              <w:rPr>
                <w:noProof/>
                <w:webHidden/>
              </w:rPr>
              <w:t>24</w:t>
            </w:r>
            <w:r>
              <w:rPr>
                <w:noProof/>
                <w:webHidden/>
              </w:rPr>
              <w:fldChar w:fldCharType="end"/>
            </w:r>
          </w:hyperlink>
        </w:p>
        <w:p w14:paraId="37DA95BE" w14:textId="5DC238BA"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5" w:history="1">
            <w:r w:rsidRPr="007F44A6">
              <w:rPr>
                <w:rStyle w:val="Hipervnculo"/>
                <w:noProof/>
              </w:rPr>
              <w:t>2.2.2.</w:t>
            </w:r>
            <w:r>
              <w:rPr>
                <w:rFonts w:eastAsiaTheme="minorEastAsia" w:cstheme="minorBidi"/>
                <w:i w:val="0"/>
                <w:iCs w:val="0"/>
                <w:noProof/>
                <w:kern w:val="2"/>
                <w:sz w:val="24"/>
                <w:szCs w:val="24"/>
                <w:lang w:eastAsia="es-ES"/>
                <w14:ligatures w14:val="standardContextual"/>
              </w:rPr>
              <w:tab/>
            </w:r>
            <w:r w:rsidRPr="007F44A6">
              <w:rPr>
                <w:rStyle w:val="Hipervnculo"/>
                <w:noProof/>
              </w:rPr>
              <w:t>Relaciones entre tablas de hechos y dimensiones</w:t>
            </w:r>
            <w:r>
              <w:rPr>
                <w:noProof/>
                <w:webHidden/>
              </w:rPr>
              <w:tab/>
            </w:r>
            <w:r>
              <w:rPr>
                <w:noProof/>
                <w:webHidden/>
              </w:rPr>
              <w:fldChar w:fldCharType="begin"/>
            </w:r>
            <w:r>
              <w:rPr>
                <w:noProof/>
                <w:webHidden/>
              </w:rPr>
              <w:instrText xml:space="preserve"> PAGEREF _Toc170110505 \h </w:instrText>
            </w:r>
            <w:r>
              <w:rPr>
                <w:noProof/>
                <w:webHidden/>
              </w:rPr>
            </w:r>
            <w:r>
              <w:rPr>
                <w:noProof/>
                <w:webHidden/>
              </w:rPr>
              <w:fldChar w:fldCharType="separate"/>
            </w:r>
            <w:r>
              <w:rPr>
                <w:noProof/>
                <w:webHidden/>
              </w:rPr>
              <w:t>25</w:t>
            </w:r>
            <w:r>
              <w:rPr>
                <w:noProof/>
                <w:webHidden/>
              </w:rPr>
              <w:fldChar w:fldCharType="end"/>
            </w:r>
          </w:hyperlink>
        </w:p>
        <w:p w14:paraId="57AF6DA4" w14:textId="10FDB8BB"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6" w:history="1">
            <w:r w:rsidRPr="007F44A6">
              <w:rPr>
                <w:rStyle w:val="Hipervnculo"/>
                <w:noProof/>
              </w:rPr>
              <w:t>2.2.3.</w:t>
            </w:r>
            <w:r>
              <w:rPr>
                <w:rFonts w:eastAsiaTheme="minorEastAsia" w:cstheme="minorBidi"/>
                <w:i w:val="0"/>
                <w:iCs w:val="0"/>
                <w:noProof/>
                <w:kern w:val="2"/>
                <w:sz w:val="24"/>
                <w:szCs w:val="24"/>
                <w:lang w:eastAsia="es-ES"/>
                <w14:ligatures w14:val="standardContextual"/>
              </w:rPr>
              <w:tab/>
            </w:r>
            <w:r w:rsidRPr="007F44A6">
              <w:rPr>
                <w:rStyle w:val="Hipervnculo"/>
                <w:noProof/>
              </w:rPr>
              <w:t>Definición de medidas y KPIs</w:t>
            </w:r>
            <w:r>
              <w:rPr>
                <w:noProof/>
                <w:webHidden/>
              </w:rPr>
              <w:tab/>
            </w:r>
            <w:r>
              <w:rPr>
                <w:noProof/>
                <w:webHidden/>
              </w:rPr>
              <w:fldChar w:fldCharType="begin"/>
            </w:r>
            <w:r>
              <w:rPr>
                <w:noProof/>
                <w:webHidden/>
              </w:rPr>
              <w:instrText xml:space="preserve"> PAGEREF _Toc170110506 \h </w:instrText>
            </w:r>
            <w:r>
              <w:rPr>
                <w:noProof/>
                <w:webHidden/>
              </w:rPr>
            </w:r>
            <w:r>
              <w:rPr>
                <w:noProof/>
                <w:webHidden/>
              </w:rPr>
              <w:fldChar w:fldCharType="separate"/>
            </w:r>
            <w:r>
              <w:rPr>
                <w:noProof/>
                <w:webHidden/>
              </w:rPr>
              <w:t>28</w:t>
            </w:r>
            <w:r>
              <w:rPr>
                <w:noProof/>
                <w:webHidden/>
              </w:rPr>
              <w:fldChar w:fldCharType="end"/>
            </w:r>
          </w:hyperlink>
        </w:p>
        <w:p w14:paraId="000E21B2" w14:textId="32DEA042"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07" w:history="1">
            <w:r w:rsidRPr="007F44A6">
              <w:rPr>
                <w:rStyle w:val="Hipervnculo"/>
                <w:noProof/>
              </w:rPr>
              <w:t>2.3.</w:t>
            </w:r>
            <w:r>
              <w:rPr>
                <w:rFonts w:eastAsiaTheme="minorEastAsia" w:cstheme="minorBidi"/>
                <w:smallCaps w:val="0"/>
                <w:noProof/>
                <w:kern w:val="2"/>
                <w:sz w:val="24"/>
                <w:szCs w:val="24"/>
                <w:lang w:eastAsia="es-ES"/>
                <w14:ligatures w14:val="standardContextual"/>
              </w:rPr>
              <w:tab/>
            </w:r>
            <w:r w:rsidRPr="007F44A6">
              <w:rPr>
                <w:rStyle w:val="Hipervnculo"/>
                <w:noProof/>
              </w:rPr>
              <w:t>Visualización</w:t>
            </w:r>
            <w:r>
              <w:rPr>
                <w:noProof/>
                <w:webHidden/>
              </w:rPr>
              <w:tab/>
            </w:r>
            <w:r>
              <w:rPr>
                <w:noProof/>
                <w:webHidden/>
              </w:rPr>
              <w:fldChar w:fldCharType="begin"/>
            </w:r>
            <w:r>
              <w:rPr>
                <w:noProof/>
                <w:webHidden/>
              </w:rPr>
              <w:instrText xml:space="preserve"> PAGEREF _Toc170110507 \h </w:instrText>
            </w:r>
            <w:r>
              <w:rPr>
                <w:noProof/>
                <w:webHidden/>
              </w:rPr>
            </w:r>
            <w:r>
              <w:rPr>
                <w:noProof/>
                <w:webHidden/>
              </w:rPr>
              <w:fldChar w:fldCharType="separate"/>
            </w:r>
            <w:r>
              <w:rPr>
                <w:noProof/>
                <w:webHidden/>
              </w:rPr>
              <w:t>29</w:t>
            </w:r>
            <w:r>
              <w:rPr>
                <w:noProof/>
                <w:webHidden/>
              </w:rPr>
              <w:fldChar w:fldCharType="end"/>
            </w:r>
          </w:hyperlink>
        </w:p>
        <w:p w14:paraId="392F5978" w14:textId="6E5825EE"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8" w:history="1">
            <w:r w:rsidRPr="007F44A6">
              <w:rPr>
                <w:rStyle w:val="Hipervnculo"/>
                <w:noProof/>
              </w:rPr>
              <w:t>2.3.1.</w:t>
            </w:r>
            <w:r>
              <w:rPr>
                <w:rFonts w:eastAsiaTheme="minorEastAsia" w:cstheme="minorBidi"/>
                <w:i w:val="0"/>
                <w:iCs w:val="0"/>
                <w:noProof/>
                <w:kern w:val="2"/>
                <w:sz w:val="24"/>
                <w:szCs w:val="24"/>
                <w:lang w:eastAsia="es-ES"/>
                <w14:ligatures w14:val="standardContextual"/>
              </w:rPr>
              <w:tab/>
            </w:r>
            <w:r w:rsidRPr="007F44A6">
              <w:rPr>
                <w:rStyle w:val="Hipervnculo"/>
                <w:noProof/>
                <w:shd w:val="clear" w:color="auto" w:fill="FFFFFF"/>
              </w:rPr>
              <w:t>Estructura del informe</w:t>
            </w:r>
            <w:r>
              <w:rPr>
                <w:noProof/>
                <w:webHidden/>
              </w:rPr>
              <w:tab/>
            </w:r>
            <w:r>
              <w:rPr>
                <w:noProof/>
                <w:webHidden/>
              </w:rPr>
              <w:fldChar w:fldCharType="begin"/>
            </w:r>
            <w:r>
              <w:rPr>
                <w:noProof/>
                <w:webHidden/>
              </w:rPr>
              <w:instrText xml:space="preserve"> PAGEREF _Toc170110508 \h </w:instrText>
            </w:r>
            <w:r>
              <w:rPr>
                <w:noProof/>
                <w:webHidden/>
              </w:rPr>
            </w:r>
            <w:r>
              <w:rPr>
                <w:noProof/>
                <w:webHidden/>
              </w:rPr>
              <w:fldChar w:fldCharType="separate"/>
            </w:r>
            <w:r>
              <w:rPr>
                <w:noProof/>
                <w:webHidden/>
              </w:rPr>
              <w:t>29</w:t>
            </w:r>
            <w:r>
              <w:rPr>
                <w:noProof/>
                <w:webHidden/>
              </w:rPr>
              <w:fldChar w:fldCharType="end"/>
            </w:r>
          </w:hyperlink>
        </w:p>
        <w:p w14:paraId="68882616" w14:textId="3E0132E7"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09" w:history="1">
            <w:r w:rsidRPr="007F44A6">
              <w:rPr>
                <w:rStyle w:val="Hipervnculo"/>
                <w:noProof/>
              </w:rPr>
              <w:t>2.3.2.</w:t>
            </w:r>
            <w:r>
              <w:rPr>
                <w:rFonts w:eastAsiaTheme="minorEastAsia" w:cstheme="minorBidi"/>
                <w:i w:val="0"/>
                <w:iCs w:val="0"/>
                <w:noProof/>
                <w:kern w:val="2"/>
                <w:sz w:val="24"/>
                <w:szCs w:val="24"/>
                <w:lang w:eastAsia="es-ES"/>
                <w14:ligatures w14:val="standardContextual"/>
              </w:rPr>
              <w:tab/>
            </w:r>
            <w:r w:rsidRPr="007F44A6">
              <w:rPr>
                <w:rStyle w:val="Hipervnculo"/>
                <w:noProof/>
                <w:shd w:val="clear" w:color="auto" w:fill="FFFFFF"/>
              </w:rPr>
              <w:t>Especificación del diseño del informe analítico</w:t>
            </w:r>
            <w:r>
              <w:rPr>
                <w:noProof/>
                <w:webHidden/>
              </w:rPr>
              <w:tab/>
            </w:r>
            <w:r>
              <w:rPr>
                <w:noProof/>
                <w:webHidden/>
              </w:rPr>
              <w:fldChar w:fldCharType="begin"/>
            </w:r>
            <w:r>
              <w:rPr>
                <w:noProof/>
                <w:webHidden/>
              </w:rPr>
              <w:instrText xml:space="preserve"> PAGEREF _Toc170110509 \h </w:instrText>
            </w:r>
            <w:r>
              <w:rPr>
                <w:noProof/>
                <w:webHidden/>
              </w:rPr>
            </w:r>
            <w:r>
              <w:rPr>
                <w:noProof/>
                <w:webHidden/>
              </w:rPr>
              <w:fldChar w:fldCharType="separate"/>
            </w:r>
            <w:r>
              <w:rPr>
                <w:noProof/>
                <w:webHidden/>
              </w:rPr>
              <w:t>30</w:t>
            </w:r>
            <w:r>
              <w:rPr>
                <w:noProof/>
                <w:webHidden/>
              </w:rPr>
              <w:fldChar w:fldCharType="end"/>
            </w:r>
          </w:hyperlink>
        </w:p>
        <w:p w14:paraId="4A2A0B22" w14:textId="2CB03599"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0" w:history="1">
            <w:r w:rsidRPr="007F44A6">
              <w:rPr>
                <w:rStyle w:val="Hipervnculo"/>
                <w:noProof/>
              </w:rPr>
              <w:t>2.4.</w:t>
            </w:r>
            <w:r>
              <w:rPr>
                <w:rFonts w:eastAsiaTheme="minorEastAsia" w:cstheme="minorBidi"/>
                <w:smallCaps w:val="0"/>
                <w:noProof/>
                <w:kern w:val="2"/>
                <w:sz w:val="24"/>
                <w:szCs w:val="24"/>
                <w:lang w:eastAsia="es-ES"/>
                <w14:ligatures w14:val="standardContextual"/>
              </w:rPr>
              <w:tab/>
            </w:r>
            <w:r w:rsidRPr="007F44A6">
              <w:rPr>
                <w:rStyle w:val="Hipervnculo"/>
                <w:noProof/>
              </w:rPr>
              <w:t>Aplicación de Modelos para la predicción de la demanda</w:t>
            </w:r>
            <w:r>
              <w:rPr>
                <w:noProof/>
                <w:webHidden/>
              </w:rPr>
              <w:tab/>
            </w:r>
            <w:r>
              <w:rPr>
                <w:noProof/>
                <w:webHidden/>
              </w:rPr>
              <w:fldChar w:fldCharType="begin"/>
            </w:r>
            <w:r>
              <w:rPr>
                <w:noProof/>
                <w:webHidden/>
              </w:rPr>
              <w:instrText xml:space="preserve"> PAGEREF _Toc170110510 \h </w:instrText>
            </w:r>
            <w:r>
              <w:rPr>
                <w:noProof/>
                <w:webHidden/>
              </w:rPr>
            </w:r>
            <w:r>
              <w:rPr>
                <w:noProof/>
                <w:webHidden/>
              </w:rPr>
              <w:fldChar w:fldCharType="separate"/>
            </w:r>
            <w:r>
              <w:rPr>
                <w:noProof/>
                <w:webHidden/>
              </w:rPr>
              <w:t>34</w:t>
            </w:r>
            <w:r>
              <w:rPr>
                <w:noProof/>
                <w:webHidden/>
              </w:rPr>
              <w:fldChar w:fldCharType="end"/>
            </w:r>
          </w:hyperlink>
        </w:p>
        <w:p w14:paraId="49F9FBD5" w14:textId="3A7FB3BA"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1" w:history="1">
            <w:r w:rsidRPr="007F44A6">
              <w:rPr>
                <w:rStyle w:val="Hipervnculo"/>
                <w:noProof/>
              </w:rPr>
              <w:t>2.1.</w:t>
            </w:r>
            <w:r>
              <w:rPr>
                <w:rFonts w:eastAsiaTheme="minorEastAsia" w:cstheme="minorBidi"/>
                <w:smallCaps w:val="0"/>
                <w:noProof/>
                <w:kern w:val="2"/>
                <w:sz w:val="24"/>
                <w:szCs w:val="24"/>
                <w:lang w:eastAsia="es-ES"/>
                <w14:ligatures w14:val="standardContextual"/>
              </w:rPr>
              <w:tab/>
            </w:r>
            <w:r w:rsidRPr="007F44A6">
              <w:rPr>
                <w:rStyle w:val="Hipervnculo"/>
                <w:noProof/>
              </w:rPr>
              <w:t>Control de versiones en GIT</w:t>
            </w:r>
            <w:r>
              <w:rPr>
                <w:noProof/>
                <w:webHidden/>
              </w:rPr>
              <w:tab/>
            </w:r>
            <w:r>
              <w:rPr>
                <w:noProof/>
                <w:webHidden/>
              </w:rPr>
              <w:fldChar w:fldCharType="begin"/>
            </w:r>
            <w:r>
              <w:rPr>
                <w:noProof/>
                <w:webHidden/>
              </w:rPr>
              <w:instrText xml:space="preserve"> PAGEREF _Toc170110511 \h </w:instrText>
            </w:r>
            <w:r>
              <w:rPr>
                <w:noProof/>
                <w:webHidden/>
              </w:rPr>
            </w:r>
            <w:r>
              <w:rPr>
                <w:noProof/>
                <w:webHidden/>
              </w:rPr>
              <w:fldChar w:fldCharType="separate"/>
            </w:r>
            <w:r>
              <w:rPr>
                <w:noProof/>
                <w:webHidden/>
              </w:rPr>
              <w:t>42</w:t>
            </w:r>
            <w:r>
              <w:rPr>
                <w:noProof/>
                <w:webHidden/>
              </w:rPr>
              <w:fldChar w:fldCharType="end"/>
            </w:r>
          </w:hyperlink>
        </w:p>
        <w:p w14:paraId="163EE41C" w14:textId="1905B6EA"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12" w:history="1">
            <w:r w:rsidRPr="007F44A6">
              <w:rPr>
                <w:rStyle w:val="Hipervnculo"/>
                <w:noProof/>
                <w:lang w:eastAsia="es-ES" w:bidi="en-US"/>
              </w:rPr>
              <w:t>3.</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eastAsia="es-ES" w:bidi="en-US"/>
              </w:rPr>
              <w:t>RESULTADOS</w:t>
            </w:r>
            <w:r>
              <w:rPr>
                <w:noProof/>
                <w:webHidden/>
              </w:rPr>
              <w:tab/>
            </w:r>
            <w:r>
              <w:rPr>
                <w:noProof/>
                <w:webHidden/>
              </w:rPr>
              <w:fldChar w:fldCharType="begin"/>
            </w:r>
            <w:r>
              <w:rPr>
                <w:noProof/>
                <w:webHidden/>
              </w:rPr>
              <w:instrText xml:space="preserve"> PAGEREF _Toc170110512 \h </w:instrText>
            </w:r>
            <w:r>
              <w:rPr>
                <w:noProof/>
                <w:webHidden/>
              </w:rPr>
            </w:r>
            <w:r>
              <w:rPr>
                <w:noProof/>
                <w:webHidden/>
              </w:rPr>
              <w:fldChar w:fldCharType="separate"/>
            </w:r>
            <w:r>
              <w:rPr>
                <w:noProof/>
                <w:webHidden/>
              </w:rPr>
              <w:t>45</w:t>
            </w:r>
            <w:r>
              <w:rPr>
                <w:noProof/>
                <w:webHidden/>
              </w:rPr>
              <w:fldChar w:fldCharType="end"/>
            </w:r>
          </w:hyperlink>
        </w:p>
        <w:p w14:paraId="05C1D5D3" w14:textId="61D9AC2A"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3" w:history="1">
            <w:r w:rsidRPr="007F44A6">
              <w:rPr>
                <w:rStyle w:val="Hipervnculo"/>
                <w:noProof/>
              </w:rPr>
              <w:t>3.1.</w:t>
            </w:r>
            <w:r>
              <w:rPr>
                <w:rFonts w:eastAsiaTheme="minorEastAsia" w:cstheme="minorBidi"/>
                <w:smallCaps w:val="0"/>
                <w:noProof/>
                <w:kern w:val="2"/>
                <w:sz w:val="24"/>
                <w:szCs w:val="24"/>
                <w:lang w:eastAsia="es-ES"/>
                <w14:ligatures w14:val="standardContextual"/>
              </w:rPr>
              <w:tab/>
            </w:r>
            <w:r w:rsidRPr="007F44A6">
              <w:rPr>
                <w:rStyle w:val="Hipervnculo"/>
                <w:noProof/>
              </w:rPr>
              <w:t>Navegación entre páginas</w:t>
            </w:r>
            <w:r>
              <w:rPr>
                <w:noProof/>
                <w:webHidden/>
              </w:rPr>
              <w:tab/>
            </w:r>
            <w:r>
              <w:rPr>
                <w:noProof/>
                <w:webHidden/>
              </w:rPr>
              <w:fldChar w:fldCharType="begin"/>
            </w:r>
            <w:r>
              <w:rPr>
                <w:noProof/>
                <w:webHidden/>
              </w:rPr>
              <w:instrText xml:space="preserve"> PAGEREF _Toc170110513 \h </w:instrText>
            </w:r>
            <w:r>
              <w:rPr>
                <w:noProof/>
                <w:webHidden/>
              </w:rPr>
            </w:r>
            <w:r>
              <w:rPr>
                <w:noProof/>
                <w:webHidden/>
              </w:rPr>
              <w:fldChar w:fldCharType="separate"/>
            </w:r>
            <w:r>
              <w:rPr>
                <w:noProof/>
                <w:webHidden/>
              </w:rPr>
              <w:t>45</w:t>
            </w:r>
            <w:r>
              <w:rPr>
                <w:noProof/>
                <w:webHidden/>
              </w:rPr>
              <w:fldChar w:fldCharType="end"/>
            </w:r>
          </w:hyperlink>
        </w:p>
        <w:p w14:paraId="7834B659" w14:textId="0E70913A"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4" w:history="1">
            <w:r w:rsidRPr="007F44A6">
              <w:rPr>
                <w:rStyle w:val="Hipervnculo"/>
                <w:noProof/>
              </w:rPr>
              <w:t>3.2.</w:t>
            </w:r>
            <w:r>
              <w:rPr>
                <w:rFonts w:eastAsiaTheme="minorEastAsia" w:cstheme="minorBidi"/>
                <w:smallCaps w:val="0"/>
                <w:noProof/>
                <w:kern w:val="2"/>
                <w:sz w:val="24"/>
                <w:szCs w:val="24"/>
                <w:lang w:eastAsia="es-ES"/>
                <w14:ligatures w14:val="standardContextual"/>
              </w:rPr>
              <w:tab/>
            </w:r>
            <w:r w:rsidRPr="007F44A6">
              <w:rPr>
                <w:rStyle w:val="Hipervnculo"/>
                <w:noProof/>
              </w:rPr>
              <w:t>Dimensiones de filtro</w:t>
            </w:r>
            <w:r>
              <w:rPr>
                <w:noProof/>
                <w:webHidden/>
              </w:rPr>
              <w:tab/>
            </w:r>
            <w:r>
              <w:rPr>
                <w:noProof/>
                <w:webHidden/>
              </w:rPr>
              <w:fldChar w:fldCharType="begin"/>
            </w:r>
            <w:r>
              <w:rPr>
                <w:noProof/>
                <w:webHidden/>
              </w:rPr>
              <w:instrText xml:space="preserve"> PAGEREF _Toc170110514 \h </w:instrText>
            </w:r>
            <w:r>
              <w:rPr>
                <w:noProof/>
                <w:webHidden/>
              </w:rPr>
            </w:r>
            <w:r>
              <w:rPr>
                <w:noProof/>
                <w:webHidden/>
              </w:rPr>
              <w:fldChar w:fldCharType="separate"/>
            </w:r>
            <w:r>
              <w:rPr>
                <w:noProof/>
                <w:webHidden/>
              </w:rPr>
              <w:t>46</w:t>
            </w:r>
            <w:r>
              <w:rPr>
                <w:noProof/>
                <w:webHidden/>
              </w:rPr>
              <w:fldChar w:fldCharType="end"/>
            </w:r>
          </w:hyperlink>
        </w:p>
        <w:p w14:paraId="1944651A" w14:textId="48374F38" w:rsidR="00DF6D9F" w:rsidRDefault="00DF6D9F">
          <w:pPr>
            <w:pStyle w:val="TDC2"/>
            <w:tabs>
              <w:tab w:val="left" w:pos="800"/>
              <w:tab w:val="right" w:leader="dot" w:pos="9200"/>
            </w:tabs>
            <w:rPr>
              <w:rFonts w:eastAsiaTheme="minorEastAsia" w:cstheme="minorBidi"/>
              <w:smallCaps w:val="0"/>
              <w:noProof/>
              <w:kern w:val="2"/>
              <w:sz w:val="24"/>
              <w:szCs w:val="24"/>
              <w:lang w:eastAsia="es-ES"/>
              <w14:ligatures w14:val="standardContextual"/>
            </w:rPr>
          </w:pPr>
          <w:hyperlink w:anchor="_Toc170110515" w:history="1">
            <w:r w:rsidRPr="007F44A6">
              <w:rPr>
                <w:rStyle w:val="Hipervnculo"/>
                <w:noProof/>
              </w:rPr>
              <w:t>3.3.</w:t>
            </w:r>
            <w:r>
              <w:rPr>
                <w:rFonts w:eastAsiaTheme="minorEastAsia" w:cstheme="minorBidi"/>
                <w:smallCaps w:val="0"/>
                <w:noProof/>
                <w:kern w:val="2"/>
                <w:sz w:val="24"/>
                <w:szCs w:val="24"/>
                <w:lang w:eastAsia="es-ES"/>
                <w14:ligatures w14:val="standardContextual"/>
              </w:rPr>
              <w:tab/>
            </w:r>
            <w:r w:rsidRPr="007F44A6">
              <w:rPr>
                <w:rStyle w:val="Hipervnculo"/>
                <w:noProof/>
              </w:rPr>
              <w:t>Páginas del informe</w:t>
            </w:r>
            <w:r>
              <w:rPr>
                <w:noProof/>
                <w:webHidden/>
              </w:rPr>
              <w:tab/>
            </w:r>
            <w:r>
              <w:rPr>
                <w:noProof/>
                <w:webHidden/>
              </w:rPr>
              <w:fldChar w:fldCharType="begin"/>
            </w:r>
            <w:r>
              <w:rPr>
                <w:noProof/>
                <w:webHidden/>
              </w:rPr>
              <w:instrText xml:space="preserve"> PAGEREF _Toc170110515 \h </w:instrText>
            </w:r>
            <w:r>
              <w:rPr>
                <w:noProof/>
                <w:webHidden/>
              </w:rPr>
            </w:r>
            <w:r>
              <w:rPr>
                <w:noProof/>
                <w:webHidden/>
              </w:rPr>
              <w:fldChar w:fldCharType="separate"/>
            </w:r>
            <w:r>
              <w:rPr>
                <w:noProof/>
                <w:webHidden/>
              </w:rPr>
              <w:t>46</w:t>
            </w:r>
            <w:r>
              <w:rPr>
                <w:noProof/>
                <w:webHidden/>
              </w:rPr>
              <w:fldChar w:fldCharType="end"/>
            </w:r>
          </w:hyperlink>
        </w:p>
        <w:p w14:paraId="6FE75828" w14:textId="0FC59DD5"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6" w:history="1">
            <w:r w:rsidRPr="007F44A6">
              <w:rPr>
                <w:rStyle w:val="Hipervnculo"/>
                <w:noProof/>
              </w:rPr>
              <w:t>3.3.1.</w:t>
            </w:r>
            <w:r>
              <w:rPr>
                <w:rFonts w:eastAsiaTheme="minorEastAsia" w:cstheme="minorBidi"/>
                <w:i w:val="0"/>
                <w:iCs w:val="0"/>
                <w:noProof/>
                <w:kern w:val="2"/>
                <w:sz w:val="24"/>
                <w:szCs w:val="24"/>
                <w:lang w:eastAsia="es-ES"/>
                <w14:ligatures w14:val="standardContextual"/>
              </w:rPr>
              <w:tab/>
            </w:r>
            <w:r w:rsidRPr="007F44A6">
              <w:rPr>
                <w:rStyle w:val="Hipervnculo"/>
                <w:noProof/>
              </w:rPr>
              <w:t>Página de inicio</w:t>
            </w:r>
            <w:r>
              <w:rPr>
                <w:noProof/>
                <w:webHidden/>
              </w:rPr>
              <w:tab/>
            </w:r>
            <w:r>
              <w:rPr>
                <w:noProof/>
                <w:webHidden/>
              </w:rPr>
              <w:fldChar w:fldCharType="begin"/>
            </w:r>
            <w:r>
              <w:rPr>
                <w:noProof/>
                <w:webHidden/>
              </w:rPr>
              <w:instrText xml:space="preserve"> PAGEREF _Toc170110516 \h </w:instrText>
            </w:r>
            <w:r>
              <w:rPr>
                <w:noProof/>
                <w:webHidden/>
              </w:rPr>
            </w:r>
            <w:r>
              <w:rPr>
                <w:noProof/>
                <w:webHidden/>
              </w:rPr>
              <w:fldChar w:fldCharType="separate"/>
            </w:r>
            <w:r>
              <w:rPr>
                <w:noProof/>
                <w:webHidden/>
              </w:rPr>
              <w:t>46</w:t>
            </w:r>
            <w:r>
              <w:rPr>
                <w:noProof/>
                <w:webHidden/>
              </w:rPr>
              <w:fldChar w:fldCharType="end"/>
            </w:r>
          </w:hyperlink>
        </w:p>
        <w:p w14:paraId="192DDBD6" w14:textId="0D58421A"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7" w:history="1">
            <w:r w:rsidRPr="007F44A6">
              <w:rPr>
                <w:rStyle w:val="Hipervnculo"/>
                <w:noProof/>
              </w:rPr>
              <w:t>3.3.2.</w:t>
            </w:r>
            <w:r>
              <w:rPr>
                <w:rFonts w:eastAsiaTheme="minorEastAsia" w:cstheme="minorBidi"/>
                <w:i w:val="0"/>
                <w:iCs w:val="0"/>
                <w:noProof/>
                <w:kern w:val="2"/>
                <w:sz w:val="24"/>
                <w:szCs w:val="24"/>
                <w:lang w:eastAsia="es-ES"/>
                <w14:ligatures w14:val="standardContextual"/>
              </w:rPr>
              <w:tab/>
            </w:r>
            <w:r w:rsidRPr="007F44A6">
              <w:rPr>
                <w:rStyle w:val="Hipervnculo"/>
                <w:noProof/>
              </w:rPr>
              <w:t>Página de resumen</w:t>
            </w:r>
            <w:r>
              <w:rPr>
                <w:noProof/>
                <w:webHidden/>
              </w:rPr>
              <w:tab/>
            </w:r>
            <w:r>
              <w:rPr>
                <w:noProof/>
                <w:webHidden/>
              </w:rPr>
              <w:fldChar w:fldCharType="begin"/>
            </w:r>
            <w:r>
              <w:rPr>
                <w:noProof/>
                <w:webHidden/>
              </w:rPr>
              <w:instrText xml:space="preserve"> PAGEREF _Toc170110517 \h </w:instrText>
            </w:r>
            <w:r>
              <w:rPr>
                <w:noProof/>
                <w:webHidden/>
              </w:rPr>
            </w:r>
            <w:r>
              <w:rPr>
                <w:noProof/>
                <w:webHidden/>
              </w:rPr>
              <w:fldChar w:fldCharType="separate"/>
            </w:r>
            <w:r>
              <w:rPr>
                <w:noProof/>
                <w:webHidden/>
              </w:rPr>
              <w:t>47</w:t>
            </w:r>
            <w:r>
              <w:rPr>
                <w:noProof/>
                <w:webHidden/>
              </w:rPr>
              <w:fldChar w:fldCharType="end"/>
            </w:r>
          </w:hyperlink>
        </w:p>
        <w:p w14:paraId="0F576A66" w14:textId="01499F77"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8" w:history="1">
            <w:r w:rsidRPr="007F44A6">
              <w:rPr>
                <w:rStyle w:val="Hipervnculo"/>
                <w:noProof/>
              </w:rPr>
              <w:t>3.3.3.</w:t>
            </w:r>
            <w:r>
              <w:rPr>
                <w:rFonts w:eastAsiaTheme="minorEastAsia" w:cstheme="minorBidi"/>
                <w:i w:val="0"/>
                <w:iCs w:val="0"/>
                <w:noProof/>
                <w:kern w:val="2"/>
                <w:sz w:val="24"/>
                <w:szCs w:val="24"/>
                <w:lang w:eastAsia="es-ES"/>
                <w14:ligatures w14:val="standardContextual"/>
              </w:rPr>
              <w:tab/>
            </w:r>
            <w:r w:rsidRPr="007F44A6">
              <w:rPr>
                <w:rStyle w:val="Hipervnculo"/>
                <w:noProof/>
              </w:rPr>
              <w:t>Página de ventas</w:t>
            </w:r>
            <w:r>
              <w:rPr>
                <w:noProof/>
                <w:webHidden/>
              </w:rPr>
              <w:tab/>
            </w:r>
            <w:r>
              <w:rPr>
                <w:noProof/>
                <w:webHidden/>
              </w:rPr>
              <w:fldChar w:fldCharType="begin"/>
            </w:r>
            <w:r>
              <w:rPr>
                <w:noProof/>
                <w:webHidden/>
              </w:rPr>
              <w:instrText xml:space="preserve"> PAGEREF _Toc170110518 \h </w:instrText>
            </w:r>
            <w:r>
              <w:rPr>
                <w:noProof/>
                <w:webHidden/>
              </w:rPr>
            </w:r>
            <w:r>
              <w:rPr>
                <w:noProof/>
                <w:webHidden/>
              </w:rPr>
              <w:fldChar w:fldCharType="separate"/>
            </w:r>
            <w:r>
              <w:rPr>
                <w:noProof/>
                <w:webHidden/>
              </w:rPr>
              <w:t>48</w:t>
            </w:r>
            <w:r>
              <w:rPr>
                <w:noProof/>
                <w:webHidden/>
              </w:rPr>
              <w:fldChar w:fldCharType="end"/>
            </w:r>
          </w:hyperlink>
        </w:p>
        <w:p w14:paraId="279993BD" w14:textId="2FF465D8"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19" w:history="1">
            <w:r w:rsidRPr="007F44A6">
              <w:rPr>
                <w:rStyle w:val="Hipervnculo"/>
                <w:noProof/>
              </w:rPr>
              <w:t>3.3.4.</w:t>
            </w:r>
            <w:r>
              <w:rPr>
                <w:rFonts w:eastAsiaTheme="minorEastAsia" w:cstheme="minorBidi"/>
                <w:i w:val="0"/>
                <w:iCs w:val="0"/>
                <w:noProof/>
                <w:kern w:val="2"/>
                <w:sz w:val="24"/>
                <w:szCs w:val="24"/>
                <w:lang w:eastAsia="es-ES"/>
                <w14:ligatures w14:val="standardContextual"/>
              </w:rPr>
              <w:tab/>
            </w:r>
            <w:r w:rsidRPr="007F44A6">
              <w:rPr>
                <w:rStyle w:val="Hipervnculo"/>
                <w:noProof/>
              </w:rPr>
              <w:t>Página de compras</w:t>
            </w:r>
            <w:r>
              <w:rPr>
                <w:noProof/>
                <w:webHidden/>
              </w:rPr>
              <w:tab/>
            </w:r>
            <w:r>
              <w:rPr>
                <w:noProof/>
                <w:webHidden/>
              </w:rPr>
              <w:fldChar w:fldCharType="begin"/>
            </w:r>
            <w:r>
              <w:rPr>
                <w:noProof/>
                <w:webHidden/>
              </w:rPr>
              <w:instrText xml:space="preserve"> PAGEREF _Toc170110519 \h </w:instrText>
            </w:r>
            <w:r>
              <w:rPr>
                <w:noProof/>
                <w:webHidden/>
              </w:rPr>
            </w:r>
            <w:r>
              <w:rPr>
                <w:noProof/>
                <w:webHidden/>
              </w:rPr>
              <w:fldChar w:fldCharType="separate"/>
            </w:r>
            <w:r>
              <w:rPr>
                <w:noProof/>
                <w:webHidden/>
              </w:rPr>
              <w:t>49</w:t>
            </w:r>
            <w:r>
              <w:rPr>
                <w:noProof/>
                <w:webHidden/>
              </w:rPr>
              <w:fldChar w:fldCharType="end"/>
            </w:r>
          </w:hyperlink>
        </w:p>
        <w:p w14:paraId="49C5747B" w14:textId="1713E2AF"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20" w:history="1">
            <w:r w:rsidRPr="007F44A6">
              <w:rPr>
                <w:rStyle w:val="Hipervnculo"/>
                <w:noProof/>
              </w:rPr>
              <w:t>3.3.5.</w:t>
            </w:r>
            <w:r>
              <w:rPr>
                <w:rFonts w:eastAsiaTheme="minorEastAsia" w:cstheme="minorBidi"/>
                <w:i w:val="0"/>
                <w:iCs w:val="0"/>
                <w:noProof/>
                <w:kern w:val="2"/>
                <w:sz w:val="24"/>
                <w:szCs w:val="24"/>
                <w:lang w:eastAsia="es-ES"/>
                <w14:ligatures w14:val="standardContextual"/>
              </w:rPr>
              <w:tab/>
            </w:r>
            <w:r w:rsidRPr="007F44A6">
              <w:rPr>
                <w:rStyle w:val="Hipervnculo"/>
                <w:noProof/>
              </w:rPr>
              <w:t>Página de stock</w:t>
            </w:r>
            <w:r>
              <w:rPr>
                <w:noProof/>
                <w:webHidden/>
              </w:rPr>
              <w:tab/>
            </w:r>
            <w:r>
              <w:rPr>
                <w:noProof/>
                <w:webHidden/>
              </w:rPr>
              <w:fldChar w:fldCharType="begin"/>
            </w:r>
            <w:r>
              <w:rPr>
                <w:noProof/>
                <w:webHidden/>
              </w:rPr>
              <w:instrText xml:space="preserve"> PAGEREF _Toc170110520 \h </w:instrText>
            </w:r>
            <w:r>
              <w:rPr>
                <w:noProof/>
                <w:webHidden/>
              </w:rPr>
            </w:r>
            <w:r>
              <w:rPr>
                <w:noProof/>
                <w:webHidden/>
              </w:rPr>
              <w:fldChar w:fldCharType="separate"/>
            </w:r>
            <w:r>
              <w:rPr>
                <w:noProof/>
                <w:webHidden/>
              </w:rPr>
              <w:t>50</w:t>
            </w:r>
            <w:r>
              <w:rPr>
                <w:noProof/>
                <w:webHidden/>
              </w:rPr>
              <w:fldChar w:fldCharType="end"/>
            </w:r>
          </w:hyperlink>
        </w:p>
        <w:p w14:paraId="37125CB7" w14:textId="5AFF7D07" w:rsidR="00DF6D9F" w:rsidRDefault="00DF6D9F">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hyperlink w:anchor="_Toc170110521" w:history="1">
            <w:r w:rsidRPr="007F44A6">
              <w:rPr>
                <w:rStyle w:val="Hipervnculo"/>
                <w:noProof/>
              </w:rPr>
              <w:t>3.3.6.</w:t>
            </w:r>
            <w:r>
              <w:rPr>
                <w:rFonts w:eastAsiaTheme="minorEastAsia" w:cstheme="minorBidi"/>
                <w:i w:val="0"/>
                <w:iCs w:val="0"/>
                <w:noProof/>
                <w:kern w:val="2"/>
                <w:sz w:val="24"/>
                <w:szCs w:val="24"/>
                <w:lang w:eastAsia="es-ES"/>
                <w14:ligatures w14:val="standardContextual"/>
              </w:rPr>
              <w:tab/>
            </w:r>
            <w:r w:rsidRPr="007F44A6">
              <w:rPr>
                <w:rStyle w:val="Hipervnculo"/>
                <w:noProof/>
              </w:rPr>
              <w:t>Página de tiendas</w:t>
            </w:r>
            <w:r>
              <w:rPr>
                <w:noProof/>
                <w:webHidden/>
              </w:rPr>
              <w:tab/>
            </w:r>
            <w:r>
              <w:rPr>
                <w:noProof/>
                <w:webHidden/>
              </w:rPr>
              <w:fldChar w:fldCharType="begin"/>
            </w:r>
            <w:r>
              <w:rPr>
                <w:noProof/>
                <w:webHidden/>
              </w:rPr>
              <w:instrText xml:space="preserve"> PAGEREF _Toc170110521 \h </w:instrText>
            </w:r>
            <w:r>
              <w:rPr>
                <w:noProof/>
                <w:webHidden/>
              </w:rPr>
            </w:r>
            <w:r>
              <w:rPr>
                <w:noProof/>
                <w:webHidden/>
              </w:rPr>
              <w:fldChar w:fldCharType="separate"/>
            </w:r>
            <w:r>
              <w:rPr>
                <w:noProof/>
                <w:webHidden/>
              </w:rPr>
              <w:t>51</w:t>
            </w:r>
            <w:r>
              <w:rPr>
                <w:noProof/>
                <w:webHidden/>
              </w:rPr>
              <w:fldChar w:fldCharType="end"/>
            </w:r>
          </w:hyperlink>
        </w:p>
        <w:p w14:paraId="567B9DA3" w14:textId="22C842E9"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2" w:history="1">
            <w:r w:rsidRPr="007F44A6">
              <w:rPr>
                <w:rStyle w:val="Hipervnculo"/>
                <w:noProof/>
                <w:lang w:eastAsia="es-ES" w:bidi="en-US"/>
              </w:rPr>
              <w:t>4.</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eastAsia="es-ES" w:bidi="en-US"/>
              </w:rPr>
              <w:t>CONCLUSIONES Y DISCUSIÓN</w:t>
            </w:r>
            <w:r>
              <w:rPr>
                <w:noProof/>
                <w:webHidden/>
              </w:rPr>
              <w:tab/>
            </w:r>
            <w:r>
              <w:rPr>
                <w:noProof/>
                <w:webHidden/>
              </w:rPr>
              <w:fldChar w:fldCharType="begin"/>
            </w:r>
            <w:r>
              <w:rPr>
                <w:noProof/>
                <w:webHidden/>
              </w:rPr>
              <w:instrText xml:space="preserve"> PAGEREF _Toc170110522 \h </w:instrText>
            </w:r>
            <w:r>
              <w:rPr>
                <w:noProof/>
                <w:webHidden/>
              </w:rPr>
            </w:r>
            <w:r>
              <w:rPr>
                <w:noProof/>
                <w:webHidden/>
              </w:rPr>
              <w:fldChar w:fldCharType="separate"/>
            </w:r>
            <w:r>
              <w:rPr>
                <w:noProof/>
                <w:webHidden/>
              </w:rPr>
              <w:t>52</w:t>
            </w:r>
            <w:r>
              <w:rPr>
                <w:noProof/>
                <w:webHidden/>
              </w:rPr>
              <w:fldChar w:fldCharType="end"/>
            </w:r>
          </w:hyperlink>
        </w:p>
        <w:p w14:paraId="5F5B6927" w14:textId="07355B90"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3" w:history="1">
            <w:r w:rsidRPr="007F44A6">
              <w:rPr>
                <w:rStyle w:val="Hipervnculo"/>
                <w:noProof/>
                <w:lang w:eastAsia="es-ES" w:bidi="en-US"/>
              </w:rPr>
              <w:t>5.</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eastAsia="es-ES" w:bidi="en-US"/>
              </w:rPr>
              <w:t>LINEAS FUTURAS</w:t>
            </w:r>
            <w:r>
              <w:rPr>
                <w:noProof/>
                <w:webHidden/>
              </w:rPr>
              <w:tab/>
            </w:r>
            <w:r>
              <w:rPr>
                <w:noProof/>
                <w:webHidden/>
              </w:rPr>
              <w:fldChar w:fldCharType="begin"/>
            </w:r>
            <w:r>
              <w:rPr>
                <w:noProof/>
                <w:webHidden/>
              </w:rPr>
              <w:instrText xml:space="preserve"> PAGEREF _Toc170110523 \h </w:instrText>
            </w:r>
            <w:r>
              <w:rPr>
                <w:noProof/>
                <w:webHidden/>
              </w:rPr>
            </w:r>
            <w:r>
              <w:rPr>
                <w:noProof/>
                <w:webHidden/>
              </w:rPr>
              <w:fldChar w:fldCharType="separate"/>
            </w:r>
            <w:r>
              <w:rPr>
                <w:noProof/>
                <w:webHidden/>
              </w:rPr>
              <w:t>53</w:t>
            </w:r>
            <w:r>
              <w:rPr>
                <w:noProof/>
                <w:webHidden/>
              </w:rPr>
              <w:fldChar w:fldCharType="end"/>
            </w:r>
          </w:hyperlink>
        </w:p>
        <w:p w14:paraId="50DDEF6F" w14:textId="5E7C8908"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4" w:history="1">
            <w:r w:rsidRPr="007F44A6">
              <w:rPr>
                <w:rStyle w:val="Hipervnculo"/>
                <w:noProof/>
                <w:lang w:eastAsia="es-ES" w:bidi="en-US"/>
              </w:rPr>
              <w:t>6.</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eastAsia="es-ES" w:bidi="en-US"/>
              </w:rPr>
              <w:t>BIBLIOGRAFÍA</w:t>
            </w:r>
            <w:r>
              <w:rPr>
                <w:noProof/>
                <w:webHidden/>
              </w:rPr>
              <w:tab/>
            </w:r>
            <w:r>
              <w:rPr>
                <w:noProof/>
                <w:webHidden/>
              </w:rPr>
              <w:fldChar w:fldCharType="begin"/>
            </w:r>
            <w:r>
              <w:rPr>
                <w:noProof/>
                <w:webHidden/>
              </w:rPr>
              <w:instrText xml:space="preserve"> PAGEREF _Toc170110524 \h </w:instrText>
            </w:r>
            <w:r>
              <w:rPr>
                <w:noProof/>
                <w:webHidden/>
              </w:rPr>
            </w:r>
            <w:r>
              <w:rPr>
                <w:noProof/>
                <w:webHidden/>
              </w:rPr>
              <w:fldChar w:fldCharType="separate"/>
            </w:r>
            <w:r>
              <w:rPr>
                <w:noProof/>
                <w:webHidden/>
              </w:rPr>
              <w:t>54</w:t>
            </w:r>
            <w:r>
              <w:rPr>
                <w:noProof/>
                <w:webHidden/>
              </w:rPr>
              <w:fldChar w:fldCharType="end"/>
            </w:r>
          </w:hyperlink>
        </w:p>
        <w:p w14:paraId="6D374F3C" w14:textId="7000A780" w:rsidR="00DF6D9F" w:rsidRDefault="00DF6D9F">
          <w:pPr>
            <w:pStyle w:val="TDC1"/>
            <w:tabs>
              <w:tab w:val="left" w:pos="600"/>
              <w:tab w:val="right" w:leader="dot" w:pos="9200"/>
            </w:tabs>
            <w:rPr>
              <w:rFonts w:eastAsiaTheme="minorEastAsia" w:cstheme="minorBidi"/>
              <w:b w:val="0"/>
              <w:bCs w:val="0"/>
              <w:caps w:val="0"/>
              <w:noProof/>
              <w:kern w:val="2"/>
              <w:sz w:val="24"/>
              <w:szCs w:val="24"/>
              <w:lang w:eastAsia="es-ES"/>
              <w14:ligatures w14:val="standardContextual"/>
            </w:rPr>
          </w:pPr>
          <w:hyperlink w:anchor="_Toc170110525" w:history="1">
            <w:r w:rsidRPr="007F44A6">
              <w:rPr>
                <w:rStyle w:val="Hipervnculo"/>
                <w:noProof/>
                <w:lang w:bidi="en-US"/>
              </w:rPr>
              <w:t>7.</w:t>
            </w:r>
            <w:r>
              <w:rPr>
                <w:rFonts w:eastAsiaTheme="minorEastAsia" w:cstheme="minorBidi"/>
                <w:b w:val="0"/>
                <w:bCs w:val="0"/>
                <w:caps w:val="0"/>
                <w:noProof/>
                <w:kern w:val="2"/>
                <w:sz w:val="24"/>
                <w:szCs w:val="24"/>
                <w:lang w:eastAsia="es-ES"/>
                <w14:ligatures w14:val="standardContextual"/>
              </w:rPr>
              <w:tab/>
            </w:r>
            <w:r w:rsidRPr="007F44A6">
              <w:rPr>
                <w:rStyle w:val="Hipervnculo"/>
                <w:noProof/>
                <w:lang w:bidi="en-US"/>
              </w:rPr>
              <w:t>ANEXOS</w:t>
            </w:r>
            <w:r>
              <w:rPr>
                <w:noProof/>
                <w:webHidden/>
              </w:rPr>
              <w:tab/>
            </w:r>
            <w:r>
              <w:rPr>
                <w:noProof/>
                <w:webHidden/>
              </w:rPr>
              <w:fldChar w:fldCharType="begin"/>
            </w:r>
            <w:r>
              <w:rPr>
                <w:noProof/>
                <w:webHidden/>
              </w:rPr>
              <w:instrText xml:space="preserve"> PAGEREF _Toc170110525 \h </w:instrText>
            </w:r>
            <w:r>
              <w:rPr>
                <w:noProof/>
                <w:webHidden/>
              </w:rPr>
            </w:r>
            <w:r>
              <w:rPr>
                <w:noProof/>
                <w:webHidden/>
              </w:rPr>
              <w:fldChar w:fldCharType="separate"/>
            </w:r>
            <w:r>
              <w:rPr>
                <w:noProof/>
                <w:webHidden/>
              </w:rPr>
              <w:t>57</w:t>
            </w:r>
            <w:r>
              <w:rPr>
                <w:noProof/>
                <w:webHidden/>
              </w:rPr>
              <w:fldChar w:fldCharType="end"/>
            </w:r>
          </w:hyperlink>
        </w:p>
        <w:p w14:paraId="14B80731" w14:textId="7DE7AFCC" w:rsidR="009D2CB2" w:rsidRDefault="009D2CB2">
          <w:r>
            <w:rPr>
              <w:b/>
              <w:bCs/>
            </w:rPr>
            <w:fldChar w:fldCharType="end"/>
          </w:r>
        </w:p>
      </w:sdtContent>
    </w:sdt>
    <w:p w14:paraId="2860FF5D" w14:textId="77777777" w:rsidR="00E85596" w:rsidRPr="00966006" w:rsidRDefault="00E85596">
      <w:pPr>
        <w:rPr>
          <w:rFonts w:eastAsia="Times New Roman" w:cs="Times New Roman"/>
          <w:b/>
          <w:bCs/>
          <w:szCs w:val="20"/>
          <w:lang w:eastAsia="es-ES"/>
        </w:rPr>
      </w:pPr>
      <w:r w:rsidRPr="00966006">
        <w:rPr>
          <w:rFonts w:eastAsia="Times New Roman" w:cs="Times New Roman"/>
          <w:b/>
          <w:bCs/>
          <w:szCs w:val="20"/>
          <w:lang w:eastAsia="es-ES"/>
        </w:rPr>
        <w:br w:type="page"/>
      </w:r>
    </w:p>
    <w:p w14:paraId="7C8BE58A" w14:textId="0E669825" w:rsidR="00E85596" w:rsidRDefault="00E85596" w:rsidP="00E85596">
      <w:pPr>
        <w:widowControl/>
        <w:jc w:val="center"/>
        <w:rPr>
          <w:rFonts w:eastAsia="Times New Roman" w:cs="Arial"/>
          <w:b/>
          <w:sz w:val="28"/>
          <w:szCs w:val="28"/>
          <w:lang w:eastAsia="es-ES"/>
        </w:rPr>
      </w:pPr>
      <w:r w:rsidRPr="00966006">
        <w:rPr>
          <w:rFonts w:eastAsia="Times New Roman" w:cs="Arial"/>
          <w:b/>
          <w:sz w:val="28"/>
          <w:szCs w:val="28"/>
          <w:lang w:eastAsia="es-ES"/>
        </w:rPr>
        <w:lastRenderedPageBreak/>
        <w:t>ÍNDICE DE FIGURAS</w:t>
      </w:r>
    </w:p>
    <w:p w14:paraId="5AFD4D10" w14:textId="2A005A84" w:rsidR="00DF6D9F" w:rsidRDefault="009D2CB2">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Times New Roman"/>
          <w:b/>
          <w:bCs/>
          <w:smallCaps w:val="0"/>
          <w:lang w:eastAsia="es-ES"/>
        </w:rPr>
        <w:fldChar w:fldCharType="begin"/>
      </w:r>
      <w:r>
        <w:rPr>
          <w:rFonts w:eastAsia="Times New Roman" w:cs="Times New Roman"/>
          <w:b/>
          <w:bCs/>
          <w:smallCaps w:val="0"/>
          <w:lang w:eastAsia="es-ES"/>
        </w:rPr>
        <w:instrText xml:space="preserve"> TOC \h \z \c "Figura" </w:instrText>
      </w:r>
      <w:r>
        <w:rPr>
          <w:rFonts w:eastAsia="Times New Roman" w:cs="Times New Roman"/>
          <w:b/>
          <w:bCs/>
          <w:smallCaps w:val="0"/>
          <w:lang w:eastAsia="es-ES"/>
        </w:rPr>
        <w:fldChar w:fldCharType="separate"/>
      </w:r>
      <w:hyperlink w:anchor="_Toc170110526" w:history="1">
        <w:r w:rsidR="00DF6D9F" w:rsidRPr="00FF2038">
          <w:rPr>
            <w:rStyle w:val="Hipervnculo"/>
            <w:noProof/>
          </w:rPr>
          <w:t>Figura 1:Planificación Gantt del proyecto</w:t>
        </w:r>
        <w:r w:rsidR="00DF6D9F">
          <w:rPr>
            <w:noProof/>
            <w:webHidden/>
          </w:rPr>
          <w:tab/>
        </w:r>
        <w:r w:rsidR="00DF6D9F">
          <w:rPr>
            <w:noProof/>
            <w:webHidden/>
          </w:rPr>
          <w:fldChar w:fldCharType="begin"/>
        </w:r>
        <w:r w:rsidR="00DF6D9F">
          <w:rPr>
            <w:noProof/>
            <w:webHidden/>
          </w:rPr>
          <w:instrText xml:space="preserve"> PAGEREF _Toc170110526 \h </w:instrText>
        </w:r>
        <w:r w:rsidR="00DF6D9F">
          <w:rPr>
            <w:noProof/>
            <w:webHidden/>
          </w:rPr>
        </w:r>
        <w:r w:rsidR="00DF6D9F">
          <w:rPr>
            <w:noProof/>
            <w:webHidden/>
          </w:rPr>
          <w:fldChar w:fldCharType="separate"/>
        </w:r>
        <w:r w:rsidR="00DF6D9F">
          <w:rPr>
            <w:noProof/>
            <w:webHidden/>
          </w:rPr>
          <w:t>18</w:t>
        </w:r>
        <w:r w:rsidR="00DF6D9F">
          <w:rPr>
            <w:noProof/>
            <w:webHidden/>
          </w:rPr>
          <w:fldChar w:fldCharType="end"/>
        </w:r>
      </w:hyperlink>
    </w:p>
    <w:p w14:paraId="428252A7" w14:textId="41E941F8"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27" w:history="1">
        <w:r w:rsidRPr="00FF2038">
          <w:rPr>
            <w:rStyle w:val="Hipervnculo"/>
            <w:noProof/>
          </w:rPr>
          <w:t>Figura 2: Modelo estrella; Fuente: [19]</w:t>
        </w:r>
        <w:r>
          <w:rPr>
            <w:noProof/>
            <w:webHidden/>
          </w:rPr>
          <w:tab/>
        </w:r>
        <w:r>
          <w:rPr>
            <w:noProof/>
            <w:webHidden/>
          </w:rPr>
          <w:fldChar w:fldCharType="begin"/>
        </w:r>
        <w:r>
          <w:rPr>
            <w:noProof/>
            <w:webHidden/>
          </w:rPr>
          <w:instrText xml:space="preserve"> PAGEREF _Toc170110527 \h </w:instrText>
        </w:r>
        <w:r>
          <w:rPr>
            <w:noProof/>
            <w:webHidden/>
          </w:rPr>
        </w:r>
        <w:r>
          <w:rPr>
            <w:noProof/>
            <w:webHidden/>
          </w:rPr>
          <w:fldChar w:fldCharType="separate"/>
        </w:r>
        <w:r>
          <w:rPr>
            <w:noProof/>
            <w:webHidden/>
          </w:rPr>
          <w:t>24</w:t>
        </w:r>
        <w:r>
          <w:rPr>
            <w:noProof/>
            <w:webHidden/>
          </w:rPr>
          <w:fldChar w:fldCharType="end"/>
        </w:r>
      </w:hyperlink>
    </w:p>
    <w:p w14:paraId="1CA9A377" w14:textId="15ADD113"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28" w:history="1">
        <w:r w:rsidRPr="00FF2038">
          <w:rPr>
            <w:rStyle w:val="Hipervnculo"/>
            <w:noProof/>
          </w:rPr>
          <w:t>Figura 3:Descripción del uso de Power BI para crear análisis controlados por datos; Fuente:[23]</w:t>
        </w:r>
        <w:r>
          <w:rPr>
            <w:noProof/>
            <w:webHidden/>
          </w:rPr>
          <w:tab/>
        </w:r>
        <w:r>
          <w:rPr>
            <w:noProof/>
            <w:webHidden/>
          </w:rPr>
          <w:fldChar w:fldCharType="begin"/>
        </w:r>
        <w:r>
          <w:rPr>
            <w:noProof/>
            <w:webHidden/>
          </w:rPr>
          <w:instrText xml:space="preserve"> PAGEREF _Toc170110528 \h </w:instrText>
        </w:r>
        <w:r>
          <w:rPr>
            <w:noProof/>
            <w:webHidden/>
          </w:rPr>
        </w:r>
        <w:r>
          <w:rPr>
            <w:noProof/>
            <w:webHidden/>
          </w:rPr>
          <w:fldChar w:fldCharType="separate"/>
        </w:r>
        <w:r>
          <w:rPr>
            <w:noProof/>
            <w:webHidden/>
          </w:rPr>
          <w:t>27</w:t>
        </w:r>
        <w:r>
          <w:rPr>
            <w:noProof/>
            <w:webHidden/>
          </w:rPr>
          <w:fldChar w:fldCharType="end"/>
        </w:r>
      </w:hyperlink>
    </w:p>
    <w:p w14:paraId="32F0DB0E" w14:textId="57066DB9"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29" w:history="1">
        <w:r w:rsidRPr="00FF2038">
          <w:rPr>
            <w:rStyle w:val="Hipervnculo"/>
            <w:noProof/>
          </w:rPr>
          <w:t>Figura 4:Diseño del modelo</w:t>
        </w:r>
        <w:r>
          <w:rPr>
            <w:noProof/>
            <w:webHidden/>
          </w:rPr>
          <w:tab/>
        </w:r>
        <w:r>
          <w:rPr>
            <w:noProof/>
            <w:webHidden/>
          </w:rPr>
          <w:fldChar w:fldCharType="begin"/>
        </w:r>
        <w:r>
          <w:rPr>
            <w:noProof/>
            <w:webHidden/>
          </w:rPr>
          <w:instrText xml:space="preserve"> PAGEREF _Toc170110529 \h </w:instrText>
        </w:r>
        <w:r>
          <w:rPr>
            <w:noProof/>
            <w:webHidden/>
          </w:rPr>
        </w:r>
        <w:r>
          <w:rPr>
            <w:noProof/>
            <w:webHidden/>
          </w:rPr>
          <w:fldChar w:fldCharType="separate"/>
        </w:r>
        <w:r>
          <w:rPr>
            <w:noProof/>
            <w:webHidden/>
          </w:rPr>
          <w:t>28</w:t>
        </w:r>
        <w:r>
          <w:rPr>
            <w:noProof/>
            <w:webHidden/>
          </w:rPr>
          <w:fldChar w:fldCharType="end"/>
        </w:r>
      </w:hyperlink>
    </w:p>
    <w:p w14:paraId="5D108538" w14:textId="325AB2AF"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0" w:history="1">
        <w:r w:rsidRPr="00FF2038">
          <w:rPr>
            <w:rStyle w:val="Hipervnculo"/>
            <w:noProof/>
          </w:rPr>
          <w:t>Figura 5: Distribución de compras diarias</w:t>
        </w:r>
        <w:r>
          <w:rPr>
            <w:noProof/>
            <w:webHidden/>
          </w:rPr>
          <w:tab/>
        </w:r>
        <w:r>
          <w:rPr>
            <w:noProof/>
            <w:webHidden/>
          </w:rPr>
          <w:fldChar w:fldCharType="begin"/>
        </w:r>
        <w:r>
          <w:rPr>
            <w:noProof/>
            <w:webHidden/>
          </w:rPr>
          <w:instrText xml:space="preserve"> PAGEREF _Toc170110530 \h </w:instrText>
        </w:r>
        <w:r>
          <w:rPr>
            <w:noProof/>
            <w:webHidden/>
          </w:rPr>
        </w:r>
        <w:r>
          <w:rPr>
            <w:noProof/>
            <w:webHidden/>
          </w:rPr>
          <w:fldChar w:fldCharType="separate"/>
        </w:r>
        <w:r>
          <w:rPr>
            <w:noProof/>
            <w:webHidden/>
          </w:rPr>
          <w:t>34</w:t>
        </w:r>
        <w:r>
          <w:rPr>
            <w:noProof/>
            <w:webHidden/>
          </w:rPr>
          <w:fldChar w:fldCharType="end"/>
        </w:r>
      </w:hyperlink>
    </w:p>
    <w:p w14:paraId="5DD3AD14" w14:textId="474EB801"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1" w:history="1">
        <w:r w:rsidRPr="00FF2038">
          <w:rPr>
            <w:rStyle w:val="Hipervnculo"/>
            <w:noProof/>
          </w:rPr>
          <w:t>Figura 6: Distribución de ventas diarias</w:t>
        </w:r>
        <w:r>
          <w:rPr>
            <w:noProof/>
            <w:webHidden/>
          </w:rPr>
          <w:tab/>
        </w:r>
        <w:r>
          <w:rPr>
            <w:noProof/>
            <w:webHidden/>
          </w:rPr>
          <w:fldChar w:fldCharType="begin"/>
        </w:r>
        <w:r>
          <w:rPr>
            <w:noProof/>
            <w:webHidden/>
          </w:rPr>
          <w:instrText xml:space="preserve"> PAGEREF _Toc170110531 \h </w:instrText>
        </w:r>
        <w:r>
          <w:rPr>
            <w:noProof/>
            <w:webHidden/>
          </w:rPr>
        </w:r>
        <w:r>
          <w:rPr>
            <w:noProof/>
            <w:webHidden/>
          </w:rPr>
          <w:fldChar w:fldCharType="separate"/>
        </w:r>
        <w:r>
          <w:rPr>
            <w:noProof/>
            <w:webHidden/>
          </w:rPr>
          <w:t>35</w:t>
        </w:r>
        <w:r>
          <w:rPr>
            <w:noProof/>
            <w:webHidden/>
          </w:rPr>
          <w:fldChar w:fldCharType="end"/>
        </w:r>
      </w:hyperlink>
    </w:p>
    <w:p w14:paraId="1CA3BC26" w14:textId="052F512E"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2" w:history="1">
        <w:r w:rsidRPr="00FF2038">
          <w:rPr>
            <w:rStyle w:val="Hipervnculo"/>
            <w:noProof/>
          </w:rPr>
          <w:t>Figura 7: Distribución de ventas diarias ajustadas</w:t>
        </w:r>
        <w:r>
          <w:rPr>
            <w:noProof/>
            <w:webHidden/>
          </w:rPr>
          <w:tab/>
        </w:r>
        <w:r>
          <w:rPr>
            <w:noProof/>
            <w:webHidden/>
          </w:rPr>
          <w:fldChar w:fldCharType="begin"/>
        </w:r>
        <w:r>
          <w:rPr>
            <w:noProof/>
            <w:webHidden/>
          </w:rPr>
          <w:instrText xml:space="preserve"> PAGEREF _Toc170110532 \h </w:instrText>
        </w:r>
        <w:r>
          <w:rPr>
            <w:noProof/>
            <w:webHidden/>
          </w:rPr>
        </w:r>
        <w:r>
          <w:rPr>
            <w:noProof/>
            <w:webHidden/>
          </w:rPr>
          <w:fldChar w:fldCharType="separate"/>
        </w:r>
        <w:r>
          <w:rPr>
            <w:noProof/>
            <w:webHidden/>
          </w:rPr>
          <w:t>36</w:t>
        </w:r>
        <w:r>
          <w:rPr>
            <w:noProof/>
            <w:webHidden/>
          </w:rPr>
          <w:fldChar w:fldCharType="end"/>
        </w:r>
      </w:hyperlink>
    </w:p>
    <w:p w14:paraId="5075B626" w14:textId="6B0067F2"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3" w:history="1">
        <w:r w:rsidRPr="00FF2038">
          <w:rPr>
            <w:rStyle w:val="Hipervnculo"/>
            <w:noProof/>
          </w:rPr>
          <w:t>Figura 8:Serie temporal de ventas y compras</w:t>
        </w:r>
        <w:r>
          <w:rPr>
            <w:noProof/>
            <w:webHidden/>
          </w:rPr>
          <w:tab/>
        </w:r>
        <w:r>
          <w:rPr>
            <w:noProof/>
            <w:webHidden/>
          </w:rPr>
          <w:fldChar w:fldCharType="begin"/>
        </w:r>
        <w:r>
          <w:rPr>
            <w:noProof/>
            <w:webHidden/>
          </w:rPr>
          <w:instrText xml:space="preserve"> PAGEREF _Toc170110533 \h </w:instrText>
        </w:r>
        <w:r>
          <w:rPr>
            <w:noProof/>
            <w:webHidden/>
          </w:rPr>
        </w:r>
        <w:r>
          <w:rPr>
            <w:noProof/>
            <w:webHidden/>
          </w:rPr>
          <w:fldChar w:fldCharType="separate"/>
        </w:r>
        <w:r>
          <w:rPr>
            <w:noProof/>
            <w:webHidden/>
          </w:rPr>
          <w:t>37</w:t>
        </w:r>
        <w:r>
          <w:rPr>
            <w:noProof/>
            <w:webHidden/>
          </w:rPr>
          <w:fldChar w:fldCharType="end"/>
        </w:r>
      </w:hyperlink>
    </w:p>
    <w:p w14:paraId="4ED9C06C" w14:textId="500E5289"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4" w:history="1">
        <w:r w:rsidRPr="00FF2038">
          <w:rPr>
            <w:rStyle w:val="Hipervnculo"/>
            <w:noProof/>
          </w:rPr>
          <w:t>Figura 9: Predicción de las unidades vendidas</w:t>
        </w:r>
        <w:r>
          <w:rPr>
            <w:noProof/>
            <w:webHidden/>
          </w:rPr>
          <w:tab/>
        </w:r>
        <w:r>
          <w:rPr>
            <w:noProof/>
            <w:webHidden/>
          </w:rPr>
          <w:fldChar w:fldCharType="begin"/>
        </w:r>
        <w:r>
          <w:rPr>
            <w:noProof/>
            <w:webHidden/>
          </w:rPr>
          <w:instrText xml:space="preserve"> PAGEREF _Toc170110534 \h </w:instrText>
        </w:r>
        <w:r>
          <w:rPr>
            <w:noProof/>
            <w:webHidden/>
          </w:rPr>
        </w:r>
        <w:r>
          <w:rPr>
            <w:noProof/>
            <w:webHidden/>
          </w:rPr>
          <w:fldChar w:fldCharType="separate"/>
        </w:r>
        <w:r>
          <w:rPr>
            <w:noProof/>
            <w:webHidden/>
          </w:rPr>
          <w:t>38</w:t>
        </w:r>
        <w:r>
          <w:rPr>
            <w:noProof/>
            <w:webHidden/>
          </w:rPr>
          <w:fldChar w:fldCharType="end"/>
        </w:r>
      </w:hyperlink>
    </w:p>
    <w:p w14:paraId="12B7C94D" w14:textId="55DA535F"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5" w:history="1">
        <w:r w:rsidRPr="00FF2038">
          <w:rPr>
            <w:rStyle w:val="Hipervnculo"/>
            <w:noProof/>
          </w:rPr>
          <w:t>Figura 10: Predicciones de las unidades vendidas mediante Random Forest</w:t>
        </w:r>
        <w:r>
          <w:rPr>
            <w:noProof/>
            <w:webHidden/>
          </w:rPr>
          <w:tab/>
        </w:r>
        <w:r>
          <w:rPr>
            <w:noProof/>
            <w:webHidden/>
          </w:rPr>
          <w:fldChar w:fldCharType="begin"/>
        </w:r>
        <w:r>
          <w:rPr>
            <w:noProof/>
            <w:webHidden/>
          </w:rPr>
          <w:instrText xml:space="preserve"> PAGEREF _Toc170110535 \h </w:instrText>
        </w:r>
        <w:r>
          <w:rPr>
            <w:noProof/>
            <w:webHidden/>
          </w:rPr>
        </w:r>
        <w:r>
          <w:rPr>
            <w:noProof/>
            <w:webHidden/>
          </w:rPr>
          <w:fldChar w:fldCharType="separate"/>
        </w:r>
        <w:r>
          <w:rPr>
            <w:noProof/>
            <w:webHidden/>
          </w:rPr>
          <w:t>40</w:t>
        </w:r>
        <w:r>
          <w:rPr>
            <w:noProof/>
            <w:webHidden/>
          </w:rPr>
          <w:fldChar w:fldCharType="end"/>
        </w:r>
      </w:hyperlink>
    </w:p>
    <w:p w14:paraId="2FB24F30" w14:textId="00D3867E"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6" w:history="1">
        <w:r w:rsidRPr="00FF2038">
          <w:rPr>
            <w:rStyle w:val="Hipervnculo"/>
            <w:noProof/>
          </w:rPr>
          <w:t>Figura 11:Descomposición de la serie temporal</w:t>
        </w:r>
        <w:r>
          <w:rPr>
            <w:noProof/>
            <w:webHidden/>
          </w:rPr>
          <w:tab/>
        </w:r>
        <w:r>
          <w:rPr>
            <w:noProof/>
            <w:webHidden/>
          </w:rPr>
          <w:fldChar w:fldCharType="begin"/>
        </w:r>
        <w:r>
          <w:rPr>
            <w:noProof/>
            <w:webHidden/>
          </w:rPr>
          <w:instrText xml:space="preserve"> PAGEREF _Toc170110536 \h </w:instrText>
        </w:r>
        <w:r>
          <w:rPr>
            <w:noProof/>
            <w:webHidden/>
          </w:rPr>
        </w:r>
        <w:r>
          <w:rPr>
            <w:noProof/>
            <w:webHidden/>
          </w:rPr>
          <w:fldChar w:fldCharType="separate"/>
        </w:r>
        <w:r>
          <w:rPr>
            <w:noProof/>
            <w:webHidden/>
          </w:rPr>
          <w:t>41</w:t>
        </w:r>
        <w:r>
          <w:rPr>
            <w:noProof/>
            <w:webHidden/>
          </w:rPr>
          <w:fldChar w:fldCharType="end"/>
        </w:r>
      </w:hyperlink>
    </w:p>
    <w:p w14:paraId="6694B176" w14:textId="69FAF015"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7" w:history="1">
        <w:r w:rsidRPr="00FF2038">
          <w:rPr>
            <w:rStyle w:val="Hipervnculo"/>
            <w:noProof/>
          </w:rPr>
          <w:t>Figura 12:Predicción de las ventas de los próximos 14 días</w:t>
        </w:r>
        <w:r>
          <w:rPr>
            <w:noProof/>
            <w:webHidden/>
          </w:rPr>
          <w:tab/>
        </w:r>
        <w:r>
          <w:rPr>
            <w:noProof/>
            <w:webHidden/>
          </w:rPr>
          <w:fldChar w:fldCharType="begin"/>
        </w:r>
        <w:r>
          <w:rPr>
            <w:noProof/>
            <w:webHidden/>
          </w:rPr>
          <w:instrText xml:space="preserve"> PAGEREF _Toc170110537 \h </w:instrText>
        </w:r>
        <w:r>
          <w:rPr>
            <w:noProof/>
            <w:webHidden/>
          </w:rPr>
        </w:r>
        <w:r>
          <w:rPr>
            <w:noProof/>
            <w:webHidden/>
          </w:rPr>
          <w:fldChar w:fldCharType="separate"/>
        </w:r>
        <w:r>
          <w:rPr>
            <w:noProof/>
            <w:webHidden/>
          </w:rPr>
          <w:t>42</w:t>
        </w:r>
        <w:r>
          <w:rPr>
            <w:noProof/>
            <w:webHidden/>
          </w:rPr>
          <w:fldChar w:fldCharType="end"/>
        </w:r>
      </w:hyperlink>
    </w:p>
    <w:p w14:paraId="7168F194" w14:textId="1B0BE30B"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8" w:history="1">
        <w:r w:rsidRPr="00FF2038">
          <w:rPr>
            <w:rStyle w:val="Hipervnculo"/>
            <w:noProof/>
          </w:rPr>
          <w:t>Figura 13:Control de versiones mediante la integración de Github en Visual Studio Code</w:t>
        </w:r>
        <w:r>
          <w:rPr>
            <w:noProof/>
            <w:webHidden/>
          </w:rPr>
          <w:tab/>
        </w:r>
        <w:r>
          <w:rPr>
            <w:noProof/>
            <w:webHidden/>
          </w:rPr>
          <w:fldChar w:fldCharType="begin"/>
        </w:r>
        <w:r>
          <w:rPr>
            <w:noProof/>
            <w:webHidden/>
          </w:rPr>
          <w:instrText xml:space="preserve"> PAGEREF _Toc170110538 \h </w:instrText>
        </w:r>
        <w:r>
          <w:rPr>
            <w:noProof/>
            <w:webHidden/>
          </w:rPr>
        </w:r>
        <w:r>
          <w:rPr>
            <w:noProof/>
            <w:webHidden/>
          </w:rPr>
          <w:fldChar w:fldCharType="separate"/>
        </w:r>
        <w:r>
          <w:rPr>
            <w:noProof/>
            <w:webHidden/>
          </w:rPr>
          <w:t>44</w:t>
        </w:r>
        <w:r>
          <w:rPr>
            <w:noProof/>
            <w:webHidden/>
          </w:rPr>
          <w:fldChar w:fldCharType="end"/>
        </w:r>
      </w:hyperlink>
    </w:p>
    <w:p w14:paraId="6208A251" w14:textId="044B4088"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39" w:history="1">
        <w:r w:rsidRPr="00FF2038">
          <w:rPr>
            <w:rStyle w:val="Hipervnculo"/>
            <w:i/>
            <w:iCs/>
            <w:noProof/>
          </w:rPr>
          <w:t>Figura 14:Navegación entre páginas</w:t>
        </w:r>
        <w:r>
          <w:rPr>
            <w:noProof/>
            <w:webHidden/>
          </w:rPr>
          <w:tab/>
        </w:r>
        <w:r>
          <w:rPr>
            <w:noProof/>
            <w:webHidden/>
          </w:rPr>
          <w:fldChar w:fldCharType="begin"/>
        </w:r>
        <w:r>
          <w:rPr>
            <w:noProof/>
            <w:webHidden/>
          </w:rPr>
          <w:instrText xml:space="preserve"> PAGEREF _Toc170110539 \h </w:instrText>
        </w:r>
        <w:r>
          <w:rPr>
            <w:noProof/>
            <w:webHidden/>
          </w:rPr>
        </w:r>
        <w:r>
          <w:rPr>
            <w:noProof/>
            <w:webHidden/>
          </w:rPr>
          <w:fldChar w:fldCharType="separate"/>
        </w:r>
        <w:r>
          <w:rPr>
            <w:noProof/>
            <w:webHidden/>
          </w:rPr>
          <w:t>46</w:t>
        </w:r>
        <w:r>
          <w:rPr>
            <w:noProof/>
            <w:webHidden/>
          </w:rPr>
          <w:fldChar w:fldCharType="end"/>
        </w:r>
      </w:hyperlink>
    </w:p>
    <w:p w14:paraId="0047D878" w14:textId="3D02A142"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0" w:history="1">
        <w:r w:rsidRPr="00FF2038">
          <w:rPr>
            <w:rStyle w:val="Hipervnculo"/>
            <w:noProof/>
          </w:rPr>
          <w:t>Figura 15: Dimensiones de filtro</w:t>
        </w:r>
        <w:r>
          <w:rPr>
            <w:noProof/>
            <w:webHidden/>
          </w:rPr>
          <w:tab/>
        </w:r>
        <w:r>
          <w:rPr>
            <w:noProof/>
            <w:webHidden/>
          </w:rPr>
          <w:fldChar w:fldCharType="begin"/>
        </w:r>
        <w:r>
          <w:rPr>
            <w:noProof/>
            <w:webHidden/>
          </w:rPr>
          <w:instrText xml:space="preserve"> PAGEREF _Toc170110540 \h </w:instrText>
        </w:r>
        <w:r>
          <w:rPr>
            <w:noProof/>
            <w:webHidden/>
          </w:rPr>
        </w:r>
        <w:r>
          <w:rPr>
            <w:noProof/>
            <w:webHidden/>
          </w:rPr>
          <w:fldChar w:fldCharType="separate"/>
        </w:r>
        <w:r>
          <w:rPr>
            <w:noProof/>
            <w:webHidden/>
          </w:rPr>
          <w:t>46</w:t>
        </w:r>
        <w:r>
          <w:rPr>
            <w:noProof/>
            <w:webHidden/>
          </w:rPr>
          <w:fldChar w:fldCharType="end"/>
        </w:r>
      </w:hyperlink>
    </w:p>
    <w:p w14:paraId="5F481B4E" w14:textId="1476D39D"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1" w:history="1">
        <w:r w:rsidRPr="00FF2038">
          <w:rPr>
            <w:rStyle w:val="Hipervnculo"/>
            <w:noProof/>
          </w:rPr>
          <w:t>Figura 16: Página de inicio</w:t>
        </w:r>
        <w:r>
          <w:rPr>
            <w:noProof/>
            <w:webHidden/>
          </w:rPr>
          <w:tab/>
        </w:r>
        <w:r>
          <w:rPr>
            <w:noProof/>
            <w:webHidden/>
          </w:rPr>
          <w:fldChar w:fldCharType="begin"/>
        </w:r>
        <w:r>
          <w:rPr>
            <w:noProof/>
            <w:webHidden/>
          </w:rPr>
          <w:instrText xml:space="preserve"> PAGEREF _Toc170110541 \h </w:instrText>
        </w:r>
        <w:r>
          <w:rPr>
            <w:noProof/>
            <w:webHidden/>
          </w:rPr>
        </w:r>
        <w:r>
          <w:rPr>
            <w:noProof/>
            <w:webHidden/>
          </w:rPr>
          <w:fldChar w:fldCharType="separate"/>
        </w:r>
        <w:r>
          <w:rPr>
            <w:noProof/>
            <w:webHidden/>
          </w:rPr>
          <w:t>47</w:t>
        </w:r>
        <w:r>
          <w:rPr>
            <w:noProof/>
            <w:webHidden/>
          </w:rPr>
          <w:fldChar w:fldCharType="end"/>
        </w:r>
      </w:hyperlink>
    </w:p>
    <w:p w14:paraId="6C4C6384" w14:textId="38F0F8E6"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2" w:history="1">
        <w:r w:rsidRPr="00FF2038">
          <w:rPr>
            <w:rStyle w:val="Hipervnculo"/>
            <w:noProof/>
          </w:rPr>
          <w:t>Figura 17: Página de resumen</w:t>
        </w:r>
        <w:r>
          <w:rPr>
            <w:noProof/>
            <w:webHidden/>
          </w:rPr>
          <w:tab/>
        </w:r>
        <w:r>
          <w:rPr>
            <w:noProof/>
            <w:webHidden/>
          </w:rPr>
          <w:fldChar w:fldCharType="begin"/>
        </w:r>
        <w:r>
          <w:rPr>
            <w:noProof/>
            <w:webHidden/>
          </w:rPr>
          <w:instrText xml:space="preserve"> PAGEREF _Toc170110542 \h </w:instrText>
        </w:r>
        <w:r>
          <w:rPr>
            <w:noProof/>
            <w:webHidden/>
          </w:rPr>
        </w:r>
        <w:r>
          <w:rPr>
            <w:noProof/>
            <w:webHidden/>
          </w:rPr>
          <w:fldChar w:fldCharType="separate"/>
        </w:r>
        <w:r>
          <w:rPr>
            <w:noProof/>
            <w:webHidden/>
          </w:rPr>
          <w:t>48</w:t>
        </w:r>
        <w:r>
          <w:rPr>
            <w:noProof/>
            <w:webHidden/>
          </w:rPr>
          <w:fldChar w:fldCharType="end"/>
        </w:r>
      </w:hyperlink>
    </w:p>
    <w:p w14:paraId="4992A18F" w14:textId="0B98A2E7"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3" w:history="1">
        <w:r w:rsidRPr="00FF2038">
          <w:rPr>
            <w:rStyle w:val="Hipervnculo"/>
            <w:noProof/>
          </w:rPr>
          <w:t>Figura 18:Vista gráfica de la subpágina de ventas dentro del apartado de ventas</w:t>
        </w:r>
        <w:r>
          <w:rPr>
            <w:noProof/>
            <w:webHidden/>
          </w:rPr>
          <w:tab/>
        </w:r>
        <w:r>
          <w:rPr>
            <w:noProof/>
            <w:webHidden/>
          </w:rPr>
          <w:fldChar w:fldCharType="begin"/>
        </w:r>
        <w:r>
          <w:rPr>
            <w:noProof/>
            <w:webHidden/>
          </w:rPr>
          <w:instrText xml:space="preserve"> PAGEREF _Toc170110543 \h </w:instrText>
        </w:r>
        <w:r>
          <w:rPr>
            <w:noProof/>
            <w:webHidden/>
          </w:rPr>
        </w:r>
        <w:r>
          <w:rPr>
            <w:noProof/>
            <w:webHidden/>
          </w:rPr>
          <w:fldChar w:fldCharType="separate"/>
        </w:r>
        <w:r>
          <w:rPr>
            <w:noProof/>
            <w:webHidden/>
          </w:rPr>
          <w:t>49</w:t>
        </w:r>
        <w:r>
          <w:rPr>
            <w:noProof/>
            <w:webHidden/>
          </w:rPr>
          <w:fldChar w:fldCharType="end"/>
        </w:r>
      </w:hyperlink>
    </w:p>
    <w:p w14:paraId="194CC64A" w14:textId="785F42F2"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4" w:history="1">
        <w:r w:rsidRPr="00FF2038">
          <w:rPr>
            <w:rStyle w:val="Hipervnculo"/>
            <w:noProof/>
          </w:rPr>
          <w:t>Figura 19:Subpágina de proveedor dentro del apartado de compras</w:t>
        </w:r>
        <w:r>
          <w:rPr>
            <w:noProof/>
            <w:webHidden/>
          </w:rPr>
          <w:tab/>
        </w:r>
        <w:r>
          <w:rPr>
            <w:noProof/>
            <w:webHidden/>
          </w:rPr>
          <w:fldChar w:fldCharType="begin"/>
        </w:r>
        <w:r>
          <w:rPr>
            <w:noProof/>
            <w:webHidden/>
          </w:rPr>
          <w:instrText xml:space="preserve"> PAGEREF _Toc170110544 \h </w:instrText>
        </w:r>
        <w:r>
          <w:rPr>
            <w:noProof/>
            <w:webHidden/>
          </w:rPr>
        </w:r>
        <w:r>
          <w:rPr>
            <w:noProof/>
            <w:webHidden/>
          </w:rPr>
          <w:fldChar w:fldCharType="separate"/>
        </w:r>
        <w:r>
          <w:rPr>
            <w:noProof/>
            <w:webHidden/>
          </w:rPr>
          <w:t>50</w:t>
        </w:r>
        <w:r>
          <w:rPr>
            <w:noProof/>
            <w:webHidden/>
          </w:rPr>
          <w:fldChar w:fldCharType="end"/>
        </w:r>
      </w:hyperlink>
    </w:p>
    <w:p w14:paraId="315FC878" w14:textId="4C2667FA"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5" w:history="1">
        <w:r w:rsidRPr="00FF2038">
          <w:rPr>
            <w:rStyle w:val="Hipervnculo"/>
            <w:noProof/>
          </w:rPr>
          <w:t>Figura 20:Página de stock</w:t>
        </w:r>
        <w:r>
          <w:rPr>
            <w:noProof/>
            <w:webHidden/>
          </w:rPr>
          <w:tab/>
        </w:r>
        <w:r>
          <w:rPr>
            <w:noProof/>
            <w:webHidden/>
          </w:rPr>
          <w:fldChar w:fldCharType="begin"/>
        </w:r>
        <w:r>
          <w:rPr>
            <w:noProof/>
            <w:webHidden/>
          </w:rPr>
          <w:instrText xml:space="preserve"> PAGEREF _Toc170110545 \h </w:instrText>
        </w:r>
        <w:r>
          <w:rPr>
            <w:noProof/>
            <w:webHidden/>
          </w:rPr>
        </w:r>
        <w:r>
          <w:rPr>
            <w:noProof/>
            <w:webHidden/>
          </w:rPr>
          <w:fldChar w:fldCharType="separate"/>
        </w:r>
        <w:r>
          <w:rPr>
            <w:noProof/>
            <w:webHidden/>
          </w:rPr>
          <w:t>50</w:t>
        </w:r>
        <w:r>
          <w:rPr>
            <w:noProof/>
            <w:webHidden/>
          </w:rPr>
          <w:fldChar w:fldCharType="end"/>
        </w:r>
      </w:hyperlink>
    </w:p>
    <w:p w14:paraId="429A774A" w14:textId="78503B1E"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6" w:history="1">
        <w:r w:rsidRPr="00FF2038">
          <w:rPr>
            <w:rStyle w:val="Hipervnculo"/>
            <w:noProof/>
          </w:rPr>
          <w:t>Figura 21:Páginas de las tiendas</w:t>
        </w:r>
        <w:r>
          <w:rPr>
            <w:noProof/>
            <w:webHidden/>
          </w:rPr>
          <w:tab/>
        </w:r>
        <w:r>
          <w:rPr>
            <w:noProof/>
            <w:webHidden/>
          </w:rPr>
          <w:fldChar w:fldCharType="begin"/>
        </w:r>
        <w:r>
          <w:rPr>
            <w:noProof/>
            <w:webHidden/>
          </w:rPr>
          <w:instrText xml:space="preserve"> PAGEREF _Toc170110546 \h </w:instrText>
        </w:r>
        <w:r>
          <w:rPr>
            <w:noProof/>
            <w:webHidden/>
          </w:rPr>
        </w:r>
        <w:r>
          <w:rPr>
            <w:noProof/>
            <w:webHidden/>
          </w:rPr>
          <w:fldChar w:fldCharType="separate"/>
        </w:r>
        <w:r>
          <w:rPr>
            <w:noProof/>
            <w:webHidden/>
          </w:rPr>
          <w:t>51</w:t>
        </w:r>
        <w:r>
          <w:rPr>
            <w:noProof/>
            <w:webHidden/>
          </w:rPr>
          <w:fldChar w:fldCharType="end"/>
        </w:r>
      </w:hyperlink>
    </w:p>
    <w:p w14:paraId="2474E772" w14:textId="3ADF279A" w:rsidR="00E85596" w:rsidRPr="00966006" w:rsidRDefault="009D2CB2" w:rsidP="008D7A96">
      <w:pPr>
        <w:ind w:firstLine="26"/>
        <w:jc w:val="center"/>
        <w:rPr>
          <w:rFonts w:eastAsia="Times New Roman" w:cs="Times New Roman"/>
          <w:b/>
          <w:bCs/>
          <w:szCs w:val="20"/>
          <w:lang w:eastAsia="es-ES"/>
        </w:rPr>
      </w:pPr>
      <w:r>
        <w:rPr>
          <w:rFonts w:asciiTheme="minorHAnsi" w:eastAsia="Times New Roman" w:hAnsiTheme="minorHAnsi" w:cs="Times New Roman"/>
          <w:b/>
          <w:bCs/>
          <w:smallCaps/>
          <w:szCs w:val="20"/>
          <w:lang w:eastAsia="es-ES"/>
        </w:rPr>
        <w:fldChar w:fldCharType="end"/>
      </w:r>
    </w:p>
    <w:p w14:paraId="4F39D2BE" w14:textId="77777777" w:rsidR="00E85596" w:rsidRPr="00966006" w:rsidRDefault="00E85596" w:rsidP="008D7A96">
      <w:pPr>
        <w:ind w:firstLine="26"/>
        <w:rPr>
          <w:rFonts w:eastAsia="Times New Roman" w:cs="Times New Roman"/>
          <w:b/>
          <w:bCs/>
          <w:szCs w:val="20"/>
          <w:lang w:eastAsia="es-ES"/>
        </w:rPr>
      </w:pPr>
      <w:r w:rsidRPr="00966006">
        <w:rPr>
          <w:rFonts w:eastAsia="Times New Roman" w:cs="Times New Roman"/>
          <w:b/>
          <w:bCs/>
          <w:szCs w:val="20"/>
          <w:lang w:eastAsia="es-ES"/>
        </w:rPr>
        <w:br w:type="page"/>
      </w:r>
    </w:p>
    <w:p w14:paraId="780DAB54" w14:textId="77777777" w:rsidR="00BD5975" w:rsidRDefault="00BD5975" w:rsidP="00BD5975">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TABLAS</w:t>
      </w:r>
    </w:p>
    <w:p w14:paraId="28FE88F3" w14:textId="77777777" w:rsidR="00BD5975" w:rsidRDefault="00BD5975" w:rsidP="00BD5975">
      <w:pPr>
        <w:spacing w:line="240" w:lineRule="auto"/>
        <w:jc w:val="center"/>
        <w:rPr>
          <w:rFonts w:eastAsia="Times New Roman" w:cs="Arial"/>
          <w:b/>
          <w:sz w:val="28"/>
          <w:szCs w:val="28"/>
          <w:lang w:eastAsia="es-ES"/>
        </w:rPr>
      </w:pPr>
    </w:p>
    <w:p w14:paraId="3E144ECA" w14:textId="3EB3302F" w:rsidR="00DF6D9F" w:rsidRDefault="00BD5975">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Tabla" </w:instrText>
      </w:r>
      <w:r>
        <w:rPr>
          <w:rFonts w:eastAsia="Times New Roman" w:cs="Arial"/>
          <w:b/>
          <w:sz w:val="28"/>
          <w:szCs w:val="28"/>
          <w:lang w:eastAsia="es-ES"/>
        </w:rPr>
        <w:fldChar w:fldCharType="separate"/>
      </w:r>
      <w:hyperlink w:anchor="_Toc170110547" w:history="1">
        <w:r w:rsidR="00DF6D9F" w:rsidRPr="004E23EB">
          <w:rPr>
            <w:rStyle w:val="Hipervnculo"/>
            <w:noProof/>
          </w:rPr>
          <w:t>Tabla 1: Análisis exploratorio de los datos</w:t>
        </w:r>
        <w:r w:rsidR="00DF6D9F">
          <w:rPr>
            <w:noProof/>
            <w:webHidden/>
          </w:rPr>
          <w:tab/>
        </w:r>
        <w:r w:rsidR="00DF6D9F">
          <w:rPr>
            <w:noProof/>
            <w:webHidden/>
          </w:rPr>
          <w:fldChar w:fldCharType="begin"/>
        </w:r>
        <w:r w:rsidR="00DF6D9F">
          <w:rPr>
            <w:noProof/>
            <w:webHidden/>
          </w:rPr>
          <w:instrText xml:space="preserve"> PAGEREF _Toc170110547 \h </w:instrText>
        </w:r>
        <w:r w:rsidR="00DF6D9F">
          <w:rPr>
            <w:noProof/>
            <w:webHidden/>
          </w:rPr>
        </w:r>
        <w:r w:rsidR="00DF6D9F">
          <w:rPr>
            <w:noProof/>
            <w:webHidden/>
          </w:rPr>
          <w:fldChar w:fldCharType="separate"/>
        </w:r>
        <w:r w:rsidR="00DF6D9F">
          <w:rPr>
            <w:noProof/>
            <w:webHidden/>
          </w:rPr>
          <w:t>21</w:t>
        </w:r>
        <w:r w:rsidR="00DF6D9F">
          <w:rPr>
            <w:noProof/>
            <w:webHidden/>
          </w:rPr>
          <w:fldChar w:fldCharType="end"/>
        </w:r>
      </w:hyperlink>
    </w:p>
    <w:p w14:paraId="2C1F688F" w14:textId="70351A1F"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48" w:history="1">
        <w:r w:rsidRPr="004E23EB">
          <w:rPr>
            <w:rStyle w:val="Hipervnculo"/>
            <w:noProof/>
          </w:rPr>
          <w:t>Tabla 2:Metricas de evaluación de los modelos</w:t>
        </w:r>
        <w:r>
          <w:rPr>
            <w:noProof/>
            <w:webHidden/>
          </w:rPr>
          <w:tab/>
        </w:r>
        <w:r>
          <w:rPr>
            <w:noProof/>
            <w:webHidden/>
          </w:rPr>
          <w:fldChar w:fldCharType="begin"/>
        </w:r>
        <w:r>
          <w:rPr>
            <w:noProof/>
            <w:webHidden/>
          </w:rPr>
          <w:instrText xml:space="preserve"> PAGEREF _Toc170110548 \h </w:instrText>
        </w:r>
        <w:r>
          <w:rPr>
            <w:noProof/>
            <w:webHidden/>
          </w:rPr>
        </w:r>
        <w:r>
          <w:rPr>
            <w:noProof/>
            <w:webHidden/>
          </w:rPr>
          <w:fldChar w:fldCharType="separate"/>
        </w:r>
        <w:r>
          <w:rPr>
            <w:noProof/>
            <w:webHidden/>
          </w:rPr>
          <w:t>42</w:t>
        </w:r>
        <w:r>
          <w:rPr>
            <w:noProof/>
            <w:webHidden/>
          </w:rPr>
          <w:fldChar w:fldCharType="end"/>
        </w:r>
      </w:hyperlink>
    </w:p>
    <w:p w14:paraId="2C67BFF9" w14:textId="4BFB133C" w:rsidR="00A31FD9" w:rsidRDefault="00BD5975"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7BB707B9" w14:textId="77777777" w:rsidR="00A31FD9" w:rsidRDefault="00A31FD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3D1D08B6" w14:textId="0C521AA2" w:rsidR="00A31FD9" w:rsidRDefault="00A31FD9" w:rsidP="00A31FD9">
      <w:pPr>
        <w:spacing w:line="240" w:lineRule="auto"/>
        <w:jc w:val="center"/>
        <w:rPr>
          <w:rFonts w:eastAsia="Times New Roman" w:cs="Arial"/>
          <w:b/>
          <w:sz w:val="28"/>
          <w:szCs w:val="28"/>
          <w:lang w:eastAsia="es-ES"/>
        </w:rPr>
      </w:pPr>
      <w:r>
        <w:rPr>
          <w:rFonts w:eastAsia="Times New Roman" w:cs="Arial"/>
          <w:b/>
          <w:sz w:val="28"/>
          <w:szCs w:val="28"/>
          <w:lang w:eastAsia="es-ES"/>
        </w:rPr>
        <w:lastRenderedPageBreak/>
        <w:t>INDICE DE ECUACIONES</w:t>
      </w:r>
    </w:p>
    <w:p w14:paraId="2CC92F01" w14:textId="77777777" w:rsidR="00A31FD9" w:rsidRDefault="00A31FD9">
      <w:pPr>
        <w:pStyle w:val="Tabladeilustraciones"/>
        <w:tabs>
          <w:tab w:val="right" w:leader="dot" w:pos="9200"/>
        </w:tabs>
        <w:rPr>
          <w:rFonts w:eastAsia="Times New Roman" w:cs="Arial"/>
          <w:b/>
          <w:sz w:val="28"/>
          <w:szCs w:val="28"/>
          <w:lang w:eastAsia="es-ES"/>
        </w:rPr>
      </w:pPr>
    </w:p>
    <w:p w14:paraId="79D6DC5D" w14:textId="4A84E206" w:rsidR="00DF6D9F" w:rsidRDefault="00A31FD9">
      <w:pPr>
        <w:pStyle w:val="Tabladeilustraciones"/>
        <w:tabs>
          <w:tab w:val="right" w:leader="dot" w:pos="9200"/>
        </w:tabs>
        <w:rPr>
          <w:rFonts w:eastAsiaTheme="minorEastAsia" w:cstheme="minorBidi"/>
          <w:smallCaps w:val="0"/>
          <w:noProof/>
          <w:kern w:val="2"/>
          <w:sz w:val="24"/>
          <w:szCs w:val="24"/>
          <w:lang w:eastAsia="es-ES"/>
          <w14:ligatures w14:val="standardContextual"/>
        </w:rPr>
      </w:pPr>
      <w:r>
        <w:rPr>
          <w:rFonts w:eastAsia="Times New Roman" w:cs="Arial"/>
          <w:b/>
          <w:sz w:val="28"/>
          <w:szCs w:val="28"/>
          <w:lang w:eastAsia="es-ES"/>
        </w:rPr>
        <w:fldChar w:fldCharType="begin"/>
      </w:r>
      <w:r>
        <w:rPr>
          <w:rFonts w:eastAsia="Times New Roman" w:cs="Arial"/>
          <w:b/>
          <w:sz w:val="28"/>
          <w:szCs w:val="28"/>
          <w:lang w:eastAsia="es-ES"/>
        </w:rPr>
        <w:instrText xml:space="preserve"> TOC \h \z \c "Ecuación" </w:instrText>
      </w:r>
      <w:r>
        <w:rPr>
          <w:rFonts w:eastAsia="Times New Roman" w:cs="Arial"/>
          <w:b/>
          <w:sz w:val="28"/>
          <w:szCs w:val="28"/>
          <w:lang w:eastAsia="es-ES"/>
        </w:rPr>
        <w:fldChar w:fldCharType="separate"/>
      </w:r>
      <w:hyperlink w:anchor="_Toc170110549" w:history="1">
        <w:r w:rsidR="00DF6D9F" w:rsidRPr="00466E3A">
          <w:rPr>
            <w:rStyle w:val="Hipervnculo"/>
            <w:noProof/>
          </w:rPr>
          <w:t>Ecuación 1: Mean Absolute Error</w:t>
        </w:r>
        <w:r w:rsidR="00DF6D9F">
          <w:rPr>
            <w:noProof/>
            <w:webHidden/>
          </w:rPr>
          <w:tab/>
        </w:r>
        <w:r w:rsidR="00DF6D9F">
          <w:rPr>
            <w:noProof/>
            <w:webHidden/>
          </w:rPr>
          <w:fldChar w:fldCharType="begin"/>
        </w:r>
        <w:r w:rsidR="00DF6D9F">
          <w:rPr>
            <w:noProof/>
            <w:webHidden/>
          </w:rPr>
          <w:instrText xml:space="preserve"> PAGEREF _Toc170110549 \h </w:instrText>
        </w:r>
        <w:r w:rsidR="00DF6D9F">
          <w:rPr>
            <w:noProof/>
            <w:webHidden/>
          </w:rPr>
        </w:r>
        <w:r w:rsidR="00DF6D9F">
          <w:rPr>
            <w:noProof/>
            <w:webHidden/>
          </w:rPr>
          <w:fldChar w:fldCharType="separate"/>
        </w:r>
        <w:r w:rsidR="00DF6D9F">
          <w:rPr>
            <w:noProof/>
            <w:webHidden/>
          </w:rPr>
          <w:t>38</w:t>
        </w:r>
        <w:r w:rsidR="00DF6D9F">
          <w:rPr>
            <w:noProof/>
            <w:webHidden/>
          </w:rPr>
          <w:fldChar w:fldCharType="end"/>
        </w:r>
      </w:hyperlink>
    </w:p>
    <w:p w14:paraId="42D0C8A8" w14:textId="147ABAEE" w:rsidR="00DF6D9F" w:rsidRDefault="00DF6D9F">
      <w:pPr>
        <w:pStyle w:val="Tabladeilustraciones"/>
        <w:tabs>
          <w:tab w:val="right" w:leader="dot" w:pos="9200"/>
        </w:tabs>
        <w:rPr>
          <w:rFonts w:eastAsiaTheme="minorEastAsia" w:cstheme="minorBidi"/>
          <w:smallCaps w:val="0"/>
          <w:noProof/>
          <w:kern w:val="2"/>
          <w:sz w:val="24"/>
          <w:szCs w:val="24"/>
          <w:lang w:eastAsia="es-ES"/>
          <w14:ligatures w14:val="standardContextual"/>
        </w:rPr>
      </w:pPr>
      <w:hyperlink w:anchor="_Toc170110550" w:history="1">
        <w:r w:rsidRPr="00466E3A">
          <w:rPr>
            <w:rStyle w:val="Hipervnculo"/>
            <w:noProof/>
          </w:rPr>
          <w:t>Ecuación 2: Root Mean Square Error</w:t>
        </w:r>
        <w:r>
          <w:rPr>
            <w:noProof/>
            <w:webHidden/>
          </w:rPr>
          <w:tab/>
        </w:r>
        <w:r>
          <w:rPr>
            <w:noProof/>
            <w:webHidden/>
          </w:rPr>
          <w:fldChar w:fldCharType="begin"/>
        </w:r>
        <w:r>
          <w:rPr>
            <w:noProof/>
            <w:webHidden/>
          </w:rPr>
          <w:instrText xml:space="preserve"> PAGEREF _Toc170110550 \h </w:instrText>
        </w:r>
        <w:r>
          <w:rPr>
            <w:noProof/>
            <w:webHidden/>
          </w:rPr>
        </w:r>
        <w:r>
          <w:rPr>
            <w:noProof/>
            <w:webHidden/>
          </w:rPr>
          <w:fldChar w:fldCharType="separate"/>
        </w:r>
        <w:r>
          <w:rPr>
            <w:noProof/>
            <w:webHidden/>
          </w:rPr>
          <w:t>38</w:t>
        </w:r>
        <w:r>
          <w:rPr>
            <w:noProof/>
            <w:webHidden/>
          </w:rPr>
          <w:fldChar w:fldCharType="end"/>
        </w:r>
      </w:hyperlink>
    </w:p>
    <w:p w14:paraId="5D7F97D9" w14:textId="5EAEAC05" w:rsidR="00BD5975" w:rsidRDefault="00A31FD9" w:rsidP="00BD5975">
      <w:pPr>
        <w:spacing w:line="240" w:lineRule="auto"/>
        <w:rPr>
          <w:rFonts w:eastAsia="Times New Roman" w:cs="Arial"/>
          <w:b/>
          <w:sz w:val="28"/>
          <w:szCs w:val="28"/>
          <w:lang w:eastAsia="es-ES"/>
        </w:rPr>
      </w:pPr>
      <w:r>
        <w:rPr>
          <w:rFonts w:eastAsia="Times New Roman" w:cs="Arial"/>
          <w:b/>
          <w:sz w:val="28"/>
          <w:szCs w:val="28"/>
          <w:lang w:eastAsia="es-ES"/>
        </w:rPr>
        <w:fldChar w:fldCharType="end"/>
      </w:r>
    </w:p>
    <w:p w14:paraId="5FEF8872" w14:textId="0C8F6120" w:rsidR="00D1195D" w:rsidRPr="00966006" w:rsidRDefault="00BD5975" w:rsidP="00613570">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70055966"/>
      <w:bookmarkStart w:id="10" w:name="_Toc170110492"/>
      <w:r w:rsidRPr="00966006">
        <w:lastRenderedPageBreak/>
        <w:t>INTRODUCCIÓN</w:t>
      </w:r>
      <w:bookmarkEnd w:id="6"/>
      <w:bookmarkEnd w:id="7"/>
      <w:bookmarkEnd w:id="8"/>
      <w:bookmarkEnd w:id="9"/>
      <w:bookmarkEnd w:id="10"/>
    </w:p>
    <w:p w14:paraId="07879153" w14:textId="0723EDD7" w:rsidR="00F67925" w:rsidRPr="00966006" w:rsidRDefault="0037320B" w:rsidP="00F67925">
      <w:pPr>
        <w:pStyle w:val="Ttulo2"/>
      </w:pPr>
      <w:bookmarkStart w:id="11" w:name="_Toc168055078"/>
      <w:bookmarkStart w:id="12" w:name="_Toc170055967"/>
      <w:bookmarkStart w:id="13" w:name="_Toc170110493"/>
      <w:r w:rsidRPr="00966006">
        <w:t>Presentación de la empresa</w:t>
      </w:r>
      <w:bookmarkEnd w:id="11"/>
      <w:r w:rsidR="00056FD8" w:rsidRPr="00966006">
        <w:t xml:space="preserve"> y problemática</w:t>
      </w:r>
      <w:bookmarkEnd w:id="12"/>
      <w:bookmarkEnd w:id="13"/>
    </w:p>
    <w:p w14:paraId="501004E1" w14:textId="77777777" w:rsidR="00BF371A" w:rsidRPr="00BF371A" w:rsidRDefault="00BF371A" w:rsidP="00BF371A">
      <w:r w:rsidRPr="00BF371A">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20B0BB18" w14:textId="34CB161D" w:rsidR="008258EC" w:rsidRPr="00966006" w:rsidRDefault="00BF371A" w:rsidP="00F67925">
      <w:pPr>
        <w:rPr>
          <w:lang w:eastAsia="es-ES"/>
        </w:rPr>
      </w:pPr>
      <w:r>
        <w:rPr>
          <w:lang w:eastAsia="es-ES"/>
        </w:rPr>
        <w:t>Eso es lo que le ocurre a la siguiente empresa. Es</w:t>
      </w:r>
      <w:r w:rsidR="00E37877" w:rsidRPr="00E37877">
        <w:rPr>
          <w:lang w:eastAsia="es-ES"/>
        </w:rPr>
        <w:t xml:space="preserve"> un mayorista de vinos y licores que opera en múltiples ubicaciones en Estados Unidos. Con aproximadamente 80 establecimientos y unas ventas </w:t>
      </w:r>
      <w:r w:rsidR="006E5AD6">
        <w:rPr>
          <w:lang w:eastAsia="es-ES"/>
        </w:rPr>
        <w:t>anuales</w:t>
      </w:r>
      <w:r w:rsidR="00E37877" w:rsidRPr="00E37877">
        <w:rPr>
          <w:lang w:eastAsia="es-ES"/>
        </w:rPr>
        <w:t xml:space="preserve"> superiores a 450 millones de dólares, la empresa ha experimentado dificultades significativas</w:t>
      </w:r>
      <w:r>
        <w:rPr>
          <w:lang w:eastAsia="es-ES"/>
        </w:rPr>
        <w:t xml:space="preserve"> para gestionar el alto volumen de datos sobre las compras, ventas y stock.</w:t>
      </w:r>
      <w:r w:rsidR="00E37877" w:rsidRPr="00E37877">
        <w:rPr>
          <w:lang w:eastAsia="es-ES"/>
        </w:rPr>
        <w:t xml:space="preserve"> </w:t>
      </w:r>
      <w:r>
        <w:rPr>
          <w:lang w:eastAsia="es-ES"/>
        </w:rPr>
        <w:t>L</w:t>
      </w:r>
      <w:r w:rsidRPr="00E37877">
        <w:rPr>
          <w:lang w:eastAsia="es-ES"/>
        </w:rPr>
        <w:t>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r>
        <w:rPr>
          <w:lang w:eastAsia="es-ES"/>
        </w:rPr>
        <w:t xml:space="preserve"> </w:t>
      </w:r>
      <w:r w:rsidR="00E37877" w:rsidRPr="00E37877">
        <w:rPr>
          <w:lang w:eastAsia="es-ES"/>
        </w:rPr>
        <w:t>Estos problemas han llevado al equipo directivo a buscar soluciones para analizar y optimizar sus prácticas de gestió</w:t>
      </w:r>
      <w:r>
        <w:rPr>
          <w:lang w:eastAsia="es-ES"/>
        </w:rPr>
        <w:t>n</w:t>
      </w:r>
      <w:r w:rsidR="00E37877" w:rsidRPr="00E37877">
        <w:rPr>
          <w:lang w:eastAsia="es-ES"/>
        </w:rPr>
        <w:t>.</w:t>
      </w:r>
      <w:r w:rsidR="00E37877">
        <w:rPr>
          <w:lang w:eastAsia="es-ES"/>
        </w:rPr>
        <w:t xml:space="preserve"> </w:t>
      </w:r>
      <w:r w:rsidR="00E37877" w:rsidRPr="00E37877">
        <w:rPr>
          <w:lang w:eastAsia="es-ES"/>
        </w:rPr>
        <w:t xml:space="preserve">El objetivo es diseñar un cuadro de mando que permita controlar las compras, ventas y el stock </w:t>
      </w:r>
      <w:r>
        <w:rPr>
          <w:lang w:eastAsia="es-ES"/>
        </w:rPr>
        <w:t>mediante una interacción rápida y comprensible</w:t>
      </w:r>
      <w:r w:rsidR="00E37877" w:rsidRPr="00E37877">
        <w:rPr>
          <w:lang w:eastAsia="es-ES"/>
        </w:rPr>
        <w:t>,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4" w:name="_Toc168055080"/>
      <w:bookmarkStart w:id="15" w:name="_Toc170055968"/>
      <w:bookmarkStart w:id="16" w:name="_Toc170110494"/>
      <w:r w:rsidRPr="00966006">
        <w:t>Marco teórico</w:t>
      </w:r>
      <w:bookmarkEnd w:id="14"/>
      <w:bookmarkEnd w:id="15"/>
      <w:bookmarkEnd w:id="16"/>
    </w:p>
    <w:p w14:paraId="66DD42C2" w14:textId="5056A5DE" w:rsidR="00E37877" w:rsidRDefault="00C4199E" w:rsidP="00391154">
      <w:r w:rsidRPr="00966006">
        <w:rPr>
          <w:lang w:eastAsia="es-ES"/>
        </w:rPr>
        <w:t xml:space="preserve">En el entorno empresarial actual, la aplicación de algoritmos de </w:t>
      </w:r>
      <w:r w:rsidRPr="006E5AD6">
        <w:rPr>
          <w:i/>
          <w:iCs/>
          <w:lang w:eastAsia="es-ES"/>
        </w:rPr>
        <w:t xml:space="preserve">Machine </w:t>
      </w:r>
      <w:proofErr w:type="spellStart"/>
      <w:r w:rsidRPr="006E5AD6">
        <w:rPr>
          <w:i/>
          <w:iCs/>
          <w:lang w:eastAsia="es-ES"/>
        </w:rPr>
        <w:t>Learning</w:t>
      </w:r>
      <w:proofErr w:type="spellEnd"/>
      <w:r w:rsidR="00A50E8D">
        <w:rPr>
          <w:i/>
          <w:iCs/>
          <w:lang w:eastAsia="es-ES"/>
        </w:rPr>
        <w:t xml:space="preserve"> (ML) </w:t>
      </w:r>
      <w:r w:rsidRPr="00966006">
        <w:rPr>
          <w:lang w:eastAsia="es-ES"/>
        </w:rPr>
        <w:t xml:space="preserve">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w:t>
      </w:r>
      <w:r w:rsidR="00A50E8D">
        <w:rPr>
          <w:i/>
          <w:iCs/>
          <w:lang w:eastAsia="es-ES"/>
        </w:rPr>
        <w:t>ML</w:t>
      </w:r>
      <w:r w:rsidRPr="00966006">
        <w:rPr>
          <w:lang w:eastAsia="es-ES"/>
        </w:rPr>
        <w:t xml:space="preserve">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eastAsia="es-ES"/>
        </w:rPr>
        <w:t xml:space="preserve"> </w:t>
      </w:r>
      <w:r w:rsidR="0068446B" w:rsidRPr="00966006">
        <w:rPr>
          <w:lang w:eastAsia="es-ES"/>
        </w:rPr>
        <w:t xml:space="preserve">Por ello, en el siguiente apartado, primero de todo se ha resumido el concepto de </w:t>
      </w:r>
      <w:r w:rsidR="006E5AD6" w:rsidRPr="006E5AD6">
        <w:rPr>
          <w:i/>
          <w:iCs/>
          <w:lang w:eastAsia="es-ES"/>
        </w:rPr>
        <w:t>ML</w:t>
      </w:r>
      <w:r w:rsidR="0068446B" w:rsidRPr="00966006">
        <w:rPr>
          <w:lang w:eastAsia="es-ES"/>
        </w:rPr>
        <w:t xml:space="preserve"> y se ha</w:t>
      </w:r>
      <w:r w:rsidR="00ED45EE" w:rsidRPr="00966006">
        <w:rPr>
          <w:lang w:eastAsia="es-ES"/>
        </w:rPr>
        <w:t xml:space="preserve">n </w:t>
      </w:r>
      <w:r w:rsidR="0068446B" w:rsidRPr="00966006">
        <w:rPr>
          <w:lang w:eastAsia="es-ES"/>
        </w:rPr>
        <w:t>analizad</w:t>
      </w:r>
      <w:r w:rsidR="00ED45EE" w:rsidRPr="00966006">
        <w:rPr>
          <w:lang w:eastAsia="es-ES"/>
        </w:rPr>
        <w:t>o</w:t>
      </w:r>
      <w:r w:rsidR="0068446B" w:rsidRPr="00966006">
        <w:rPr>
          <w:lang w:eastAsia="es-ES"/>
        </w:rPr>
        <w:t xml:space="preserve"> cuáles son </w:t>
      </w:r>
      <w:r w:rsidR="0068446B" w:rsidRPr="00966006">
        <w:t xml:space="preserve">los diferentes algoritmos que se emplean actualmente para la predicción de la </w:t>
      </w:r>
      <w:r w:rsidR="0068446B" w:rsidRPr="00966006">
        <w:lastRenderedPageBreak/>
        <w:t xml:space="preserve">demanda y la mejora en la gestión de </w:t>
      </w:r>
      <w:r w:rsidR="0068446B" w:rsidRPr="00B57A40">
        <w:rPr>
          <w:i/>
          <w:iCs/>
        </w:rPr>
        <w:t>stock</w:t>
      </w:r>
      <w:r w:rsidR="00D04E24">
        <w:t xml:space="preserve"> </w:t>
      </w:r>
      <w:r w:rsidR="004C7B8A">
        <w:fldChar w:fldCharType="begin" w:fldLock="1"/>
      </w:r>
      <w:r w:rsidR="00E003E7">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C7B8A">
        <w:fldChar w:fldCharType="separate"/>
      </w:r>
      <w:r w:rsidR="004C7B8A" w:rsidRPr="004C7B8A">
        <w:rPr>
          <w:noProof/>
        </w:rPr>
        <w:t>[1]</w:t>
      </w:r>
      <w:r w:rsidR="004C7B8A">
        <w:fldChar w:fldCharType="end"/>
      </w:r>
      <w:r w:rsidR="004C7B8A">
        <w:t>.</w:t>
      </w:r>
    </w:p>
    <w:p w14:paraId="75A4189B" w14:textId="77777777" w:rsidR="000B6CDF" w:rsidRDefault="0068446B" w:rsidP="00391154">
      <w:r w:rsidRPr="00966006">
        <w:rPr>
          <w:lang w:eastAsia="es-ES"/>
        </w:rPr>
        <w:br/>
      </w:r>
      <w:r w:rsidRPr="00966006">
        <w:t xml:space="preserve">Los algoritmos de </w:t>
      </w:r>
      <w:r w:rsidRPr="006E5AD6">
        <w:rPr>
          <w:i/>
          <w:iCs/>
        </w:rPr>
        <w:t>ML</w:t>
      </w:r>
      <w:r w:rsidRPr="00966006">
        <w:t xml:space="preserve"> permiten identificar patrones complejos en grandes volúmenes de datos, infiriendo sus propias reglas para reconocer patrones similares en nuevos conjuntos de datos. Esto da lugar a la creación de sistemas inteligentes que mejoran de forma autónoma mediante la observación de datos. Estos sistemas pueden aprender a predecir comportamientos, detectar similitudes o anomalías de manera automática, y tomar decisiones adecuadas basadas en los datos analizados. Los modelos de </w:t>
      </w:r>
      <w:r w:rsidRPr="006E5AD6">
        <w:rPr>
          <w:i/>
          <w:iCs/>
        </w:rPr>
        <w:t>ML</w:t>
      </w:r>
      <w:r w:rsidRPr="00966006">
        <w:t xml:space="preserve">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t xml:space="preserve"> En los proyectos de </w:t>
      </w:r>
      <w:r w:rsidR="00ED45EE" w:rsidRPr="006E5AD6">
        <w:rPr>
          <w:i/>
          <w:iCs/>
        </w:rPr>
        <w:t>M</w:t>
      </w:r>
      <w:r w:rsidR="006E5AD6">
        <w:rPr>
          <w:i/>
          <w:iCs/>
        </w:rPr>
        <w:t>L</w:t>
      </w:r>
      <w:r w:rsidR="00ED45EE" w:rsidRPr="00966006">
        <w:t xml:space="preserve">, hay tres pasos que se deben seguir, que son los siguientes. </w:t>
      </w:r>
    </w:p>
    <w:p w14:paraId="15D76876" w14:textId="77777777" w:rsidR="000B6CDF" w:rsidRPr="004B0765" w:rsidRDefault="000B6CDF" w:rsidP="004B0765">
      <w:pPr>
        <w:pStyle w:val="Sinespaciado"/>
      </w:pPr>
      <w:r w:rsidRPr="004B0765">
        <w:t>Revisión de datos: I</w:t>
      </w:r>
      <w:r w:rsidR="00ED45EE" w:rsidRPr="004B0765">
        <w:t xml:space="preserve">mplica examinar los datos disponibles para determinar cuáles son útiles, asegurando su correcto almacenamiento y formatos adecuados. Es crucial limpiar los datos eliminando registros antiguos, incompletos o erróneos para garantizar la calidad del </w:t>
      </w:r>
      <w:proofErr w:type="spellStart"/>
      <w:r w:rsidR="00ED45EE" w:rsidRPr="007C30FE">
        <w:rPr>
          <w:i/>
          <w:iCs/>
        </w:rPr>
        <w:t>dataset</w:t>
      </w:r>
      <w:proofErr w:type="spellEnd"/>
      <w:r w:rsidR="00ED45EE" w:rsidRPr="004B0765">
        <w:t xml:space="preserve">. </w:t>
      </w:r>
    </w:p>
    <w:p w14:paraId="44D41189" w14:textId="77777777" w:rsidR="000B6CDF" w:rsidRPr="004B0765" w:rsidRDefault="000B6CDF" w:rsidP="004B0765">
      <w:pPr>
        <w:pStyle w:val="Sinespaciado"/>
      </w:pPr>
      <w:r w:rsidRPr="004B0765">
        <w:t>Organización</w:t>
      </w:r>
      <w:r w:rsidR="00ED45EE" w:rsidRPr="004B0765">
        <w:t xml:space="preserve"> de datos</w:t>
      </w:r>
      <w:r w:rsidRPr="004B0765">
        <w:t>: F</w:t>
      </w:r>
      <w:r w:rsidR="00ED45EE" w:rsidRPr="004B0765">
        <w:t xml:space="preserve">undamental para facilitar el aprendizaje automático. Se seleccionan datos que reflejen las decisiones que el sistema deberá tomar automáticamente, estructurándolos de manera que optimicen el proceso de entrenamiento del modelo. </w:t>
      </w:r>
    </w:p>
    <w:p w14:paraId="14E5C71B" w14:textId="5D5F659D" w:rsidR="000B6CDF" w:rsidRPr="004B0765" w:rsidRDefault="000B6CDF" w:rsidP="004B0765">
      <w:pPr>
        <w:pStyle w:val="Sinespaciado"/>
        <w:rPr>
          <w:rStyle w:val="Hipervnculo"/>
          <w:color w:val="auto"/>
          <w:u w:val="none"/>
        </w:rPr>
      </w:pPr>
      <w:r w:rsidRPr="004B0765">
        <w:t>E</w:t>
      </w:r>
      <w:r w:rsidR="00ED45EE" w:rsidRPr="004B0765">
        <w:t>ntrenamiento y la validación del modelo</w:t>
      </w:r>
      <w:r w:rsidRPr="004B0765">
        <w:t>:</w:t>
      </w:r>
      <w:r w:rsidR="00ED45EE" w:rsidRPr="004B0765">
        <w:t xml:space="preserve">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91505A">
        <w:t xml:space="preserve"> </w:t>
      </w:r>
      <w:r w:rsidR="00391154" w:rsidRPr="004B0765">
        <w:fldChar w:fldCharType="begin" w:fldLock="1"/>
      </w:r>
      <w:r w:rsidR="00A31FD9">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4B0765">
        <w:fldChar w:fldCharType="separate"/>
      </w:r>
      <w:r w:rsidR="00A31FD9" w:rsidRPr="00A31FD9">
        <w:rPr>
          <w:noProof/>
        </w:rPr>
        <w:t>[2]</w:t>
      </w:r>
      <w:r w:rsidR="00391154" w:rsidRPr="004B0765">
        <w:fldChar w:fldCharType="end"/>
      </w:r>
      <w:r w:rsidR="00C455E4" w:rsidRPr="004B0765">
        <w:t>.</w:t>
      </w:r>
    </w:p>
    <w:p w14:paraId="4931298E" w14:textId="77777777" w:rsidR="007746AD" w:rsidRDefault="00391154" w:rsidP="004735D2">
      <w:pPr>
        <w:rPr>
          <w:lang w:eastAsia="es-ES"/>
        </w:rPr>
      </w:pPr>
      <w:r w:rsidRPr="00966006">
        <w:rPr>
          <w:lang w:eastAsia="es-ES"/>
        </w:rPr>
        <w:t xml:space="preserve">Tras conocer los conceptos generales del </w:t>
      </w:r>
      <w:r w:rsidRPr="00B57A40">
        <w:rPr>
          <w:i/>
          <w:iCs/>
          <w:lang w:eastAsia="es-ES"/>
        </w:rPr>
        <w:t>M</w:t>
      </w:r>
      <w:r w:rsidR="00B57A40" w:rsidRPr="00B57A40">
        <w:rPr>
          <w:i/>
          <w:iCs/>
          <w:lang w:eastAsia="es-ES"/>
        </w:rPr>
        <w:t>L</w:t>
      </w:r>
      <w:r w:rsidRPr="00966006">
        <w:rPr>
          <w:lang w:eastAsia="es-ES"/>
        </w:rPr>
        <w:t xml:space="preserve">, se ha </w:t>
      </w:r>
      <w:r w:rsidR="000B6CDF">
        <w:rPr>
          <w:lang w:eastAsia="es-ES"/>
        </w:rPr>
        <w:t>analizado</w:t>
      </w:r>
      <w:r w:rsidRPr="00966006">
        <w:rPr>
          <w:lang w:eastAsia="es-ES"/>
        </w:rPr>
        <w:t xml:space="preserve"> como se aplican en la gestión de inventarios actualmente. </w:t>
      </w:r>
      <w:r w:rsidR="00F0157F" w:rsidRPr="00966006">
        <w:rPr>
          <w:lang w:eastAsia="es-ES"/>
        </w:rPr>
        <w:t xml:space="preserve">Las redes neuronales son ampliamente utilizadas para predecir el comportamiento del inventario. Los modelos de </w:t>
      </w:r>
      <w:proofErr w:type="spellStart"/>
      <w:r w:rsidR="00F0157F" w:rsidRPr="00B57A40">
        <w:rPr>
          <w:i/>
          <w:iCs/>
          <w:lang w:eastAsia="es-ES"/>
        </w:rPr>
        <w:t>backpropagation</w:t>
      </w:r>
      <w:proofErr w:type="spellEnd"/>
      <w:r w:rsidR="00F0157F" w:rsidRPr="00966006">
        <w:rPr>
          <w:lang w:eastAsia="es-ES"/>
        </w:rPr>
        <w:t xml:space="preserve"> (BPNN) destacan por su estructura simple y capacidad de aprendizaje. </w:t>
      </w:r>
      <w:r w:rsidR="007746AD">
        <w:rPr>
          <w:lang w:eastAsia="es-ES"/>
        </w:rPr>
        <w:t>Por un lado, se han mencionado algunos cien</w:t>
      </w:r>
      <w:r w:rsidR="004735D2" w:rsidRPr="00966006">
        <w:rPr>
          <w:lang w:eastAsia="es-ES"/>
        </w:rPr>
        <w:t>tíficos que han desarrollado varios artículos</w:t>
      </w:r>
      <w:r w:rsidR="007746AD">
        <w:rPr>
          <w:lang w:eastAsia="es-ES"/>
        </w:rPr>
        <w:t xml:space="preserve"> </w:t>
      </w:r>
      <w:r w:rsidR="004735D2" w:rsidRPr="00966006">
        <w:rPr>
          <w:lang w:eastAsia="es-ES"/>
        </w:rPr>
        <w:t>que se han considerado interesantes</w:t>
      </w:r>
      <w:r w:rsidR="007746AD">
        <w:rPr>
          <w:lang w:eastAsia="es-ES"/>
        </w:rPr>
        <w:t>, entre ellos:</w:t>
      </w:r>
    </w:p>
    <w:p w14:paraId="55896125" w14:textId="58179D40" w:rsidR="007746AD" w:rsidRPr="004B0765" w:rsidRDefault="008363C4" w:rsidP="004B0765">
      <w:pPr>
        <w:pStyle w:val="Sinespaciado"/>
      </w:pPr>
      <w:proofErr w:type="spellStart"/>
      <w:r w:rsidRPr="004B0765">
        <w:t>Sustrova</w:t>
      </w:r>
      <w:proofErr w:type="spellEnd"/>
      <w:r w:rsidR="007746AD" w:rsidRPr="004B0765">
        <w:t>, que</w:t>
      </w:r>
      <w:r w:rsidRPr="004B0765">
        <w:t xml:space="preserve"> </w:t>
      </w:r>
      <w:r w:rsidR="00F0157F" w:rsidRPr="004B0765">
        <w:t xml:space="preserve">desarrolló varios modelos de redes neuronales para optimizar la cantidad de stock, seleccionando el modelo con menor error cuadrático medio (MSE) y un coeficiente de determinación (R2) cercano a </w:t>
      </w:r>
      <w:r w:rsidR="007746AD" w:rsidRPr="004B0765">
        <w:t xml:space="preserve">uno </w:t>
      </w:r>
      <w:r w:rsidR="004735D2" w:rsidRPr="004B0765">
        <w:fldChar w:fldCharType="begin" w:fldLock="1"/>
      </w:r>
      <w:r w:rsidR="00A31FD9">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4B0765">
        <w:fldChar w:fldCharType="separate"/>
      </w:r>
      <w:r w:rsidR="00A31FD9" w:rsidRPr="00A31FD9">
        <w:rPr>
          <w:noProof/>
        </w:rPr>
        <w:t>[3]</w:t>
      </w:r>
      <w:r w:rsidR="004735D2" w:rsidRPr="004B0765">
        <w:fldChar w:fldCharType="end"/>
      </w:r>
      <w:r w:rsidR="00F0157F" w:rsidRPr="004B0765">
        <w:t>.</w:t>
      </w:r>
      <w:r w:rsidR="004735D2" w:rsidRPr="004B0765">
        <w:t xml:space="preserve"> </w:t>
      </w:r>
    </w:p>
    <w:p w14:paraId="21E502D2" w14:textId="1DD9C7C8" w:rsidR="007746AD" w:rsidRPr="004B0765" w:rsidRDefault="00F0157F" w:rsidP="004B0765">
      <w:pPr>
        <w:pStyle w:val="Sinespaciado"/>
      </w:pPr>
      <w:proofErr w:type="spellStart"/>
      <w:r w:rsidRPr="004B0765">
        <w:lastRenderedPageBreak/>
        <w:t>Shoujing</w:t>
      </w:r>
      <w:proofErr w:type="spellEnd"/>
      <w:r w:rsidRPr="004B0765">
        <w:t xml:space="preserve"> Zhang</w:t>
      </w:r>
      <w:r w:rsidR="007746AD" w:rsidRPr="004B0765">
        <w:t>,</w:t>
      </w:r>
      <w:r w:rsidRPr="004B0765">
        <w:t xml:space="preserve"> </w:t>
      </w:r>
      <w:r w:rsidR="004735D2" w:rsidRPr="004B0765">
        <w:t>combinó</w:t>
      </w:r>
      <w:r w:rsidRPr="004B0765">
        <w:t xml:space="preserve"> BPNN con </w:t>
      </w:r>
      <w:proofErr w:type="spellStart"/>
      <w:r w:rsidRPr="004B0765">
        <w:t>clustering</w:t>
      </w:r>
      <w:proofErr w:type="spellEnd"/>
      <w:r w:rsidRPr="004B0765">
        <w:t xml:space="preserve"> mejorado y PCA para gestionar el inventario de piezas de repuesto en mantenimiento de camiones, evitando el impacto subjetivo de los gestores de inventario</w:t>
      </w:r>
      <w:r w:rsidR="002932FC">
        <w:t xml:space="preserve"> </w:t>
      </w:r>
      <w:r w:rsidR="004735D2" w:rsidRPr="004B0765">
        <w:fldChar w:fldCharType="begin" w:fldLock="1"/>
      </w:r>
      <w:r w:rsidR="00A31FD9">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4B0765">
        <w:fldChar w:fldCharType="separate"/>
      </w:r>
      <w:r w:rsidR="00A31FD9" w:rsidRPr="00A31FD9">
        <w:rPr>
          <w:noProof/>
        </w:rPr>
        <w:t>[4]</w:t>
      </w:r>
      <w:r w:rsidR="004735D2" w:rsidRPr="004B0765">
        <w:fldChar w:fldCharType="end"/>
      </w:r>
      <w:r w:rsidRPr="004B0765">
        <w:t>.</w:t>
      </w:r>
      <w:r w:rsidR="004735D2" w:rsidRPr="004B0765">
        <w:t xml:space="preserve"> </w:t>
      </w:r>
    </w:p>
    <w:p w14:paraId="3702B4D0" w14:textId="76032ACF" w:rsidR="007746AD" w:rsidRPr="004B0765" w:rsidRDefault="00F0157F" w:rsidP="004B0765">
      <w:pPr>
        <w:pStyle w:val="Sinespaciado"/>
      </w:pPr>
      <w:proofErr w:type="spellStart"/>
      <w:r w:rsidRPr="004B0765">
        <w:t>Praveen</w:t>
      </w:r>
      <w:proofErr w:type="spellEnd"/>
      <w:r w:rsidRPr="004B0765">
        <w:t xml:space="preserve"> </w:t>
      </w:r>
      <w:r w:rsidR="004735D2" w:rsidRPr="004B0765">
        <w:t>y otros</w:t>
      </w:r>
      <w:r w:rsidR="007746AD" w:rsidRPr="004B0765">
        <w:t>,</w:t>
      </w:r>
      <w:r w:rsidRPr="004B0765">
        <w:t xml:space="preserve"> utilizaron el modelo de regresión </w:t>
      </w:r>
      <w:proofErr w:type="spellStart"/>
      <w:r w:rsidRPr="004B0765">
        <w:t>XGBoost</w:t>
      </w:r>
      <w:proofErr w:type="spellEnd"/>
      <w:r w:rsidRPr="004B0765">
        <w:t xml:space="preserve"> para predicciones de demanda en pequeñas y medianas empresas, logrando reducir el stock y el capital dedicado</w:t>
      </w:r>
      <w:r w:rsidR="002932FC">
        <w:t xml:space="preserve"> </w:t>
      </w:r>
      <w:r w:rsidR="004735D2" w:rsidRPr="004B0765">
        <w:fldChar w:fldCharType="begin" w:fldLock="1"/>
      </w:r>
      <w:r w:rsidR="00A31FD9">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4B0765">
        <w:fldChar w:fldCharType="separate"/>
      </w:r>
      <w:r w:rsidR="00A31FD9" w:rsidRPr="00A31FD9">
        <w:rPr>
          <w:noProof/>
        </w:rPr>
        <w:t>[5]</w:t>
      </w:r>
      <w:r w:rsidR="004735D2" w:rsidRPr="004B0765">
        <w:fldChar w:fldCharType="end"/>
      </w:r>
      <w:r w:rsidR="004735D2" w:rsidRPr="004B0765">
        <w:t>.</w:t>
      </w:r>
      <w:r w:rsidR="001007AB" w:rsidRPr="004B0765">
        <w:t xml:space="preserve"> </w:t>
      </w:r>
    </w:p>
    <w:p w14:paraId="2A0DE5F5" w14:textId="034F005F" w:rsidR="004735D2" w:rsidRPr="00966006" w:rsidRDefault="007746AD" w:rsidP="007746AD">
      <w:r>
        <w:t>Por otro lado, s</w:t>
      </w:r>
      <w:r w:rsidR="008363C4">
        <w:t>e</w:t>
      </w:r>
      <w:r w:rsidR="004735D2" w:rsidRPr="00966006">
        <w:t xml:space="preserve"> han recogido</w:t>
      </w:r>
      <w:r w:rsidR="00F0157F" w:rsidRPr="00966006">
        <w:t xml:space="preserve"> algunos de los algoritmos </w:t>
      </w:r>
      <w:r w:rsidR="004735D2" w:rsidRPr="00966006">
        <w:t>que se han considerado interesantes</w:t>
      </w:r>
      <w:r w:rsidR="00097794" w:rsidRPr="00966006">
        <w:t xml:space="preserve"> y se ha explicado la función de ellas brevemente. </w:t>
      </w:r>
    </w:p>
    <w:p w14:paraId="522F84CE" w14:textId="1A4D4EE9" w:rsidR="004735D2" w:rsidRPr="004B0765" w:rsidRDefault="00F0157F" w:rsidP="004B0765">
      <w:pPr>
        <w:pStyle w:val="Sinespaciado"/>
      </w:pPr>
      <w:r w:rsidRPr="004B0765">
        <w:rPr>
          <w:u w:val="single"/>
        </w:rPr>
        <w:t xml:space="preserve">Red Neuronal Artificial multicapa con </w:t>
      </w:r>
      <w:proofErr w:type="spellStart"/>
      <w:r w:rsidRPr="004B0765">
        <w:rPr>
          <w:u w:val="single"/>
        </w:rPr>
        <w:t>Embeddings</w:t>
      </w:r>
      <w:proofErr w:type="spellEnd"/>
      <w:r w:rsidR="007746AD" w:rsidRPr="004B0765">
        <w:rPr>
          <w:u w:val="single"/>
        </w:rPr>
        <w:t>:</w:t>
      </w:r>
      <w:r w:rsidR="007746AD" w:rsidRPr="004B0765">
        <w:t xml:space="preserve"> </w:t>
      </w:r>
      <w:r w:rsidR="005A6E31" w:rsidRPr="004B0765">
        <w:t xml:space="preserve">Los </w:t>
      </w:r>
      <w:proofErr w:type="spellStart"/>
      <w:r w:rsidR="008363C4" w:rsidRPr="007C30FE">
        <w:rPr>
          <w:i/>
          <w:iCs/>
        </w:rPr>
        <w:t>e</w:t>
      </w:r>
      <w:r w:rsidR="005A6E31" w:rsidRPr="007C30FE">
        <w:rPr>
          <w:i/>
          <w:iCs/>
        </w:rPr>
        <w:t>mbeddings</w:t>
      </w:r>
      <w:proofErr w:type="spellEnd"/>
      <w:r w:rsidR="005A6E31" w:rsidRPr="004B0765">
        <w:t xml:space="preserve">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w:t>
      </w:r>
      <w:proofErr w:type="spellStart"/>
      <w:r w:rsidR="008363C4" w:rsidRPr="004B0765">
        <w:t>e</w:t>
      </w:r>
      <w:r w:rsidR="005A6E31" w:rsidRPr="004B0765">
        <w:t>mbeddings</w:t>
      </w:r>
      <w:proofErr w:type="spellEnd"/>
      <w:r w:rsidR="005A6E31" w:rsidRPr="004B0765">
        <w:t>, se pueden obtener predicciones más precisas en comparación con el uso exclusivo de las unidades de stock</w:t>
      </w:r>
      <w:r w:rsidR="004D3332" w:rsidRPr="004B0765">
        <w:t xml:space="preserve"> </w:t>
      </w:r>
      <w:r w:rsidR="004735D2" w:rsidRPr="004B0765">
        <w:fldChar w:fldCharType="begin" w:fldLock="1"/>
      </w:r>
      <w:r w:rsidR="00A31FD9">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4B0765">
        <w:fldChar w:fldCharType="separate"/>
      </w:r>
      <w:r w:rsidR="00A31FD9" w:rsidRPr="00A31FD9">
        <w:rPr>
          <w:noProof/>
        </w:rPr>
        <w:t>[1]</w:t>
      </w:r>
      <w:r w:rsidR="004735D2" w:rsidRPr="004B0765">
        <w:fldChar w:fldCharType="end"/>
      </w:r>
      <w:r w:rsidR="005A6E31" w:rsidRPr="004B0765">
        <w:t>.</w:t>
      </w:r>
    </w:p>
    <w:p w14:paraId="2ADDB179" w14:textId="24CE8308" w:rsidR="005A6E31" w:rsidRPr="004B0765" w:rsidRDefault="00F0157F" w:rsidP="004B0765">
      <w:pPr>
        <w:pStyle w:val="Sinespaciado"/>
      </w:pP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w:t>
      </w:r>
      <w:proofErr w:type="spellStart"/>
      <w:r w:rsidRPr="004B0765">
        <w:rPr>
          <w:u w:val="single"/>
        </w:rPr>
        <w:t>Regressor</w:t>
      </w:r>
      <w:proofErr w:type="spellEnd"/>
      <w:r w:rsidR="00D522B0" w:rsidRPr="004B0765">
        <w:rPr>
          <w:u w:val="single"/>
        </w:rPr>
        <w:t>:</w:t>
      </w:r>
      <w:r w:rsidR="00D522B0" w:rsidRPr="004B0765">
        <w:t xml:space="preserve"> </w:t>
      </w:r>
      <w:r w:rsidR="005A6E31" w:rsidRPr="004B0765">
        <w:t>Este estimador construye un modelo aditivo por etapas y permite optimizar funciones de pérdida diferenciables arbitrarias. En cada etapa se ajusta un árbol de regresión sobre el gradiente negativo de la función de pérdida dada</w:t>
      </w:r>
      <w:r w:rsidR="0091505A">
        <w:t xml:space="preserve"> </w:t>
      </w:r>
      <w:r w:rsidR="0091505A">
        <w:fldChar w:fldCharType="begin" w:fldLock="1"/>
      </w:r>
      <w:r w:rsidR="004C7B8A">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91505A">
        <w:fldChar w:fldCharType="separate"/>
      </w:r>
      <w:r w:rsidR="0091505A" w:rsidRPr="0091505A">
        <w:rPr>
          <w:noProof/>
        </w:rPr>
        <w:t>[6]</w:t>
      </w:r>
      <w:r w:rsidR="0091505A">
        <w:fldChar w:fldCharType="end"/>
      </w:r>
      <w:r w:rsidR="005A6E31" w:rsidRPr="004B0765">
        <w:t xml:space="preserve">. </w:t>
      </w:r>
    </w:p>
    <w:p w14:paraId="04BEF8D7" w14:textId="70C19881" w:rsidR="00B12C0C" w:rsidRPr="004B0765" w:rsidRDefault="00F0157F" w:rsidP="004B0765">
      <w:pPr>
        <w:pStyle w:val="Sinespaciado"/>
      </w:pPr>
      <w:proofErr w:type="spellStart"/>
      <w:r w:rsidRPr="004B0765">
        <w:rPr>
          <w:u w:val="single"/>
        </w:rPr>
        <w:t>Random</w:t>
      </w:r>
      <w:proofErr w:type="spellEnd"/>
      <w:r w:rsidRPr="004B0765">
        <w:rPr>
          <w:u w:val="single"/>
        </w:rPr>
        <w:t xml:space="preserve"> Forest </w:t>
      </w:r>
      <w:proofErr w:type="spellStart"/>
      <w:r w:rsidRPr="004B0765">
        <w:rPr>
          <w:u w:val="single"/>
        </w:rPr>
        <w:t>Regressor</w:t>
      </w:r>
      <w:proofErr w:type="spellEnd"/>
      <w:r w:rsidR="00D522B0" w:rsidRPr="004B0765">
        <w:rPr>
          <w:u w:val="single"/>
        </w:rPr>
        <w:t>:</w:t>
      </w:r>
      <w:r w:rsidR="00D522B0" w:rsidRPr="004B0765">
        <w:t xml:space="preserve"> </w:t>
      </w:r>
      <w:r w:rsidR="00B12C0C" w:rsidRPr="004B0765">
        <w:t xml:space="preserve">Un bosque aleatorio es un </w:t>
      </w:r>
      <w:r w:rsidR="008363C4" w:rsidRPr="004B0765">
        <w:t>meta estimador</w:t>
      </w:r>
      <w:r w:rsidR="00B12C0C" w:rsidRPr="004B0765">
        <w:t xml:space="preserve"> que ajusta una serie de árboles de decisión regresores a varias submuestras del conjunto de datos y utiliza el promedio para mejorar la precisión predictiva y controlar el sobreajuste</w:t>
      </w:r>
      <w:r w:rsidR="00D522B0" w:rsidRPr="004B0765">
        <w:t xml:space="preserve"> </w:t>
      </w:r>
      <w:r w:rsidR="00D522B0" w:rsidRPr="004B0765">
        <w:fldChar w:fldCharType="begin" w:fldLock="1"/>
      </w:r>
      <w:r w:rsidR="00A31FD9">
        <w:instrText>ADDIN CSL_CITATION {"citationItems":[{"id":"ITEM-1","itemData":{"abstract":"In recent years, data sets have been of great importance since the technological revolution, which allow records and control of information, so easy and simple, of the different parameters in the companies and the industries, called historical. Currently, there are a wealth of tools and applications for predicting demand. In this project we analyzed the data from the application of Data Sciences by using the Python programming tool in different regression algorithms to identify the market trend in the different variables of the model collected in the historical. The prediction of the different counts variables of demand is established by the application of Machine Learning algorithms on the regression models. It will be evaluated, through different scoring metrics, the approximation of the adjustments models to the data, calculations from the prediction algorithms, historical values. We will compare the results of the algorithms and the variations to establish which the model that best fits the data is.","author":[{"dropping-particle":"","family":"Pérez Ramis","given":"Marta","non-dropping-particle":"","parse-names":false,"suffix":""},{"dropping-particle":"","family":"Moreno Beltrán","given":"Antonio Plácido","non-dropping-particle":"","parse-names":false,"suffix":""}],"id":"ITEM-1","issued":{"date-parts":[["2017"]]},"title":"Aplicación de la Ciencia de Datos para la predicción de la Demanda","type":"article-journal"},"uris":["http://www.mendeley.com/documents/?uuid=2b16cda4-ba6f-4427-a5e6-163f2504f0db"]}],"mendeley":{"formattedCitation":"[7]","plainTextFormattedCitation":"[7]","previouslyFormattedCitation":"[7]"},"properties":{"noteIndex":0},"schema":"https://github.com/citation-style-language/schema/raw/master/csl-citation.json"}</w:instrText>
      </w:r>
      <w:r w:rsidR="00D522B0" w:rsidRPr="004B0765">
        <w:fldChar w:fldCharType="separate"/>
      </w:r>
      <w:r w:rsidR="00A31FD9" w:rsidRPr="00A31FD9">
        <w:rPr>
          <w:noProof/>
        </w:rPr>
        <w:t>[7]</w:t>
      </w:r>
      <w:r w:rsidR="00D522B0" w:rsidRPr="004B0765">
        <w:fldChar w:fldCharType="end"/>
      </w:r>
      <w:r w:rsidR="00B12C0C" w:rsidRPr="004B0765">
        <w:t xml:space="preserve">. </w:t>
      </w:r>
    </w:p>
    <w:p w14:paraId="03B5F80E" w14:textId="0657D808" w:rsidR="00BD36DF" w:rsidRPr="004B0765" w:rsidRDefault="00F0157F" w:rsidP="004B0765">
      <w:pPr>
        <w:pStyle w:val="Sinespaciado"/>
      </w:pPr>
      <w:proofErr w:type="spellStart"/>
      <w:r w:rsidRPr="004B0765">
        <w:t>Decision</w:t>
      </w:r>
      <w:proofErr w:type="spellEnd"/>
      <w:r w:rsidRPr="004B0765">
        <w:t xml:space="preserve"> </w:t>
      </w:r>
      <w:proofErr w:type="spellStart"/>
      <w:r w:rsidRPr="004B0765">
        <w:t>Tree</w:t>
      </w:r>
      <w:proofErr w:type="spellEnd"/>
      <w:r w:rsidRPr="004B0765">
        <w:t xml:space="preserve"> </w:t>
      </w:r>
      <w:proofErr w:type="spellStart"/>
      <w:r w:rsidRPr="004B0765">
        <w:t>Regressor</w:t>
      </w:r>
      <w:proofErr w:type="spellEnd"/>
      <w:r w:rsidR="00D522B0" w:rsidRPr="004B0765">
        <w:t xml:space="preserve">: </w:t>
      </w:r>
      <w:r w:rsidR="00BD36DF" w:rsidRPr="004B0765">
        <w:t xml:space="preserve">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w:t>
      </w:r>
      <w:r w:rsidR="008363C4" w:rsidRPr="004B0765">
        <w:t>nodo</w:t>
      </w:r>
      <w:r w:rsidR="00BD36DF" w:rsidRPr="004B0765">
        <w:t xml:space="preserve"> hoja representa la decisión o predicción final. El algoritmo del árbol de decisión entra en la categoría de aprendizaje supervisado. Se pueden utilizar para resolver problemas tanto de regresión como de clasificación</w:t>
      </w:r>
      <w:r w:rsidR="00D522B0" w:rsidRPr="004B0765">
        <w:t xml:space="preserve"> </w:t>
      </w:r>
      <w:r w:rsidR="00BD36DF" w:rsidRPr="004B0765">
        <w:fldChar w:fldCharType="begin" w:fldLock="1"/>
      </w:r>
      <w:r w:rsidR="00A31FD9">
        <w:instrText>ADDIN CSL_CITATION {"citationItems":[{"id":"ITEM-1","itemData":{"id":"ITEM-1","issued":{"date-parts":[["2024"]]},"title":"Decision tree in Machine Learning","type":"article-journal"},"uris":["http://www.mendeley.com/documents/?uuid=bbae4771-a5be-4643-93d6-bb1356085c06"]}],"mendeley":{"formattedCitation":"[8]","plainTextFormattedCitation":"[8]","previouslyFormattedCitation":"[8]"},"properties":{"noteIndex":0},"schema":"https://github.com/citation-style-language/schema/raw/master/csl-citation.json"}</w:instrText>
      </w:r>
      <w:r w:rsidR="00BD36DF" w:rsidRPr="004B0765">
        <w:fldChar w:fldCharType="separate"/>
      </w:r>
      <w:r w:rsidR="00A31FD9" w:rsidRPr="00A31FD9">
        <w:rPr>
          <w:noProof/>
        </w:rPr>
        <w:t>[8]</w:t>
      </w:r>
      <w:r w:rsidR="00BD36DF" w:rsidRPr="004B0765">
        <w:fldChar w:fldCharType="end"/>
      </w:r>
      <w:r w:rsidR="00BD36DF" w:rsidRPr="004B0765">
        <w:t xml:space="preserve">. </w:t>
      </w:r>
    </w:p>
    <w:p w14:paraId="6F5A9947" w14:textId="4C32DC54" w:rsidR="008363C4" w:rsidRPr="008363C4" w:rsidRDefault="00F0157F" w:rsidP="004B0765">
      <w:pPr>
        <w:pStyle w:val="Sinespaciado"/>
        <w:rPr>
          <w:lang w:eastAsia="es-ES"/>
        </w:rPr>
      </w:pPr>
      <w:r w:rsidRPr="004B0765">
        <w:rPr>
          <w:u w:val="single"/>
        </w:rPr>
        <w:t xml:space="preserve">Light </w:t>
      </w:r>
      <w:proofErr w:type="spellStart"/>
      <w:r w:rsidRPr="004B0765">
        <w:rPr>
          <w:u w:val="single"/>
        </w:rPr>
        <w:t>Gradient</w:t>
      </w:r>
      <w:proofErr w:type="spellEnd"/>
      <w:r w:rsidRPr="004B0765">
        <w:rPr>
          <w:u w:val="single"/>
        </w:rPr>
        <w:t xml:space="preserve"> </w:t>
      </w:r>
      <w:proofErr w:type="spellStart"/>
      <w:r w:rsidRPr="004B0765">
        <w:rPr>
          <w:u w:val="single"/>
        </w:rPr>
        <w:t>Boosting</w:t>
      </w:r>
      <w:proofErr w:type="spellEnd"/>
      <w:r w:rsidRPr="004B0765">
        <w:rPr>
          <w:u w:val="single"/>
        </w:rPr>
        <w:t xml:space="preserve"> Machine </w:t>
      </w:r>
      <w:proofErr w:type="spellStart"/>
      <w:r w:rsidRPr="004B0765">
        <w:rPr>
          <w:u w:val="single"/>
        </w:rPr>
        <w:t>Regressor</w:t>
      </w:r>
      <w:proofErr w:type="spellEnd"/>
      <w:r w:rsidR="00D522B0" w:rsidRPr="004B0765">
        <w:rPr>
          <w:u w:val="single"/>
        </w:rPr>
        <w:t>:</w:t>
      </w:r>
      <w:r w:rsidR="00D522B0" w:rsidRPr="004B0765">
        <w:t xml:space="preserve"> </w:t>
      </w:r>
      <w:r w:rsidR="00BB3D6F" w:rsidRPr="004B0765">
        <w:t>Es</w:t>
      </w:r>
      <w:r w:rsidR="00B12C0C" w:rsidRPr="004B0765">
        <w:t xml:space="preserve"> un marco de código abierto ampliamente utilizado para el refuerzo por gradiente. Destacado por su capacidad para manejar conjuntos de datos de gran tamaño, ofrece un rendimiento superior en comparación con otros marcos de refuerzo por gradiente.</w:t>
      </w:r>
      <w:r w:rsidR="008363C4" w:rsidRPr="004B0765">
        <w:t xml:space="preserve"> </w:t>
      </w:r>
      <w:r w:rsidR="00B12C0C" w:rsidRPr="004B0765">
        <w:t xml:space="preserve">Una de las características distintivas de </w:t>
      </w:r>
      <w:r w:rsidR="00B12C0C" w:rsidRPr="004B0765">
        <w:lastRenderedPageBreak/>
        <w:t xml:space="preserve">Light </w:t>
      </w:r>
      <w:proofErr w:type="spellStart"/>
      <w:r w:rsidR="00B12C0C" w:rsidRPr="004B0765">
        <w:t>G</w:t>
      </w:r>
      <w:r w:rsidR="00D522B0" w:rsidRPr="004B0765">
        <w:t>radrient</w:t>
      </w:r>
      <w:proofErr w:type="spellEnd"/>
      <w:r w:rsidR="00D522B0" w:rsidRPr="004B0765">
        <w:t xml:space="preserve"> </w:t>
      </w:r>
      <w:proofErr w:type="spellStart"/>
      <w:r w:rsidR="00D522B0" w:rsidRPr="004B0765">
        <w:t>Boosting</w:t>
      </w:r>
      <w:proofErr w:type="spellEnd"/>
      <w:r w:rsidR="00D522B0" w:rsidRPr="004B0765">
        <w:t xml:space="preserve"> Machine (Light GBM) e</w:t>
      </w:r>
      <w:r w:rsidR="00B12C0C" w:rsidRPr="004B0765">
        <w:t>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00D522B0" w:rsidRPr="004B0765">
        <w:t xml:space="preserve"> </w:t>
      </w:r>
      <w:r w:rsidR="00BB3D6F" w:rsidRPr="004B0765">
        <w:fldChar w:fldCharType="begin" w:fldLock="1"/>
      </w:r>
      <w:r w:rsidR="00A31FD9">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9]","plainTextFormattedCitation":"[9]","previouslyFormattedCitation":"[9]"},"properties":{"noteIndex":0},"schema":"https://github.com/citation-style-language/schema/raw/master/csl-citation.json"}</w:instrText>
      </w:r>
      <w:r w:rsidR="00BB3D6F" w:rsidRPr="004B0765">
        <w:fldChar w:fldCharType="separate"/>
      </w:r>
      <w:r w:rsidR="00A31FD9" w:rsidRPr="00A31FD9">
        <w:rPr>
          <w:noProof/>
        </w:rPr>
        <w:t>[9]</w:t>
      </w:r>
      <w:r w:rsidR="00BB3D6F" w:rsidRPr="004B0765">
        <w:fldChar w:fldCharType="end"/>
      </w:r>
      <w:r w:rsidR="00B12C0C" w:rsidRPr="004B0765">
        <w:t>.</w:t>
      </w:r>
    </w:p>
    <w:p w14:paraId="2E74671E" w14:textId="4210B9A3" w:rsidR="00BB5A4A" w:rsidRPr="00966006" w:rsidRDefault="00047031" w:rsidP="00060252">
      <w:pPr>
        <w:rPr>
          <w:lang w:eastAsia="es-ES"/>
        </w:rPr>
      </w:pPr>
      <w:r w:rsidRPr="00966006">
        <w:rPr>
          <w:lang w:eastAsia="es-ES"/>
        </w:rPr>
        <w:t xml:space="preserve">Volviendo al entorno empresarial, </w:t>
      </w:r>
      <w:r w:rsidR="00D522B0">
        <w:rPr>
          <w:lang w:eastAsia="es-ES"/>
        </w:rPr>
        <w:t>vivimos</w:t>
      </w:r>
      <w:r w:rsidR="001007AB" w:rsidRPr="00966006">
        <w:rPr>
          <w:lang w:eastAsia="es-ES"/>
        </w:rPr>
        <w:t xml:space="preserve"> en</w:t>
      </w:r>
      <w:r w:rsidR="00BB5A4A" w:rsidRPr="00966006">
        <w:rPr>
          <w:lang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w:t>
      </w:r>
      <w:r w:rsidR="008363C4">
        <w:rPr>
          <w:lang w:eastAsia="es-ES"/>
        </w:rPr>
        <w:t>tanto,</w:t>
      </w:r>
      <w:r w:rsidR="00BB5A4A" w:rsidRPr="00966006">
        <w:rPr>
          <w:lang w:eastAsia="es-ES"/>
        </w:rPr>
        <w:t xml:space="preserve"> no hay otra manera de que las empresas sobrevivan y se adapten rápidamente a esos cambios que automatizando procesos en su gestión de suministros. Si bien no se pueden resolver todos los desafíos simplemente añadiendo tecnología, una estrategia de cadena de suministro moderna requiere una pila de tecnología actualizada. </w:t>
      </w:r>
      <w:r w:rsidR="00BB5A4A" w:rsidRPr="00966006">
        <w:rPr>
          <w:shd w:val="clear" w:color="auto" w:fill="FFFFFF"/>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w:t>
      </w:r>
      <w:r w:rsidR="008363C4" w:rsidRPr="008363C4">
        <w:rPr>
          <w:i/>
          <w:iCs/>
          <w:shd w:val="clear" w:color="auto" w:fill="FFFFFF"/>
        </w:rPr>
        <w:t>ML</w:t>
      </w:r>
      <w:r w:rsidR="00BB5A4A" w:rsidRPr="00966006">
        <w:rPr>
          <w:shd w:val="clear" w:color="auto" w:fill="FFFFFF"/>
        </w:rPr>
        <w:t xml:space="preserve">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w:t>
      </w:r>
      <w:r w:rsidR="001015E9">
        <w:rPr>
          <w:shd w:val="clear" w:color="auto" w:fill="FFFFFF"/>
        </w:rPr>
        <w:t xml:space="preserve"> </w:t>
      </w:r>
      <w:r w:rsidR="008363C4">
        <w:rPr>
          <w:shd w:val="clear" w:color="auto" w:fill="FFFFFF"/>
        </w:rPr>
        <w:fldChar w:fldCharType="begin" w:fldLock="1"/>
      </w:r>
      <w:r w:rsidR="00A31FD9">
        <w:rPr>
          <w:shd w:val="clear" w:color="auto" w:fill="FFFFFF"/>
        </w:rPr>
        <w:instrText>ADDIN CSL_CITATION {"citationItems":[{"id":"ITEM-1","itemData":{"author":[{"dropping-particle":"","family":"Gonzalo Castillo","given":"","non-dropping-particle":"","parse-names":false,"suffix":""}],"container-title":"Innovación digital 360","id":"ITEM-1","issued":{"date-parts":[["2023"]]},"title":"Logística 4.0","type":"article-journal"},"uris":["http://www.mendeley.com/documents/?uuid=dcc228eb-036a-448a-97ce-8afc36a08c40"]}],"mendeley":{"formattedCitation":"[10]","plainTextFormattedCitation":"[10]","previouslyFormattedCitation":"[10]"},"properties":{"noteIndex":0},"schema":"https://github.com/citation-style-language/schema/raw/master/csl-citation.json"}</w:instrText>
      </w:r>
      <w:r w:rsidR="008363C4">
        <w:rPr>
          <w:shd w:val="clear" w:color="auto" w:fill="FFFFFF"/>
        </w:rPr>
        <w:fldChar w:fldCharType="separate"/>
      </w:r>
      <w:r w:rsidR="00A31FD9" w:rsidRPr="00A31FD9">
        <w:rPr>
          <w:noProof/>
          <w:shd w:val="clear" w:color="auto" w:fill="FFFFFF"/>
        </w:rPr>
        <w:t>[10]</w:t>
      </w:r>
      <w:r w:rsidR="008363C4">
        <w:rPr>
          <w:shd w:val="clear" w:color="auto" w:fill="FFFFFF"/>
        </w:rPr>
        <w:fldChar w:fldCharType="end"/>
      </w:r>
      <w:r w:rsidR="00BB5A4A" w:rsidRPr="00966006">
        <w:rPr>
          <w:shd w:val="clear" w:color="auto" w:fill="FFFFFF"/>
        </w:rPr>
        <w:t xml:space="preserve">. </w:t>
      </w:r>
    </w:p>
    <w:p w14:paraId="656875B3" w14:textId="77777777" w:rsidR="00C4199E" w:rsidRPr="00966006" w:rsidRDefault="00C4199E" w:rsidP="00BB5A4A"/>
    <w:p w14:paraId="1671DB9D" w14:textId="1E43BB90" w:rsidR="004162A8" w:rsidRPr="00966006" w:rsidRDefault="004162A8" w:rsidP="004162A8">
      <w:pPr>
        <w:rPr>
          <w:lang w:eastAsia="es-ES"/>
        </w:rPr>
      </w:pPr>
      <w:r w:rsidRPr="00966006">
        <w:t>El </w:t>
      </w:r>
      <w:r w:rsidR="008363C4" w:rsidRPr="008363C4">
        <w:rPr>
          <w:i/>
          <w:iCs/>
        </w:rPr>
        <w:t>ML</w:t>
      </w:r>
      <w:r w:rsidRPr="00966006">
        <w:t xml:space="preserve"> ha demostrado tener un gran potencial en varios ámbitos, incluida la configuración de optimización del control de inventario. La optimización de inventario es fundamental para la gestión eficiente de los m</w:t>
      </w:r>
      <w:r w:rsidR="001015E9">
        <w:t>ayoristas</w:t>
      </w:r>
      <w:r w:rsidRPr="00966006">
        <w:t>,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t xml:space="preserve"> </w:t>
      </w:r>
      <w:r w:rsidR="00136868">
        <w:rPr>
          <w:lang w:eastAsia="es-ES"/>
        </w:rPr>
        <w:t xml:space="preserve">Para ello, es </w:t>
      </w:r>
      <w:r w:rsidRPr="00966006">
        <w:rPr>
          <w:lang w:eastAsia="es-ES"/>
        </w:rPr>
        <w:t>esencial optimizar las políticas de inventario, ajustándolas según parámetros como el periodo de revisión, el tiempo de entrega y el nivel de servicio objetivo para cada artículo.</w:t>
      </w:r>
      <w:r w:rsidR="00047031" w:rsidRPr="00966006">
        <w:rPr>
          <w:lang w:eastAsia="es-ES"/>
        </w:rPr>
        <w:t xml:space="preserve"> </w:t>
      </w:r>
      <w:r w:rsidRPr="00966006">
        <w:rPr>
          <w:lang w:eastAsia="es-ES"/>
        </w:rPr>
        <w:t xml:space="preserve">El </w:t>
      </w:r>
      <w:r w:rsidR="008363C4" w:rsidRPr="008363C4">
        <w:rPr>
          <w:i/>
          <w:iCs/>
          <w:lang w:eastAsia="es-ES"/>
        </w:rPr>
        <w:t>ML</w:t>
      </w:r>
      <w:r w:rsidRPr="00966006">
        <w:rPr>
          <w:lang w:eastAsia="es-ES"/>
        </w:rPr>
        <w:t xml:space="preserve">, al aprovechar algoritmos avanzados para analizar datos, </w:t>
      </w:r>
      <w:r w:rsidR="00136868" w:rsidRPr="00966006">
        <w:rPr>
          <w:lang w:eastAsia="es-ES"/>
        </w:rPr>
        <w:t>Puede manejar patrones de demanda complejos, identificar tendencias y ajustar pronósticos según múltiples variables y restricciones.</w:t>
      </w:r>
      <w:r w:rsidRPr="00966006">
        <w:rPr>
          <w:lang w:eastAsia="es-ES"/>
        </w:rPr>
        <w:t xml:space="preserve"> Esto mejora la precisión de la previsión de la demanda y optimiza los niveles de inventario en consecuencia.</w:t>
      </w:r>
      <w:r w:rsidR="00047031" w:rsidRPr="00966006">
        <w:rPr>
          <w:lang w:eastAsia="es-ES"/>
        </w:rPr>
        <w:t xml:space="preserve"> </w:t>
      </w:r>
      <w:r w:rsidRPr="00966006">
        <w:rPr>
          <w:lang w:eastAsia="es-ES"/>
        </w:rPr>
        <w:t xml:space="preserve">Con su capacidad para aprender </w:t>
      </w:r>
      <w:r w:rsidRPr="00966006">
        <w:rPr>
          <w:lang w:eastAsia="es-ES"/>
        </w:rPr>
        <w:lastRenderedPageBreak/>
        <w:t xml:space="preserve">y adaptarse a partir de datos, el </w:t>
      </w:r>
      <w:r w:rsidR="00136868" w:rsidRPr="00136868">
        <w:rPr>
          <w:i/>
          <w:iCs/>
          <w:lang w:eastAsia="es-ES"/>
        </w:rPr>
        <w:t>ML</w:t>
      </w:r>
      <w:r w:rsidRPr="00966006">
        <w:rPr>
          <w:lang w:eastAsia="es-ES"/>
        </w:rPr>
        <w:t xml:space="preserve"> es más dinámico y flexible que el software tradicional de gestión de inventario, especialmente en la previsión y optimización de la demanda.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 w14:paraId="69FDBE2F" w14:textId="7C29B919" w:rsidR="004162A8" w:rsidRPr="00966006" w:rsidRDefault="004162A8" w:rsidP="004162A8">
      <w:pPr>
        <w:rPr>
          <w:lang w:eastAsia="es-ES"/>
        </w:rPr>
      </w:pPr>
      <w:r w:rsidRPr="00966006">
        <w:rPr>
          <w:lang w:eastAsia="es-ES"/>
        </w:rPr>
        <w:t xml:space="preserve">Implementar </w:t>
      </w:r>
      <w:r w:rsidRPr="00136868">
        <w:rPr>
          <w:i/>
          <w:iCs/>
          <w:lang w:eastAsia="es-ES"/>
        </w:rPr>
        <w:t>M</w:t>
      </w:r>
      <w:r w:rsidR="00136868" w:rsidRPr="00136868">
        <w:rPr>
          <w:i/>
          <w:iCs/>
          <w:lang w:eastAsia="es-ES"/>
        </w:rPr>
        <w:t>L</w:t>
      </w:r>
      <w:r w:rsidR="00136868">
        <w:rPr>
          <w:lang w:eastAsia="es-ES"/>
        </w:rPr>
        <w:t xml:space="preserve"> </w:t>
      </w:r>
      <w:r w:rsidRPr="00966006">
        <w:rPr>
          <w:lang w:eastAsia="es-ES"/>
        </w:rPr>
        <w:t xml:space="preserve">en la gestión de inventario ofrece una serie de beneficios significativos: Por un lado, </w:t>
      </w:r>
      <w:r w:rsidRPr="00966006">
        <w:t xml:space="preserve">la </w:t>
      </w:r>
      <w:r w:rsidR="00136868">
        <w:t>m</w:t>
      </w:r>
      <w:r w:rsidRPr="00966006">
        <w:t xml:space="preserve">ejora de la </w:t>
      </w:r>
      <w:r w:rsidR="00136868">
        <w:t>p</w:t>
      </w:r>
      <w:r w:rsidRPr="00966006">
        <w:t xml:space="preserve">recisión de </w:t>
      </w:r>
      <w:r w:rsidR="00136868">
        <w:t>p</w:t>
      </w:r>
      <w:r w:rsidRPr="00966006">
        <w:t>ronósticos</w:t>
      </w:r>
      <w:r w:rsidR="001015E9">
        <w:t>, ya que l</w:t>
      </w:r>
      <w:r w:rsidRPr="00966006">
        <w:rPr>
          <w:lang w:eastAsia="es-ES"/>
        </w:rPr>
        <w:t>os algoritmos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w:t>
      </w:r>
      <w:r w:rsidR="00136868">
        <w:rPr>
          <w:lang w:eastAsia="es-ES"/>
        </w:rPr>
        <w:t>,</w:t>
      </w:r>
      <w:r w:rsidRPr="00966006">
        <w:rPr>
          <w:lang w:eastAsia="es-ES"/>
        </w:rPr>
        <w:t xml:space="preserve"> la </w:t>
      </w:r>
      <w:r w:rsidR="00136868">
        <w:t>r</w:t>
      </w:r>
      <w:r w:rsidRPr="00966006">
        <w:t xml:space="preserve">educción de </w:t>
      </w:r>
      <w:r w:rsidR="00136868">
        <w:t>c</w:t>
      </w:r>
      <w:r w:rsidRPr="00966006">
        <w:t xml:space="preserve">ostos y </w:t>
      </w:r>
      <w:r w:rsidR="00136868">
        <w:t>p</w:t>
      </w:r>
      <w:r w:rsidRPr="00966006">
        <w:t>érdidas, es decir, a</w:t>
      </w:r>
      <w:r w:rsidRPr="00966006">
        <w:rPr>
          <w:lang w:eastAsia="es-ES"/>
        </w:rPr>
        <w:t xml:space="preserve">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w:t>
      </w:r>
      <w:r w:rsidR="00136868" w:rsidRPr="00136868">
        <w:rPr>
          <w:i/>
          <w:iCs/>
          <w:lang w:eastAsia="es-ES"/>
        </w:rPr>
        <w:t>ML</w:t>
      </w:r>
      <w:r w:rsidRPr="00966006">
        <w:rPr>
          <w:lang w:eastAsia="es-ES"/>
        </w:rPr>
        <w:t xml:space="preserve"> pueden generar probabilidades asociadas con diferentes niveles de demanda, permitiendo una gestión más eficiente de los productos.</w:t>
      </w:r>
      <w:r w:rsidR="001007AB" w:rsidRPr="00966006">
        <w:rPr>
          <w:lang w:eastAsia="es-ES"/>
        </w:rPr>
        <w:t xml:space="preserve"> </w:t>
      </w:r>
      <w:r w:rsidRPr="00966006">
        <w:rPr>
          <w:lang w:eastAsia="es-ES"/>
        </w:rPr>
        <w:t>Por ejemplo, en una tienda de comestibles, pueden analizar fechas de vencimiento, patrones de demanda y datos históricos de ventas para optimizar los niveles de stock y minimizar el desperdicio debido a la caducidad del producto</w:t>
      </w:r>
      <w:r w:rsidR="004C7B8A">
        <w:rPr>
          <w:lang w:eastAsia="es-ES"/>
        </w:rPr>
        <w:t xml:space="preserve"> </w:t>
      </w:r>
      <w:r w:rsidR="001015E9">
        <w:rPr>
          <w:lang w:eastAsia="es-ES"/>
        </w:rPr>
        <w:fldChar w:fldCharType="begin" w:fldLock="1"/>
      </w:r>
      <w:r w:rsidR="00A31FD9">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1015E9">
        <w:rPr>
          <w:lang w:eastAsia="es-ES"/>
        </w:rPr>
        <w:fldChar w:fldCharType="separate"/>
      </w:r>
      <w:r w:rsidR="00A31FD9" w:rsidRPr="00A31FD9">
        <w:rPr>
          <w:noProof/>
          <w:lang w:eastAsia="es-ES"/>
        </w:rPr>
        <w:t>[11]</w:t>
      </w:r>
      <w:r w:rsidR="001015E9">
        <w:rPr>
          <w:lang w:eastAsia="es-ES"/>
        </w:rPr>
        <w:fldChar w:fldCharType="end"/>
      </w:r>
      <w:r w:rsidRPr="00966006">
        <w:rPr>
          <w:lang w:eastAsia="es-ES"/>
        </w:rPr>
        <w:t>.</w:t>
      </w:r>
    </w:p>
    <w:p w14:paraId="43493250" w14:textId="77777777" w:rsidR="00136868" w:rsidRDefault="004162A8" w:rsidP="004162A8">
      <w:r w:rsidRPr="00966006">
        <w:rPr>
          <w:lang w:eastAsia="es-ES"/>
        </w:rPr>
        <w:t xml:space="preserve">Estas son varias </w:t>
      </w:r>
      <w:r w:rsidRPr="00966006">
        <w:t>consideraciones y pasos clave para implementar</w:t>
      </w:r>
      <w:r w:rsidR="00136868">
        <w:t xml:space="preserve"> </w:t>
      </w:r>
      <w:r w:rsidR="00136868" w:rsidRPr="00136868">
        <w:rPr>
          <w:i/>
          <w:iCs/>
        </w:rPr>
        <w:t>ML</w:t>
      </w:r>
      <w:r w:rsidR="00136868">
        <w:t xml:space="preserve"> </w:t>
      </w:r>
      <w:r w:rsidRPr="00966006">
        <w:t xml:space="preserve">en la gestión de inventario. </w:t>
      </w:r>
    </w:p>
    <w:p w14:paraId="6C61056F" w14:textId="77777777" w:rsidR="00136868" w:rsidRPr="004B0765" w:rsidRDefault="004162A8" w:rsidP="004B0765">
      <w:pPr>
        <w:pStyle w:val="Sinespaciado"/>
      </w:pPr>
      <w:r w:rsidRPr="004B0765">
        <w:t xml:space="preserve">La evaluación de necesidades, es decir, reflexionar sobre objetivos claros y específicos, como evitar el exceso de existencias, prevenir desabastecimientos o mejorar la previsión de la demanda. </w:t>
      </w:r>
    </w:p>
    <w:p w14:paraId="49BB8E3F" w14:textId="77777777" w:rsidR="00136868" w:rsidRPr="004B0765" w:rsidRDefault="004162A8" w:rsidP="004B0765">
      <w:pPr>
        <w:pStyle w:val="Sinespaciado"/>
      </w:pPr>
      <w:r w:rsidRPr="004B0765">
        <w:t xml:space="preserve">La selección de </w:t>
      </w:r>
      <w:r w:rsidR="00136868" w:rsidRPr="004B0765">
        <w:t>m</w:t>
      </w:r>
      <w:r w:rsidRPr="004B0765">
        <w:t xml:space="preserve">odelos y </w:t>
      </w:r>
      <w:r w:rsidR="00136868" w:rsidRPr="004B0765">
        <w:t>a</w:t>
      </w:r>
      <w:r w:rsidRPr="004B0765">
        <w:t xml:space="preserve">lgoritmos, seleccionado modelos como regresión lineal, árboles de decisión o redes neuronales según la complejidad del problema y los datos disponibles. </w:t>
      </w:r>
    </w:p>
    <w:p w14:paraId="4049C16D" w14:textId="77777777" w:rsidR="00136868" w:rsidRPr="004B0765" w:rsidRDefault="004162A8" w:rsidP="004B0765">
      <w:pPr>
        <w:pStyle w:val="Sinespaciado"/>
      </w:pPr>
      <w:r w:rsidRPr="004B0765">
        <w:t xml:space="preserve">Entrenar los modelos con datos históricos, evaluando su rendimiento con métricas adaptadas a los objetivos de gestión de inventario, y ajustar y optimizar el modelo para alcanzar un rendimiento óptimo. </w:t>
      </w:r>
    </w:p>
    <w:p w14:paraId="7686B403" w14:textId="77777777" w:rsidR="00136868" w:rsidRPr="004B0765" w:rsidRDefault="00136868" w:rsidP="004B0765">
      <w:pPr>
        <w:pStyle w:val="Sinespaciado"/>
      </w:pPr>
      <w:r w:rsidRPr="004B0765">
        <w:t>L</w:t>
      </w:r>
      <w:r w:rsidR="004162A8" w:rsidRPr="004B0765">
        <w:t xml:space="preserve">a integración con </w:t>
      </w:r>
      <w:r w:rsidRPr="004B0765">
        <w:t>s</w:t>
      </w:r>
      <w:r w:rsidR="004162A8" w:rsidRPr="004B0765">
        <w:t xml:space="preserve">istemas </w:t>
      </w:r>
      <w:r w:rsidRPr="004B0765">
        <w:t>e</w:t>
      </w:r>
      <w:r w:rsidR="004162A8" w:rsidRPr="004B0765">
        <w:t xml:space="preserve">xistentes, </w:t>
      </w:r>
      <w:r w:rsidRPr="004B0765">
        <w:t>c</w:t>
      </w:r>
      <w:r w:rsidR="004162A8" w:rsidRPr="004B0765">
        <w:t xml:space="preserve">olaborando estrechamente entre analistas de datos, profesionales de IT y expertos en gestión de suministros para integrar el modelo </w:t>
      </w:r>
      <w:r w:rsidR="004162A8" w:rsidRPr="004B0765">
        <w:lastRenderedPageBreak/>
        <w:t xml:space="preserve">en el sistema de gestión de inventario. </w:t>
      </w:r>
    </w:p>
    <w:p w14:paraId="3A588527" w14:textId="77777777" w:rsidR="00136868" w:rsidRPr="004B0765" w:rsidRDefault="004162A8" w:rsidP="004B0765">
      <w:pPr>
        <w:pStyle w:val="Sinespaciado"/>
      </w:pPr>
      <w:r w:rsidRPr="004B0765">
        <w:t xml:space="preserve">Alinear los resultados del modelo con los procesos existentes y garantizar una integración fluida en la toma de decisiones. </w:t>
      </w:r>
    </w:p>
    <w:p w14:paraId="1560ED48" w14:textId="4B18C569" w:rsidR="004162A8" w:rsidRPr="004B0765" w:rsidRDefault="004162A8" w:rsidP="004B0765">
      <w:pPr>
        <w:pStyle w:val="Sinespaciado"/>
      </w:pPr>
      <w:r w:rsidRPr="004B0765">
        <w:t xml:space="preserve">Establecer un proceso de monitoreo y mantenimiento constante, dado que los modelos de </w:t>
      </w:r>
      <w:r w:rsidR="00136868" w:rsidRPr="004B0765">
        <w:t>ML</w:t>
      </w:r>
      <w:r w:rsidRPr="004B0765">
        <w:t xml:space="preserve"> son dinámicos y requieren actualizaciones periódicas.</w:t>
      </w:r>
    </w:p>
    <w:p w14:paraId="2B883BEF" w14:textId="3AF307E4" w:rsidR="004162A8" w:rsidRPr="00966006" w:rsidRDefault="004162A8" w:rsidP="00060252">
      <w:pPr>
        <w:rPr>
          <w:lang w:eastAsia="es-ES"/>
        </w:rPr>
      </w:pPr>
      <w:r w:rsidRPr="00966006">
        <w:rPr>
          <w:lang w:eastAsia="es-ES"/>
        </w:rPr>
        <w:t xml:space="preserve">Empresas líderes como Amazon, Walmart y Nike han implementado con éxito el </w:t>
      </w:r>
      <w:r w:rsidR="00136868" w:rsidRPr="00136868">
        <w:rPr>
          <w:i/>
          <w:iCs/>
          <w:lang w:eastAsia="es-ES"/>
        </w:rPr>
        <w:t>ML</w:t>
      </w:r>
      <w:r w:rsidRPr="00966006">
        <w:rPr>
          <w:lang w:eastAsia="es-ES"/>
        </w:rPr>
        <w:t xml:space="preserve"> en la gestión de inventario, obteniendo resultados significativos. En el caso de </w:t>
      </w:r>
      <w:r w:rsidR="00136868" w:rsidRPr="00966006">
        <w:rPr>
          <w:lang w:eastAsia="es-ES"/>
        </w:rPr>
        <w:t>Amazon,</w:t>
      </w:r>
      <w:r w:rsidRPr="00966006">
        <w:rPr>
          <w:lang w:eastAsia="es-ES"/>
        </w:rPr>
        <w:t xml:space="preserve"> por ejemplo, </w:t>
      </w:r>
      <w:r w:rsidR="00136868">
        <w:rPr>
          <w:lang w:eastAsia="es-ES"/>
        </w:rPr>
        <w:t>predice</w:t>
      </w:r>
      <w:r w:rsidRPr="00966006">
        <w:rPr>
          <w:lang w:eastAsia="es-ES"/>
        </w:rPr>
        <w:t xml:space="preserve">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1015E9">
        <w:rPr>
          <w:lang w:eastAsia="es-ES"/>
        </w:rPr>
        <w:t xml:space="preserve"> </w:t>
      </w:r>
      <w:r w:rsidR="00047031" w:rsidRPr="00966006">
        <w:rPr>
          <w:lang w:eastAsia="es-ES"/>
        </w:rPr>
        <w:fldChar w:fldCharType="begin" w:fldLock="1"/>
      </w:r>
      <w:r w:rsidR="00A31FD9">
        <w:rPr>
          <w:lang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11]","plainTextFormattedCitation":"[11]","previouslyFormattedCitation":"[11]"},"properties":{"noteIndex":0},"schema":"https://github.com/citation-style-language/schema/raw/master/csl-citation.json"}</w:instrText>
      </w:r>
      <w:r w:rsidR="00047031" w:rsidRPr="00966006">
        <w:rPr>
          <w:lang w:eastAsia="es-ES"/>
        </w:rPr>
        <w:fldChar w:fldCharType="separate"/>
      </w:r>
      <w:r w:rsidR="00A31FD9" w:rsidRPr="00A31FD9">
        <w:rPr>
          <w:noProof/>
          <w:lang w:eastAsia="es-ES"/>
        </w:rPr>
        <w:t>[11]</w:t>
      </w:r>
      <w:r w:rsidR="00047031" w:rsidRPr="00966006">
        <w:rPr>
          <w:lang w:eastAsia="es-ES"/>
        </w:rPr>
        <w:fldChar w:fldCharType="end"/>
      </w:r>
      <w:r w:rsidRPr="00966006">
        <w:rPr>
          <w:lang w:eastAsia="es-ES"/>
        </w:rPr>
        <w:t>.</w:t>
      </w:r>
    </w:p>
    <w:p w14:paraId="43D23A5D" w14:textId="22383EE0" w:rsidR="0037320B" w:rsidRPr="00966006" w:rsidRDefault="0037320B" w:rsidP="0037320B">
      <w:pPr>
        <w:pStyle w:val="Ttulo2"/>
        <w:rPr>
          <w:lang w:eastAsia="es-ES"/>
        </w:rPr>
      </w:pPr>
      <w:bookmarkStart w:id="17" w:name="_Toc168055081"/>
      <w:bookmarkStart w:id="18" w:name="_Toc170055969"/>
      <w:bookmarkStart w:id="19" w:name="_Toc170110495"/>
      <w:r w:rsidRPr="00966006">
        <w:rPr>
          <w:lang w:eastAsia="es-ES"/>
        </w:rPr>
        <w:t>Objetivos</w:t>
      </w:r>
      <w:bookmarkEnd w:id="17"/>
      <w:bookmarkEnd w:id="18"/>
      <w:bookmarkEnd w:id="19"/>
    </w:p>
    <w:p w14:paraId="5033BF6B" w14:textId="17BA7204" w:rsidR="003B76D5" w:rsidRPr="00966006" w:rsidRDefault="00E37877" w:rsidP="003B76D5">
      <w:r w:rsidRPr="00E37877">
        <w:t>El objetivo de este proyecto es desarrollar un cuadro de mando integral que permita visualizar la información clave en tiempo real para mejorar las prácticas de gestión de inventarios, control de compras y ventas, y seguimiento de clientes</w:t>
      </w:r>
      <w:r w:rsidR="003B76D5">
        <w:t xml:space="preserve"> y proveedores</w:t>
      </w:r>
      <w:r w:rsidRPr="00E37877">
        <w:t xml:space="preserve"> potenciales en la empresa. Este </w:t>
      </w:r>
      <w:proofErr w:type="spellStart"/>
      <w:r w:rsidRPr="00136868">
        <w:rPr>
          <w:i/>
          <w:iCs/>
        </w:rPr>
        <w:t>dashboard</w:t>
      </w:r>
      <w:proofErr w:type="spellEnd"/>
      <w:r w:rsidRPr="00E37877">
        <w:t xml:space="preserve"> centralizará los datos esenciales, facilitando la toma de decisiones informadas y estratégicas para optimizar las operaciones y aumentar la eficiencia de la gestión empresarial. Con esta herramienta, </w:t>
      </w:r>
      <w:r>
        <w:t>se busca</w:t>
      </w:r>
      <w:r w:rsidRPr="00E37877">
        <w:t xml:space="preserve"> asegurar una mejor planificación, reducir costos, mejorar el servicio al cliente y maximizar los ingresos.</w:t>
      </w:r>
      <w:r>
        <w:t xml:space="preserve"> </w:t>
      </w:r>
      <w:r w:rsidR="00C81C7F" w:rsidRPr="00966006">
        <w:t>Las tareas del proyecto se dividen en dos objetivos principales:</w:t>
      </w:r>
    </w:p>
    <w:p w14:paraId="452D1AA3" w14:textId="77777777" w:rsidR="006F0CE8" w:rsidRPr="004B0765" w:rsidRDefault="006F0CE8" w:rsidP="004B0765">
      <w:pPr>
        <w:pStyle w:val="Sinespaciado"/>
      </w:pPr>
      <w:r w:rsidRPr="004B0765">
        <w:t xml:space="preserve">Realizar un preprocesamiento efectivo de los datos de inventario utilizando Python para garantizar la calidad y la integridad de los datos antes de su análisis. </w:t>
      </w:r>
    </w:p>
    <w:p w14:paraId="6E63BEAC" w14:textId="6C433BE4" w:rsidR="006F0CE8" w:rsidRPr="00966006" w:rsidRDefault="006F0CE8" w:rsidP="004B0765">
      <w:pPr>
        <w:pStyle w:val="Sinespaciado"/>
        <w:numPr>
          <w:ilvl w:val="1"/>
          <w:numId w:val="126"/>
        </w:numPr>
        <w:ind w:left="1418"/>
      </w:pPr>
      <w:r w:rsidRPr="00966006">
        <w:t xml:space="preserve">Implementar scripts de Python que limpien, formateen y preparen los datos para su análisis. </w:t>
      </w:r>
    </w:p>
    <w:p w14:paraId="0396B610" w14:textId="77777777" w:rsidR="006F0CE8" w:rsidRPr="00966006" w:rsidRDefault="006F0CE8" w:rsidP="004B0765">
      <w:pPr>
        <w:pStyle w:val="Sinespaciado"/>
        <w:numPr>
          <w:ilvl w:val="1"/>
          <w:numId w:val="126"/>
        </w:numPr>
        <w:ind w:left="1418"/>
      </w:pPr>
      <w:r w:rsidRPr="00966006">
        <w:t xml:space="preserve">Utilizar bibliotecas de Python como </w:t>
      </w:r>
      <w:r w:rsidRPr="004C7B8A">
        <w:rPr>
          <w:i/>
          <w:iCs/>
        </w:rPr>
        <w:t>Pandas</w:t>
      </w:r>
      <w:r w:rsidRPr="00966006">
        <w:t xml:space="preserve"> y </w:t>
      </w:r>
      <w:proofErr w:type="spellStart"/>
      <w:r w:rsidRPr="004C7B8A">
        <w:rPr>
          <w:i/>
          <w:iCs/>
        </w:rPr>
        <w:t>NumPy</w:t>
      </w:r>
      <w:proofErr w:type="spellEnd"/>
      <w:r w:rsidRPr="00966006">
        <w:t xml:space="preserve"> para realizar el preprocesamiento de datos de manera eficiente. </w:t>
      </w:r>
    </w:p>
    <w:p w14:paraId="5D9D2E53" w14:textId="3BE6794B" w:rsidR="00136868" w:rsidRPr="00136868" w:rsidRDefault="006F0CE8" w:rsidP="004B0765">
      <w:pPr>
        <w:pStyle w:val="Sinespaciado"/>
        <w:numPr>
          <w:ilvl w:val="1"/>
          <w:numId w:val="126"/>
        </w:numPr>
        <w:ind w:left="1418"/>
      </w:pPr>
      <w:r w:rsidRPr="00966006">
        <w:t xml:space="preserve">Garantizar que los datos estén libres de errores y sean coherentes para un </w:t>
      </w:r>
      <w:r w:rsidRPr="00966006">
        <w:lastRenderedPageBreak/>
        <w:t xml:space="preserve">análisis preciso. </w:t>
      </w:r>
    </w:p>
    <w:p w14:paraId="375887B2" w14:textId="03AD0CC1" w:rsidR="006F0CE8" w:rsidRPr="004B0765" w:rsidRDefault="006F0CE8" w:rsidP="004B0765">
      <w:pPr>
        <w:pStyle w:val="Sinespaciado"/>
      </w:pPr>
      <w:r w:rsidRPr="004B0765">
        <w:t xml:space="preserve">Crear un informe interactivo en </w:t>
      </w:r>
      <w:proofErr w:type="spellStart"/>
      <w:r w:rsidRPr="004B0765">
        <w:t>Power</w:t>
      </w:r>
      <w:proofErr w:type="spellEnd"/>
      <w:r w:rsidRPr="004B0765">
        <w:t xml:space="preserve"> BI que aborde los problemas de gestión identificados y proporcione una visión clara del estado de</w:t>
      </w:r>
      <w:r w:rsidR="003B76D5" w:rsidRPr="004B0765">
        <w:t xml:space="preserve"> las ventas, compras e</w:t>
      </w:r>
      <w:r w:rsidRPr="004B0765">
        <w:t xml:space="preserve"> inventario en todo momento. </w:t>
      </w:r>
    </w:p>
    <w:p w14:paraId="5A5A7926" w14:textId="20CEECE8" w:rsidR="006F0CE8" w:rsidRPr="00966006" w:rsidRDefault="006F0CE8" w:rsidP="004B0765">
      <w:pPr>
        <w:pStyle w:val="Sinespaciado"/>
        <w:numPr>
          <w:ilvl w:val="1"/>
          <w:numId w:val="127"/>
        </w:numPr>
        <w:ind w:left="1418" w:hanging="284"/>
      </w:pPr>
      <w:r w:rsidRPr="00966006">
        <w:t xml:space="preserve">Desarrollar un informe en </w:t>
      </w:r>
      <w:proofErr w:type="spellStart"/>
      <w:r w:rsidRPr="00966006">
        <w:t>Power</w:t>
      </w:r>
      <w:proofErr w:type="spellEnd"/>
      <w:r w:rsidRPr="00966006">
        <w:t xml:space="preserve"> BI que incluya visualizaciones dinámicas, métricas clave y recomendaciones para mejorar la gestión de inventario. </w:t>
      </w:r>
    </w:p>
    <w:p w14:paraId="393799B2" w14:textId="19CDB5CF" w:rsidR="006F0CE8" w:rsidRPr="00136868" w:rsidRDefault="006F0CE8" w:rsidP="004B0765">
      <w:pPr>
        <w:pStyle w:val="Sinespaciado"/>
        <w:numPr>
          <w:ilvl w:val="1"/>
          <w:numId w:val="127"/>
        </w:numPr>
        <w:ind w:left="1418" w:hanging="284"/>
      </w:pPr>
      <w:r w:rsidRPr="00966006">
        <w:t xml:space="preserve">Utilizar las capacidades de </w:t>
      </w:r>
      <w:proofErr w:type="spellStart"/>
      <w:r w:rsidRPr="00966006">
        <w:t>Power</w:t>
      </w:r>
      <w:proofErr w:type="spellEnd"/>
      <w:r w:rsidR="00136868">
        <w:t xml:space="preserve"> </w:t>
      </w:r>
      <w:r w:rsidRPr="00966006">
        <w:t>BI para crear visualizaciones efectivas y personalizadas que aborden los problemas específicos de gestió</w:t>
      </w:r>
      <w:r w:rsidR="003B76D5">
        <w:t>n</w:t>
      </w:r>
      <w:r w:rsidRPr="00966006">
        <w:t xml:space="preserve">. </w:t>
      </w:r>
    </w:p>
    <w:p w14:paraId="25100939" w14:textId="77777777" w:rsidR="006F0CE8" w:rsidRPr="004B0765" w:rsidRDefault="006F0CE8" w:rsidP="004B0765">
      <w:pPr>
        <w:pStyle w:val="Sinespaciado"/>
      </w:pPr>
      <w:r w:rsidRPr="004B0765">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4B0765">
      <w:pPr>
        <w:pStyle w:val="Sinespaciado"/>
        <w:numPr>
          <w:ilvl w:val="1"/>
          <w:numId w:val="128"/>
        </w:numPr>
        <w:ind w:left="1418"/>
      </w:pPr>
      <w:r w:rsidRPr="00966006">
        <w:t xml:space="preserve">Crear un repositorio en GitHub y realizar </w:t>
      </w:r>
      <w:proofErr w:type="spellStart"/>
      <w:r w:rsidRPr="003B76D5">
        <w:rPr>
          <w:i/>
          <w:iCs/>
        </w:rPr>
        <w:t>commits</w:t>
      </w:r>
      <w:proofErr w:type="spellEnd"/>
      <w:r w:rsidRPr="00966006">
        <w:t xml:space="preserve"> periódicos para registrar los cambios en el código y los archivos relacionados con el proyecto. </w:t>
      </w:r>
    </w:p>
    <w:p w14:paraId="7E34CA93" w14:textId="77777777" w:rsidR="00B91E97" w:rsidRPr="00966006" w:rsidRDefault="00B91E97" w:rsidP="00B91E97">
      <w:pPr>
        <w:pStyle w:val="Ttulo2"/>
      </w:pPr>
      <w:bookmarkStart w:id="20" w:name="_Toc168055082"/>
      <w:bookmarkStart w:id="21" w:name="_Toc170055970"/>
      <w:bookmarkStart w:id="22" w:name="_Toc170110496"/>
      <w:r w:rsidRPr="00966006">
        <w:t>Descripción de la metodología empleada</w:t>
      </w:r>
      <w:bookmarkEnd w:id="20"/>
      <w:bookmarkEnd w:id="21"/>
      <w:bookmarkEnd w:id="22"/>
      <w:r w:rsidRPr="00966006">
        <w:t> </w:t>
      </w:r>
    </w:p>
    <w:p w14:paraId="485AD545" w14:textId="49288F98" w:rsidR="00B91E97" w:rsidRPr="00966006" w:rsidRDefault="00B91E97" w:rsidP="00B91E97">
      <w:r w:rsidRPr="00966006">
        <w:t xml:space="preserve">En términos de herramientas de software, este proyecto sigue una metodología centrada en el uso de Python para el procesamiento de datos. Se emplea un entorno </w:t>
      </w:r>
      <w:proofErr w:type="spellStart"/>
      <w:r w:rsidRPr="003B76D5">
        <w:rPr>
          <w:i/>
          <w:iCs/>
        </w:rPr>
        <w:t>Jupyter</w:t>
      </w:r>
      <w:proofErr w:type="spellEnd"/>
      <w:r w:rsidRPr="003B76D5">
        <w:rPr>
          <w:i/>
          <w:iCs/>
        </w:rPr>
        <w:t xml:space="preserve"> Notebook</w:t>
      </w:r>
      <w:r w:rsidRPr="00966006">
        <w:t xml:space="preserve"> (.</w:t>
      </w:r>
      <w:proofErr w:type="spellStart"/>
      <w:r w:rsidRPr="00966006">
        <w:t>ipynb</w:t>
      </w:r>
      <w:proofErr w:type="spellEnd"/>
      <w:r w:rsidRPr="00966006">
        <w:t xml:space="preserve">) para llevar a cabo todas las fases del tratamiento de datos, incluyendo carga, preprocesamiento y modelado. Además, para la creación del cuadro de mando, se utiliza </w:t>
      </w:r>
      <w:proofErr w:type="spellStart"/>
      <w:r w:rsidRPr="00966006">
        <w:t>Power</w:t>
      </w:r>
      <w:proofErr w:type="spellEnd"/>
      <w:r w:rsidR="00136868">
        <w:t xml:space="preserve"> </w:t>
      </w:r>
      <w:r w:rsidRPr="00966006">
        <w:t>BI. Estas herramientas han sido seleccionadas debido a su idoneidad para un proyecto nuevo que se desarrolla completamente desde cero. En relación con las diferentes etapas que abarca este proyecto, se pueden distinguir las siguientes:</w:t>
      </w:r>
    </w:p>
    <w:p w14:paraId="5FB48E4F" w14:textId="1EAC3EEC" w:rsidR="00B91E97" w:rsidRPr="004B0765" w:rsidRDefault="00B91E97" w:rsidP="004B0765">
      <w:pPr>
        <w:pStyle w:val="Sinespaciado"/>
      </w:pPr>
      <w:r w:rsidRPr="004B0765">
        <w:t>Carga de datos: En la fase inicial del proyecto, los datos se recopilan inicialmente en archivos en formato</w:t>
      </w:r>
      <w:r w:rsidR="00136868" w:rsidRPr="004B0765">
        <w:t xml:space="preserve"> CSV o XLSX</w:t>
      </w:r>
      <w:r w:rsidRPr="004B0765">
        <w:t xml:space="preserve">. Estos archivos se transforman en </w:t>
      </w:r>
      <w:proofErr w:type="spellStart"/>
      <w:r w:rsidR="00CD755A">
        <w:rPr>
          <w:i/>
          <w:iCs/>
        </w:rPr>
        <w:t>DataFrame</w:t>
      </w:r>
      <w:r w:rsidRPr="00BD7D88">
        <w:rPr>
          <w:i/>
          <w:iCs/>
        </w:rPr>
        <w:t>s</w:t>
      </w:r>
      <w:proofErr w:type="spellEnd"/>
      <w:r w:rsidR="00136868" w:rsidRPr="004B0765">
        <w:t xml:space="preserve"> de Pandas</w:t>
      </w:r>
      <w:r w:rsidRPr="004B0765">
        <w:t xml:space="preserve"> utilizando Python dentro del entorno </w:t>
      </w:r>
      <w:proofErr w:type="spellStart"/>
      <w:r w:rsidRPr="00BD7D88">
        <w:rPr>
          <w:i/>
          <w:iCs/>
        </w:rPr>
        <w:t>Jupyter</w:t>
      </w:r>
      <w:proofErr w:type="spellEnd"/>
      <w:r w:rsidRPr="00BD7D88">
        <w:rPr>
          <w:i/>
          <w:iCs/>
        </w:rPr>
        <w:t xml:space="preserve"> Notebook</w:t>
      </w:r>
      <w:r w:rsidRPr="004B0765">
        <w:t>.</w:t>
      </w:r>
    </w:p>
    <w:p w14:paraId="2CC4492A" w14:textId="51738A3A" w:rsidR="00B91E97" w:rsidRPr="004B0765" w:rsidRDefault="00B91E97" w:rsidP="004B0765">
      <w:pPr>
        <w:pStyle w:val="Sinespaciado"/>
      </w:pPr>
      <w:r w:rsidRPr="004B0765">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r w:rsidR="003B76D5" w:rsidRPr="004B0765">
        <w:t>.</w:t>
      </w:r>
    </w:p>
    <w:p w14:paraId="01378948" w14:textId="31F2FA27" w:rsidR="00B91E97" w:rsidRPr="004B0765" w:rsidRDefault="00B91E97" w:rsidP="004B0765">
      <w:pPr>
        <w:pStyle w:val="Sinespaciado"/>
      </w:pPr>
      <w:r w:rsidRPr="004B0765">
        <w:t xml:space="preserve">Análisis de los datos: En la fase de análisis de datos, </w:t>
      </w:r>
      <w:r w:rsidR="003B76D5" w:rsidRPr="004B0765">
        <w:t>además de comprender l</w:t>
      </w:r>
      <w:r w:rsidRPr="004B0765">
        <w:t>os datos disponibles</w:t>
      </w:r>
      <w:r w:rsidR="003B76D5" w:rsidRPr="004B0765">
        <w:t>, s</w:t>
      </w:r>
      <w:r w:rsidRPr="004B0765">
        <w:t>e han generado nuevas tablas que añaden valor al informe y se han creado columnas adicionales a partir de los datos existentes para enriquecer la información disponible</w:t>
      </w:r>
      <w:r w:rsidR="003B76D5" w:rsidRPr="004B0765">
        <w:t>.</w:t>
      </w:r>
    </w:p>
    <w:p w14:paraId="6708785A" w14:textId="16E7D0A5" w:rsidR="00B91E97" w:rsidRPr="004B0765" w:rsidRDefault="00B91E97" w:rsidP="004B0765">
      <w:pPr>
        <w:pStyle w:val="Sinespaciado"/>
      </w:pPr>
      <w:r w:rsidRPr="004B0765">
        <w:lastRenderedPageBreak/>
        <w:t xml:space="preserve">Creación del informe: Las bases de datos almacenadas en Excel han sido integradas en </w:t>
      </w:r>
      <w:proofErr w:type="spellStart"/>
      <w:r w:rsidRPr="004B0765">
        <w:t>Power</w:t>
      </w:r>
      <w:proofErr w:type="spellEnd"/>
      <w:r w:rsidRPr="004B0765">
        <w:t xml:space="preserve"> BI, donde se ha procedido a crear un informe dinámico y claro. Este proceso asegura la correcta visualización de los datos de manera accesible y comprensible para los usuarios.</w:t>
      </w:r>
    </w:p>
    <w:p w14:paraId="56C0C612" w14:textId="1579874E" w:rsidR="00B91E97" w:rsidRPr="004B0765" w:rsidRDefault="00B91E97" w:rsidP="004B0765">
      <w:pPr>
        <w:pStyle w:val="Sinespaciado"/>
      </w:pPr>
      <w:r w:rsidRPr="004B0765">
        <w:t xml:space="preserve">Control de versiones: </w:t>
      </w:r>
      <w:r w:rsidR="00D61047" w:rsidRPr="004B0765">
        <w:t>Durante todo</w:t>
      </w:r>
      <w:r w:rsidRPr="004B0765">
        <w:t xml:space="preserve"> el proyecto se ha hecho uso </w:t>
      </w:r>
      <w:r w:rsidR="00BD7D88">
        <w:t>d</w:t>
      </w:r>
      <w:r w:rsidRPr="004B0765">
        <w:t xml:space="preserve">e </w:t>
      </w:r>
      <w:r w:rsidR="00BD7D88" w:rsidRPr="00BD7D88">
        <w:rPr>
          <w:i/>
          <w:iCs/>
        </w:rPr>
        <w:t>G</w:t>
      </w:r>
      <w:r w:rsidRPr="00BD7D88">
        <w:rPr>
          <w:i/>
          <w:iCs/>
        </w:rPr>
        <w:t>it</w:t>
      </w:r>
      <w:r w:rsidRPr="004B0765">
        <w:t xml:space="preserve"> para mantener una correcta gestión de las versiones. </w:t>
      </w:r>
    </w:p>
    <w:p w14:paraId="714F6A7B" w14:textId="5C007F63" w:rsidR="00B91E97" w:rsidRPr="004B0765" w:rsidRDefault="00B91E97" w:rsidP="004B0765">
      <w:pPr>
        <w:pStyle w:val="Sinespaciado"/>
      </w:pPr>
      <w:r w:rsidRPr="004B0765">
        <w:t>Conclusiones: una vez completado todo el proceso se extraen las conclusiones definitivas. </w:t>
      </w:r>
    </w:p>
    <w:p w14:paraId="7F649A77" w14:textId="710EA6D6" w:rsidR="0037320B" w:rsidRPr="00966006" w:rsidRDefault="0037320B" w:rsidP="0037320B">
      <w:pPr>
        <w:pStyle w:val="Ttulo2"/>
        <w:rPr>
          <w:lang w:eastAsia="es-ES"/>
        </w:rPr>
      </w:pPr>
      <w:bookmarkStart w:id="23" w:name="_Toc168055083"/>
      <w:bookmarkStart w:id="24" w:name="_Toc170055971"/>
      <w:bookmarkStart w:id="25" w:name="_Toc170110497"/>
      <w:r w:rsidRPr="00966006">
        <w:rPr>
          <w:lang w:eastAsia="es-ES"/>
        </w:rPr>
        <w:t>Planificación</w:t>
      </w:r>
      <w:bookmarkEnd w:id="23"/>
      <w:r w:rsidR="00A939F9">
        <w:rPr>
          <w:lang w:eastAsia="es-ES"/>
        </w:rPr>
        <w:t xml:space="preserve"> del proyecto</w:t>
      </w:r>
      <w:bookmarkEnd w:id="24"/>
      <w:bookmarkEnd w:id="25"/>
    </w:p>
    <w:p w14:paraId="6CC7CE58" w14:textId="16EF6D99" w:rsidR="00A34B43" w:rsidRDefault="00A34B43" w:rsidP="00A34B43">
      <w:pPr>
        <w:rPr>
          <w:rFonts w:eastAsia="Times New Roman"/>
          <w:lang w:eastAsia="es-ES"/>
        </w:rPr>
      </w:pPr>
      <w:r w:rsidRPr="0025277E">
        <w:rPr>
          <w:rFonts w:eastAsia="Times New Roman"/>
          <w:lang w:eastAsia="es-ES"/>
        </w:rPr>
        <w:t>Una vez conocido el proyecto y definidos los objetivos a realizar, se han diseñado los pasos y tiempos necesarios para llevarlo a cabo. Para ello se ha utilizado el diagrama de Gantt, que corresponde al cuadro de Henry Gantt; creado a principios del siglo XX con el objetivo de representar el desarrollo de las actividades de un proyecto. Permite identificar los recursos que se utilizarán en cada actividad y establecer su duración. De esta forma se podrán evitar espacios de tiempo inútiles</w:t>
      </w:r>
      <w:r>
        <w:rPr>
          <w:rFonts w:eastAsia="Times New Roman"/>
          <w:lang w:eastAsia="es-ES"/>
        </w:rPr>
        <w:t xml:space="preserve"> </w:t>
      </w:r>
      <w:r>
        <w:rPr>
          <w:rFonts w:eastAsia="Times New Roman"/>
          <w:lang w:eastAsia="es-ES"/>
        </w:rPr>
        <w:fldChar w:fldCharType="begin" w:fldLock="1"/>
      </w:r>
      <w:r w:rsidR="00A31FD9">
        <w:rPr>
          <w:rFonts w:eastAsia="Times New Roman"/>
          <w:lang w:eastAsia="es-ES"/>
        </w:rPr>
        <w:instrText>ADDIN CSL_CITATION {"citationItems":[{"id":"ITEM-1","itemData":{"URL":"https://www.teamleader.es/blog/diagrama-de-gantt","accessed":{"date-parts":[["2023","4","20"]]},"id":"ITEM-1","issued":{"date-parts":[["0"]]},"title":"¿Qué es y para qué sirve un diagrama de Gantt? | Teamleader","type":"webpage"},"uris":["http://www.mendeley.com/documents/?uuid=0c671e1e-517c-3647-beb8-5ffdbe935dd1"]}],"mendeley":{"formattedCitation":"[12]","plainTextFormattedCitation":"[12]","previouslyFormattedCitation":"[12]"},"properties":{"noteIndex":0},"schema":"https://github.com/citation-style-language/schema/raw/master/csl-citation.json"}</w:instrText>
      </w:r>
      <w:r>
        <w:rPr>
          <w:rFonts w:eastAsia="Times New Roman"/>
          <w:lang w:eastAsia="es-ES"/>
        </w:rPr>
        <w:fldChar w:fldCharType="separate"/>
      </w:r>
      <w:r w:rsidR="00A31FD9" w:rsidRPr="00A31FD9">
        <w:rPr>
          <w:rFonts w:eastAsia="Times New Roman"/>
          <w:noProof/>
          <w:lang w:eastAsia="es-ES"/>
        </w:rPr>
        <w:t>[12]</w:t>
      </w:r>
      <w:r>
        <w:rPr>
          <w:rFonts w:eastAsia="Times New Roman"/>
          <w:lang w:eastAsia="es-ES"/>
        </w:rPr>
        <w:fldChar w:fldCharType="end"/>
      </w:r>
      <w:r w:rsidRPr="0025277E">
        <w:rPr>
          <w:rFonts w:eastAsia="Times New Roman"/>
          <w:lang w:eastAsia="es-ES"/>
        </w:rPr>
        <w:t>.</w:t>
      </w:r>
      <w:r w:rsidR="004C7B8A">
        <w:rPr>
          <w:rFonts w:eastAsia="Times New Roman"/>
          <w:lang w:eastAsia="es-ES"/>
        </w:rPr>
        <w:t xml:space="preserve"> </w:t>
      </w:r>
      <w:r w:rsidRPr="0025277E">
        <w:rPr>
          <w:rFonts w:eastAsia="Times New Roman"/>
          <w:lang w:eastAsia="es-ES"/>
        </w:rPr>
        <w:t xml:space="preserve">Siendo un proyecto de </w:t>
      </w:r>
      <w:r>
        <w:rPr>
          <w:rFonts w:eastAsia="Times New Roman"/>
          <w:lang w:eastAsia="es-ES"/>
        </w:rPr>
        <w:t>3</w:t>
      </w:r>
      <w:r w:rsidRPr="0025277E">
        <w:rPr>
          <w:rFonts w:eastAsia="Times New Roman"/>
          <w:lang w:eastAsia="es-ES"/>
        </w:rPr>
        <w:t xml:space="preserve"> meses, es muy importante tenerlo bien planificado para que cada acción se lleve a cabo en la fecha prevista. Toda la planificación se puede ver en la </w:t>
      </w:r>
      <w:r w:rsidR="00D7684D">
        <w:rPr>
          <w:rFonts w:eastAsia="Times New Roman"/>
          <w:lang w:eastAsia="es-ES"/>
        </w:rPr>
        <w:fldChar w:fldCharType="begin"/>
      </w:r>
      <w:r w:rsidR="00D7684D">
        <w:rPr>
          <w:rFonts w:eastAsia="Times New Roman"/>
          <w:lang w:eastAsia="es-ES"/>
        </w:rPr>
        <w:instrText xml:space="preserve"> REF _Ref170022766 \h </w:instrText>
      </w:r>
      <w:r w:rsidR="00D7684D">
        <w:rPr>
          <w:rFonts w:eastAsia="Times New Roman"/>
          <w:lang w:eastAsia="es-ES"/>
        </w:rPr>
      </w:r>
      <w:r w:rsidR="00D7684D">
        <w:rPr>
          <w:rFonts w:eastAsia="Times New Roman"/>
          <w:lang w:eastAsia="es-ES"/>
        </w:rPr>
        <w:fldChar w:fldCharType="separate"/>
      </w:r>
      <w:r w:rsidR="00B202AF" w:rsidRPr="00D7684D">
        <w:rPr>
          <w:rStyle w:val="nfasissutil"/>
        </w:rPr>
        <w:t xml:space="preserve">Figura </w:t>
      </w:r>
      <w:r w:rsidR="00B202AF">
        <w:rPr>
          <w:rStyle w:val="nfasissutil"/>
          <w:noProof/>
        </w:rPr>
        <w:t>1</w:t>
      </w:r>
      <w:r w:rsidR="00D7684D">
        <w:rPr>
          <w:rFonts w:eastAsia="Times New Roman"/>
          <w:lang w:eastAsia="es-ES"/>
        </w:rPr>
        <w:fldChar w:fldCharType="end"/>
      </w:r>
      <w:r w:rsidR="00D7684D">
        <w:rPr>
          <w:rFonts w:eastAsia="Times New Roman"/>
          <w:lang w:eastAsia="es-ES"/>
        </w:rPr>
        <w:t>.</w:t>
      </w:r>
    </w:p>
    <w:p w14:paraId="1D5028F8" w14:textId="77777777" w:rsidR="00D7684D" w:rsidRDefault="007C5C87" w:rsidP="00D7684D">
      <w:pPr>
        <w:keepNext/>
      </w:pPr>
      <w:r>
        <w:rPr>
          <w:rFonts w:ascii="Calibri" w:hAnsi="Calibri" w:cs="Calibri"/>
          <w:noProof/>
          <w:color w:val="000000"/>
          <w:sz w:val="32"/>
          <w:szCs w:val="32"/>
          <w:bdr w:val="none" w:sz="0" w:space="0" w:color="auto" w:frame="1"/>
        </w:rPr>
        <w:drawing>
          <wp:inline distT="0" distB="0" distL="0" distR="0" wp14:anchorId="15119DAA" wp14:editId="6C2860F0">
            <wp:extent cx="6017260" cy="1571721"/>
            <wp:effectExtent l="0" t="0" r="2540" b="9525"/>
            <wp:docPr id="1194352597" name="Imagen 2" descr="Gráfico, Gráfico de barras, Histo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4352597" name="Imagen 2" descr="Gráfico, Gráfico de barras, Histograma"/>
                    <pic:cNvPicPr>
                      <a:picLocks noChangeAspect="1" noChangeArrowheads="1"/>
                    </pic:cNvPicPr>
                  </pic:nvPicPr>
                  <pic:blipFill rotWithShape="1">
                    <a:blip r:embed="rId17">
                      <a:extLst>
                        <a:ext uri="{28A0092B-C50C-407E-A947-70E740481C1C}">
                          <a14:useLocalDpi xmlns:a14="http://schemas.microsoft.com/office/drawing/2010/main" val="0"/>
                        </a:ext>
                      </a:extLst>
                    </a:blip>
                    <a:srcRect t="1240"/>
                    <a:stretch/>
                  </pic:blipFill>
                  <pic:spPr bwMode="auto">
                    <a:xfrm>
                      <a:off x="0" y="0"/>
                      <a:ext cx="6017260" cy="1571721"/>
                    </a:xfrm>
                    <a:prstGeom prst="rect">
                      <a:avLst/>
                    </a:prstGeom>
                    <a:noFill/>
                    <a:ln>
                      <a:noFill/>
                    </a:ln>
                    <a:extLst>
                      <a:ext uri="{53640926-AAD7-44D8-BBD7-CCE9431645EC}">
                        <a14:shadowObscured xmlns:a14="http://schemas.microsoft.com/office/drawing/2010/main"/>
                      </a:ext>
                    </a:extLst>
                  </pic:spPr>
                </pic:pic>
              </a:graphicData>
            </a:graphic>
          </wp:inline>
        </w:drawing>
      </w:r>
    </w:p>
    <w:p w14:paraId="695B5760" w14:textId="440384B8" w:rsidR="007C5C87" w:rsidRPr="00D7684D" w:rsidRDefault="00D7684D" w:rsidP="00D7684D">
      <w:pPr>
        <w:pStyle w:val="Descripcin"/>
        <w:jc w:val="center"/>
        <w:rPr>
          <w:rStyle w:val="nfasissutil"/>
        </w:rPr>
      </w:pPr>
      <w:bookmarkStart w:id="26" w:name="_Ref170022766"/>
      <w:bookmarkStart w:id="27" w:name="_Toc170110526"/>
      <w:r w:rsidRPr="00D7684D">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1</w:t>
      </w:r>
      <w:r w:rsidR="006F786E">
        <w:rPr>
          <w:rStyle w:val="nfasissutil"/>
        </w:rPr>
        <w:fldChar w:fldCharType="end"/>
      </w:r>
      <w:bookmarkEnd w:id="26"/>
      <w:r w:rsidRPr="00D7684D">
        <w:rPr>
          <w:rStyle w:val="nfasissutil"/>
        </w:rPr>
        <w:t>:Planificación Gantt del proyecto</w:t>
      </w:r>
      <w:bookmarkEnd w:id="27"/>
    </w:p>
    <w:p w14:paraId="6EE7535C" w14:textId="4843FD67" w:rsidR="00B91E97" w:rsidRPr="00966006" w:rsidRDefault="00E85596" w:rsidP="00B91E97">
      <w:pPr>
        <w:rPr>
          <w:rFonts w:eastAsia="Arial Narrow"/>
        </w:rPr>
        <w:sectPr w:rsidR="00B91E97" w:rsidRPr="00966006" w:rsidSect="00C81C7F">
          <w:headerReference w:type="even" r:id="rId18"/>
          <w:headerReference w:type="default" r:id="rId19"/>
          <w:footerReference w:type="even" r:id="rId20"/>
          <w:footerReference w:type="default" r:id="rId21"/>
          <w:headerReference w:type="first" r:id="rId22"/>
          <w:footerReference w:type="first" r:id="rId23"/>
          <w:pgSz w:w="11790" w:h="16820"/>
          <w:pgMar w:top="1702" w:right="1180" w:bottom="993" w:left="1134" w:header="720" w:footer="720" w:gutter="0"/>
          <w:cols w:space="720"/>
          <w:docGrid w:linePitch="299"/>
        </w:sectPr>
      </w:pPr>
      <w:r w:rsidRPr="00966006">
        <w:rPr>
          <w:rFonts w:eastAsia="Arial Narrow"/>
        </w:rPr>
        <w:br w:type="page"/>
      </w:r>
    </w:p>
    <w:p w14:paraId="2A88213D" w14:textId="39848AA4" w:rsidR="00E85596" w:rsidRPr="00966006" w:rsidRDefault="00E85596" w:rsidP="0037320B">
      <w:pPr>
        <w:pStyle w:val="Ttulo1"/>
        <w:rPr>
          <w:lang w:eastAsia="es-ES"/>
        </w:rPr>
      </w:pPr>
      <w:bookmarkStart w:id="28" w:name="_Toc168055084"/>
      <w:bookmarkStart w:id="29" w:name="_Toc170055972"/>
      <w:bookmarkStart w:id="30" w:name="_Toc170110498"/>
      <w:r w:rsidRPr="00966006">
        <w:rPr>
          <w:lang w:eastAsia="es-ES"/>
        </w:rPr>
        <w:lastRenderedPageBreak/>
        <w:t>DESARROLLO</w:t>
      </w:r>
      <w:bookmarkEnd w:id="28"/>
      <w:bookmarkEnd w:id="29"/>
      <w:bookmarkEnd w:id="30"/>
    </w:p>
    <w:p w14:paraId="5EB4041C" w14:textId="0984B4E8" w:rsidR="009C7BF7" w:rsidRPr="00966006" w:rsidRDefault="009C7BF7" w:rsidP="009C7BF7">
      <w:pPr>
        <w:rPr>
          <w:rFonts w:eastAsia="Calibri" w:cs="Arial"/>
        </w:rPr>
      </w:pPr>
      <w:r w:rsidRPr="00966006">
        <w:rPr>
          <w:rFonts w:eastAsia="Calibri" w:cs="Arial"/>
        </w:rPr>
        <w:t xml:space="preserve">Para llevar a cabo el proyecto se ha cogido la información de </w:t>
      </w:r>
      <w:r>
        <w:rPr>
          <w:rFonts w:eastAsia="Calibri" w:cs="Arial"/>
        </w:rPr>
        <w:t>una</w:t>
      </w:r>
      <w:r w:rsidRPr="00966006">
        <w:rPr>
          <w:rFonts w:eastAsia="Calibri" w:cs="Arial"/>
        </w:rPr>
        <w:t xml:space="preserve"> plataforma llamada </w:t>
      </w:r>
      <w:proofErr w:type="spellStart"/>
      <w:r w:rsidRPr="00BD7D88">
        <w:rPr>
          <w:rFonts w:eastAsia="Calibri" w:cs="Arial"/>
          <w:i/>
          <w:iCs/>
        </w:rPr>
        <w:t>Kaggle</w:t>
      </w:r>
      <w:proofErr w:type="spellEnd"/>
      <w:r w:rsidRPr="00966006">
        <w:rPr>
          <w:rFonts w:eastAsia="Calibri" w:cs="Arial"/>
        </w:rPr>
        <w:t xml:space="preserve"> que proporciona un entorno colaborativo para el aprendizaje automático y la ciencia de datos. Esta página ofrece una variedad de recursos y herramientas en los que</w:t>
      </w:r>
      <w:r w:rsidR="00DB2E87">
        <w:rPr>
          <w:rFonts w:eastAsia="Calibri" w:cs="Arial"/>
        </w:rPr>
        <w:t>,</w:t>
      </w:r>
      <w:r w:rsidRPr="00966006">
        <w:rPr>
          <w:rFonts w:eastAsia="Calibri" w:cs="Arial"/>
        </w:rPr>
        <w:t xml:space="preserve"> entre otros</w:t>
      </w:r>
      <w:r w:rsidR="00DB2E87">
        <w:rPr>
          <w:rFonts w:eastAsia="Calibri" w:cs="Arial"/>
        </w:rPr>
        <w:t>,</w:t>
      </w:r>
      <w:r w:rsidRPr="00966006">
        <w:rPr>
          <w:rFonts w:eastAsia="Calibri" w:cs="Arial"/>
        </w:rPr>
        <w:t xml:space="preserve"> se encuentran bases de datos públicos</w:t>
      </w:r>
      <w:r w:rsidR="004C7B8A">
        <w:rPr>
          <w:rFonts w:eastAsia="Calibri" w:cs="Arial"/>
        </w:rPr>
        <w:t xml:space="preserve"> </w:t>
      </w:r>
      <w:r w:rsidRPr="00966006">
        <w:rPr>
          <w:rFonts w:eastAsia="Calibri" w:cs="Arial"/>
        </w:rPr>
        <w:fldChar w:fldCharType="begin" w:fldLock="1"/>
      </w:r>
      <w:r w:rsidR="00A31FD9">
        <w:rPr>
          <w:rFonts w:eastAsia="Calibri" w:cs="Arial"/>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3]","plainTextFormattedCitation":"[13]","previouslyFormattedCitation":"[13]"},"properties":{"noteIndex":0},"schema":"https://github.com/citation-style-language/schema/raw/master/csl-citation.json"}</w:instrText>
      </w:r>
      <w:r w:rsidRPr="00966006">
        <w:rPr>
          <w:rFonts w:eastAsia="Calibri" w:cs="Arial"/>
        </w:rPr>
        <w:fldChar w:fldCharType="separate"/>
      </w:r>
      <w:r w:rsidR="00A31FD9" w:rsidRPr="00A31FD9">
        <w:rPr>
          <w:rFonts w:eastAsia="Calibri" w:cs="Arial"/>
          <w:noProof/>
        </w:rPr>
        <w:t>[13]</w:t>
      </w:r>
      <w:r w:rsidRPr="00966006">
        <w:rPr>
          <w:rFonts w:eastAsia="Calibri" w:cs="Arial"/>
        </w:rPr>
        <w:fldChar w:fldCharType="end"/>
      </w:r>
      <w:r w:rsidRPr="00966006">
        <w:rPr>
          <w:rFonts w:eastAsia="Calibri" w:cs="Arial"/>
        </w:rPr>
        <w:t xml:space="preserve">. </w:t>
      </w:r>
    </w:p>
    <w:p w14:paraId="397F1F89" w14:textId="1EBB82FF" w:rsidR="0014493B" w:rsidRPr="00966006" w:rsidRDefault="009C7BF7" w:rsidP="009707EC">
      <w:pPr>
        <w:rPr>
          <w:rFonts w:eastAsia="Calibri" w:cs="Arial"/>
        </w:rPr>
      </w:pPr>
      <w:r>
        <w:rPr>
          <w:rFonts w:eastAsia="Calibri" w:cs="Arial"/>
        </w:rPr>
        <w:t>En</w:t>
      </w:r>
      <w:r w:rsidR="0014493B" w:rsidRPr="00966006">
        <w:rPr>
          <w:rFonts w:eastAsia="Calibri" w:cs="Arial"/>
        </w:rPr>
        <w:t xml:space="preserve"> el desarrollo del proyecto </w:t>
      </w:r>
      <w:r w:rsidR="009707EC" w:rsidRPr="00966006">
        <w:rPr>
          <w:rFonts w:eastAsia="Calibri" w:cs="Arial"/>
        </w:rPr>
        <w:t xml:space="preserve">se han dado una serie de pasos interrelacionados que van desde la entrada de datos hasta la </w:t>
      </w:r>
      <w:r w:rsidR="00D61047" w:rsidRPr="00966006">
        <w:rPr>
          <w:rFonts w:eastAsia="Calibri" w:cs="Arial"/>
        </w:rPr>
        <w:t xml:space="preserve">visualización </w:t>
      </w:r>
      <w:r w:rsidR="009707EC" w:rsidRPr="00966006">
        <w:rPr>
          <w:rFonts w:eastAsia="Calibri" w:cs="Arial"/>
        </w:rPr>
        <w:t xml:space="preserve">de los resultados. En el primer paso se han </w:t>
      </w:r>
      <w:r w:rsidR="00DB2E87">
        <w:rPr>
          <w:rFonts w:eastAsia="Calibri" w:cs="Arial"/>
        </w:rPr>
        <w:t>leído los</w:t>
      </w:r>
      <w:r w:rsidR="009707EC" w:rsidRPr="00966006">
        <w:rPr>
          <w:rFonts w:eastAsia="Calibri" w:cs="Arial"/>
        </w:rPr>
        <w:t xml:space="preserve"> datos, lo que implica la recopilación de información relevante. A continuación, se ha seguido con la preparación de datos, </w:t>
      </w:r>
      <w:r w:rsidR="004714DB">
        <w:rPr>
          <w:rFonts w:eastAsia="Calibri" w:cs="Arial"/>
        </w:rPr>
        <w:t>incluyendo</w:t>
      </w:r>
      <w:r w:rsidR="009707EC" w:rsidRPr="00966006">
        <w:rPr>
          <w:rFonts w:eastAsia="Calibri" w:cs="Arial"/>
        </w:rPr>
        <w:t xml:space="preserve"> la limpieza y consolidación de datos brutos para transformarlos en una forma adecuada para el análisis</w:t>
      </w:r>
      <w:r w:rsidR="00DB2E87">
        <w:rPr>
          <w:rFonts w:eastAsia="Calibri" w:cs="Arial"/>
        </w:rPr>
        <w:t>; v</w:t>
      </w:r>
      <w:r w:rsidR="004714DB">
        <w:rPr>
          <w:rFonts w:eastAsia="Calibri" w:cs="Arial"/>
        </w:rPr>
        <w:t>erificando</w:t>
      </w:r>
      <w:r w:rsidR="009707EC" w:rsidRPr="00966006">
        <w:rPr>
          <w:rFonts w:eastAsia="Calibri" w:cs="Arial"/>
        </w:rPr>
        <w:t xml:space="preserve"> continuamente para garantizar la calidad y relevancia de los datos. Luego, en la exploración de datos</w:t>
      </w:r>
      <w:r w:rsidR="004714DB">
        <w:rPr>
          <w:rFonts w:eastAsia="Calibri" w:cs="Arial"/>
        </w:rPr>
        <w:t xml:space="preserve"> </w:t>
      </w:r>
      <w:r w:rsidR="009707EC" w:rsidRPr="00966006">
        <w:rPr>
          <w:rFonts w:eastAsia="Calibri" w:cs="Arial"/>
        </w:rPr>
        <w:t xml:space="preserve">se ha enriquecido </w:t>
      </w:r>
      <w:r w:rsidR="004714DB">
        <w:rPr>
          <w:rFonts w:eastAsia="Calibri" w:cs="Arial"/>
        </w:rPr>
        <w:t xml:space="preserve">la base de datos </w:t>
      </w:r>
      <w:r w:rsidR="009707EC" w:rsidRPr="00966006">
        <w:rPr>
          <w:rFonts w:eastAsia="Calibri" w:cs="Arial"/>
        </w:rPr>
        <w:t>con información adicional</w:t>
      </w:r>
      <w:r w:rsidR="00DB2E87">
        <w:rPr>
          <w:rFonts w:eastAsia="Calibri" w:cs="Arial"/>
        </w:rPr>
        <w:t xml:space="preserve">, como por ejemplo columnas calculadas, </w:t>
      </w:r>
      <w:r w:rsidR="009707EC" w:rsidRPr="00966006">
        <w:rPr>
          <w:rFonts w:eastAsia="Calibri" w:cs="Arial"/>
        </w:rPr>
        <w:t xml:space="preserve">para proporcionar una perspectiva </w:t>
      </w:r>
      <w:r w:rsidR="001007AB" w:rsidRPr="00966006">
        <w:rPr>
          <w:rFonts w:eastAsia="Calibri" w:cs="Arial"/>
        </w:rPr>
        <w:t>más</w:t>
      </w:r>
      <w:r w:rsidR="009707EC" w:rsidRPr="00966006">
        <w:rPr>
          <w:rFonts w:eastAsia="Calibri" w:cs="Arial"/>
        </w:rPr>
        <w:t xml:space="preserve"> completa. </w:t>
      </w:r>
      <w:r w:rsidR="004714DB">
        <w:rPr>
          <w:rFonts w:eastAsia="Calibri" w:cs="Arial"/>
        </w:rPr>
        <w:t>P</w:t>
      </w:r>
      <w:r w:rsidR="009707EC" w:rsidRPr="00966006">
        <w:rPr>
          <w:rFonts w:eastAsia="Calibri" w:cs="Arial"/>
        </w:rPr>
        <w:t xml:space="preserve">or último, se ha generado el </w:t>
      </w:r>
      <w:r w:rsidR="00DB2E87">
        <w:rPr>
          <w:rFonts w:eastAsia="Calibri" w:cs="Arial"/>
        </w:rPr>
        <w:t>cuadro de mando</w:t>
      </w:r>
      <w:r w:rsidR="009707EC" w:rsidRPr="00966006">
        <w:rPr>
          <w:rFonts w:eastAsia="Calibri" w:cs="Arial"/>
        </w:rPr>
        <w:t xml:space="preserve"> donde se organizan y presentan los resultados del análisis de manera</w:t>
      </w:r>
      <w:r w:rsidR="004714DB">
        <w:rPr>
          <w:rFonts w:eastAsia="Calibri" w:cs="Arial"/>
        </w:rPr>
        <w:t xml:space="preserve"> </w:t>
      </w:r>
      <w:r w:rsidR="004714DB" w:rsidRPr="00966006">
        <w:rPr>
          <w:rFonts w:eastAsia="Calibri" w:cs="Arial"/>
        </w:rPr>
        <w:t>comprensible y útil</w:t>
      </w:r>
      <w:r w:rsidR="004714DB">
        <w:rPr>
          <w:rFonts w:eastAsia="Calibri" w:cs="Arial"/>
        </w:rPr>
        <w:t xml:space="preserve"> </w:t>
      </w:r>
      <w:r w:rsidR="009707EC" w:rsidRPr="00966006">
        <w:rPr>
          <w:rFonts w:eastAsia="Calibri" w:cs="Arial"/>
        </w:rPr>
        <w:t xml:space="preserve">para compartir los </w:t>
      </w:r>
      <w:r w:rsidR="004714DB" w:rsidRPr="00966006">
        <w:rPr>
          <w:rFonts w:eastAsia="Calibri" w:cs="Arial"/>
        </w:rPr>
        <w:t>conocimientos adquiridos</w:t>
      </w:r>
      <w:r w:rsidR="004714DB">
        <w:rPr>
          <w:rFonts w:eastAsia="Calibri" w:cs="Arial"/>
        </w:rPr>
        <w:t>.</w:t>
      </w:r>
    </w:p>
    <w:p w14:paraId="6047B8A7" w14:textId="39A21072" w:rsidR="00B43148" w:rsidRDefault="00A629FD" w:rsidP="00654ED5">
      <w:pPr>
        <w:pStyle w:val="Ttulo2"/>
      </w:pPr>
      <w:bookmarkStart w:id="31" w:name="_Toc168055085"/>
      <w:bookmarkStart w:id="32" w:name="_Toc170055973"/>
      <w:bookmarkStart w:id="33" w:name="_Toc170110499"/>
      <w:r w:rsidRPr="00966006">
        <w:t>Análisis</w:t>
      </w:r>
      <w:r w:rsidR="003F23D5" w:rsidRPr="00966006">
        <w:t xml:space="preserve"> de los datos</w:t>
      </w:r>
      <w:bookmarkEnd w:id="31"/>
      <w:bookmarkEnd w:id="32"/>
      <w:bookmarkEnd w:id="33"/>
    </w:p>
    <w:p w14:paraId="7937128E" w14:textId="5867CE1D" w:rsidR="009C7BF7" w:rsidRPr="009C7BF7" w:rsidRDefault="009C7BF7" w:rsidP="009C7BF7">
      <w:r w:rsidRPr="009C7BF7">
        <w:t>En esta fase se h</w:t>
      </w:r>
      <w:r>
        <w:t>a realizado lo que sería el proceso ETL, es decir, extracción de datos desde origen, carga de datos, transformación de datos y la nomenclatura de tablas y columnas.</w:t>
      </w:r>
      <w:r w:rsidR="00DA1291">
        <w:t xml:space="preserve"> Todo este proceso se ha realizado en Python como se ha mencionado anteriormente, y el notebook completo se encuentra</w:t>
      </w:r>
      <w:r>
        <w:t xml:space="preserve"> </w:t>
      </w:r>
      <w:r w:rsidR="00DA1291">
        <w:t xml:space="preserve">en el archivo llamado </w:t>
      </w:r>
      <w:r w:rsidR="00DA1291" w:rsidRPr="004C7B8A">
        <w:rPr>
          <w:i/>
          <w:iCs/>
        </w:rPr>
        <w:t>procesamiento</w:t>
      </w:r>
      <w:r w:rsidR="00DA1291">
        <w:t xml:space="preserve"> en el siguiente enlace: </w:t>
      </w:r>
      <w:hyperlink r:id="rId24" w:history="1">
        <w:r w:rsidR="00DA1291" w:rsidRPr="00DA1291">
          <w:rPr>
            <w:rStyle w:val="Hipervnculo"/>
          </w:rPr>
          <w:t>Procesamiento de los datos en Python</w:t>
        </w:r>
      </w:hyperlink>
    </w:p>
    <w:p w14:paraId="69A61442" w14:textId="1F9AC8CA" w:rsidR="009707EC" w:rsidRPr="00966006" w:rsidRDefault="009707EC" w:rsidP="00654ED5">
      <w:pPr>
        <w:pStyle w:val="Ttulo3"/>
      </w:pPr>
      <w:bookmarkStart w:id="34" w:name="_Toc168055086"/>
      <w:bookmarkStart w:id="35" w:name="_Toc170055974"/>
      <w:bookmarkStart w:id="36" w:name="_Toc170110500"/>
      <w:r w:rsidRPr="00966006">
        <w:t>Entrada de datos:</w:t>
      </w:r>
      <w:bookmarkEnd w:id="34"/>
      <w:bookmarkEnd w:id="35"/>
      <w:bookmarkEnd w:id="36"/>
    </w:p>
    <w:p w14:paraId="758F762D" w14:textId="0740ECCA" w:rsidR="008112E2" w:rsidRDefault="00B773AE" w:rsidP="00801E2F">
      <w:pPr>
        <w:pStyle w:val="NormalWeb"/>
        <w:spacing w:before="0" w:beforeAutospacing="0" w:after="0" w:afterAutospacing="0"/>
        <w:rPr>
          <w:rFonts w:ascii="Verdana" w:hAnsi="Verdana"/>
          <w:color w:val="000000"/>
          <w:sz w:val="20"/>
          <w:szCs w:val="20"/>
        </w:rPr>
      </w:pPr>
      <w:r>
        <w:rPr>
          <w:rFonts w:ascii="Verdana" w:hAnsi="Verdana"/>
          <w:color w:val="000000"/>
          <w:sz w:val="20"/>
          <w:szCs w:val="20"/>
        </w:rPr>
        <w:t xml:space="preserve">A la hora de leer los </w:t>
      </w:r>
      <w:r w:rsidR="009707EC" w:rsidRPr="00966006">
        <w:rPr>
          <w:rFonts w:ascii="Verdana" w:hAnsi="Verdana"/>
          <w:color w:val="000000"/>
          <w:sz w:val="20"/>
          <w:szCs w:val="20"/>
        </w:rPr>
        <w:t>datos y procesa</w:t>
      </w:r>
      <w:r>
        <w:rPr>
          <w:rFonts w:ascii="Verdana" w:hAnsi="Verdana"/>
          <w:color w:val="000000"/>
          <w:sz w:val="20"/>
          <w:szCs w:val="20"/>
        </w:rPr>
        <w:t xml:space="preserve">rlos, </w:t>
      </w:r>
      <w:r w:rsidR="009707EC" w:rsidRPr="00966006">
        <w:rPr>
          <w:rFonts w:ascii="Verdana" w:hAnsi="Verdana"/>
          <w:color w:val="000000"/>
          <w:sz w:val="20"/>
          <w:szCs w:val="20"/>
        </w:rPr>
        <w:t xml:space="preserve">se ha optado por emplear el entorno de desarrollo integrado </w:t>
      </w:r>
      <w:r w:rsidR="009707EC" w:rsidRPr="004714DB">
        <w:rPr>
          <w:rFonts w:ascii="Verdana" w:hAnsi="Verdana"/>
          <w:i/>
          <w:iCs/>
          <w:color w:val="000000"/>
          <w:sz w:val="20"/>
          <w:szCs w:val="20"/>
        </w:rPr>
        <w:t xml:space="preserve">Visual Studio </w:t>
      </w:r>
      <w:proofErr w:type="spellStart"/>
      <w:r w:rsidR="009707EC" w:rsidRPr="004714DB">
        <w:rPr>
          <w:rFonts w:ascii="Verdana" w:hAnsi="Verdana"/>
          <w:i/>
          <w:iCs/>
          <w:color w:val="000000"/>
          <w:sz w:val="20"/>
          <w:szCs w:val="20"/>
        </w:rPr>
        <w:t>Code</w:t>
      </w:r>
      <w:proofErr w:type="spellEnd"/>
      <w:r w:rsidR="009707EC" w:rsidRPr="00966006">
        <w:rPr>
          <w:rFonts w:ascii="Verdana" w:hAnsi="Verdana"/>
          <w:color w:val="000000"/>
          <w:sz w:val="20"/>
          <w:szCs w:val="20"/>
        </w:rPr>
        <w:t>, aprovechando su funcionalidad y facilidad de uso en la programación en Python, un lenguaje ampliamente utilizado en el ámbito del análisis</w:t>
      </w:r>
      <w:r w:rsidR="004714DB">
        <w:rPr>
          <w:rFonts w:ascii="Verdana" w:hAnsi="Verdana"/>
          <w:color w:val="000000"/>
          <w:sz w:val="20"/>
          <w:szCs w:val="20"/>
        </w:rPr>
        <w:t xml:space="preserve"> y ciencia</w:t>
      </w:r>
      <w:r w:rsidR="009707EC" w:rsidRPr="00966006">
        <w:rPr>
          <w:rFonts w:ascii="Verdana" w:hAnsi="Verdana"/>
          <w:color w:val="000000"/>
          <w:sz w:val="20"/>
          <w:szCs w:val="20"/>
        </w:rPr>
        <w:t xml:space="preserve"> de datos</w:t>
      </w:r>
      <w:r w:rsidR="004714DB">
        <w:rPr>
          <w:rFonts w:ascii="Verdana" w:hAnsi="Verdana"/>
          <w:color w:val="000000"/>
          <w:sz w:val="20"/>
          <w:szCs w:val="20"/>
        </w:rPr>
        <w:t xml:space="preserve">. </w:t>
      </w:r>
      <w:r w:rsidR="009707EC" w:rsidRPr="00966006">
        <w:rPr>
          <w:rFonts w:ascii="Verdana" w:hAnsi="Verdana"/>
          <w:color w:val="000000"/>
          <w:sz w:val="20"/>
          <w:szCs w:val="20"/>
        </w:rPr>
        <w:t>En la fase inicial del proceso, se ha</w:t>
      </w:r>
      <w:r w:rsidR="00DB2E87">
        <w:rPr>
          <w:rFonts w:ascii="Verdana" w:hAnsi="Verdana"/>
          <w:color w:val="000000"/>
          <w:sz w:val="20"/>
          <w:szCs w:val="20"/>
        </w:rPr>
        <w:t xml:space="preserve">n importado </w:t>
      </w:r>
      <w:r w:rsidR="009707EC" w:rsidRPr="00966006">
        <w:rPr>
          <w:rFonts w:ascii="Verdana" w:hAnsi="Verdana"/>
          <w:color w:val="000000"/>
          <w:sz w:val="20"/>
          <w:szCs w:val="20"/>
        </w:rPr>
        <w:t>las bibliotecas y paquetes necesarios para la manipulación, análisis y visualización de datos. Entre estas herramientas esenciales, se incluyen</w:t>
      </w:r>
      <w:r w:rsidR="008112E2">
        <w:rPr>
          <w:rFonts w:ascii="Verdana" w:hAnsi="Verdana"/>
          <w:color w:val="000000"/>
          <w:sz w:val="20"/>
          <w:szCs w:val="20"/>
        </w:rPr>
        <w:t xml:space="preserve"> las siguientes:</w:t>
      </w:r>
    </w:p>
    <w:p w14:paraId="1D2F28E0" w14:textId="13D4FC1D" w:rsidR="008112E2" w:rsidRPr="004B0765" w:rsidRDefault="009707EC" w:rsidP="004B0765">
      <w:pPr>
        <w:pStyle w:val="Sinespaciado"/>
      </w:pPr>
      <w:r w:rsidRPr="004B0765">
        <w:t>Pandas, una biblioteca de manipulación y análisis de datos que proporciona estructuras de datos flexibles y eficientes, así como funciones para la lectura y escritura de datos en diversos formatos</w:t>
      </w:r>
      <w:r w:rsidR="00DB2E87" w:rsidRPr="004B0765">
        <w:t xml:space="preserve"> </w:t>
      </w:r>
      <w:r w:rsidR="008112E2" w:rsidRPr="004B0765">
        <w:fldChar w:fldCharType="begin" w:fldLock="1"/>
      </w:r>
      <w:r w:rsidR="00A31FD9">
        <w:instrText>ADDIN CSL_CITATION {"citationItems":[{"id":"ITEM-1","itemData":{"URL":"https://pandas.pydata.org/","author":[{"dropping-particle":"","family":"Library","given":"Python Data Analysis","non-dropping-particle":"","parse-names":false,"suffix":""}],"id":"ITEM-1","issued":{"date-parts":[["2024"]]},"title":"Pandas","type":"webpage"},"uris":["http://www.mendeley.com/documents/?uuid=d574e7ff-8be4-4312-be8d-5c771bac6870"]}],"mendeley":{"formattedCitation":"[14]","plainTextFormattedCitation":"[14]","previouslyFormattedCitation":"[14]"},"properties":{"noteIndex":0},"schema":"https://github.com/citation-style-language/schema/raw/master/csl-citation.json"}</w:instrText>
      </w:r>
      <w:r w:rsidR="008112E2" w:rsidRPr="004B0765">
        <w:fldChar w:fldCharType="separate"/>
      </w:r>
      <w:r w:rsidR="00A31FD9" w:rsidRPr="00A31FD9">
        <w:rPr>
          <w:noProof/>
        </w:rPr>
        <w:t>[14]</w:t>
      </w:r>
      <w:r w:rsidR="008112E2" w:rsidRPr="004B0765">
        <w:fldChar w:fldCharType="end"/>
      </w:r>
      <w:r w:rsidR="008112E2" w:rsidRPr="004B0765">
        <w:t>.</w:t>
      </w:r>
    </w:p>
    <w:p w14:paraId="4481CA54" w14:textId="11838245" w:rsidR="008112E2" w:rsidRPr="004B0765" w:rsidRDefault="009707EC" w:rsidP="004B0765">
      <w:pPr>
        <w:pStyle w:val="Sinespaciado"/>
      </w:pPr>
      <w:proofErr w:type="spellStart"/>
      <w:r w:rsidRPr="004B0765">
        <w:lastRenderedPageBreak/>
        <w:t>NumPy</w:t>
      </w:r>
      <w:proofErr w:type="spellEnd"/>
      <w:r w:rsidRPr="004B0765">
        <w:t>, una biblioteca fundamental para la computación numérica en Python, que ofrece soporte para matrices y funciones matemáticas de alto nivel</w:t>
      </w:r>
      <w:r w:rsidR="00DB2E87" w:rsidRPr="004B0765">
        <w:t xml:space="preserve"> </w:t>
      </w:r>
      <w:r w:rsidR="008112E2" w:rsidRPr="004B0765">
        <w:fldChar w:fldCharType="begin" w:fldLock="1"/>
      </w:r>
      <w:r w:rsidR="00A31FD9">
        <w:instrText>ADDIN CSL_CITATION {"citationItems":[{"id":"ITEM-1","itemData":{"URL":"https://numpy.org/","id":"ITEM-1","issued":{"date-parts":[["2024"]]},"title":"Numpy","type":"webpage"},"uris":["http://www.mendeley.com/documents/?uuid=9380cfc7-1042-453e-9006-8fcf53ee926c"]}],"mendeley":{"formattedCitation":"[15]","plainTextFormattedCitation":"[15]","previouslyFormattedCitation":"[15]"},"properties":{"noteIndex":0},"schema":"https://github.com/citation-style-language/schema/raw/master/csl-citation.json"}</w:instrText>
      </w:r>
      <w:r w:rsidR="008112E2" w:rsidRPr="004B0765">
        <w:fldChar w:fldCharType="separate"/>
      </w:r>
      <w:r w:rsidR="00A31FD9" w:rsidRPr="00A31FD9">
        <w:rPr>
          <w:noProof/>
        </w:rPr>
        <w:t>[15]</w:t>
      </w:r>
      <w:r w:rsidR="008112E2" w:rsidRPr="004B0765">
        <w:fldChar w:fldCharType="end"/>
      </w:r>
      <w:r w:rsidR="008112E2" w:rsidRPr="004B0765">
        <w:t>.</w:t>
      </w:r>
    </w:p>
    <w:p w14:paraId="323BED5D" w14:textId="431CD6D0" w:rsidR="008112E2" w:rsidRPr="004B0765" w:rsidRDefault="009707EC" w:rsidP="004B0765">
      <w:pPr>
        <w:pStyle w:val="Sinespaciado"/>
      </w:pPr>
      <w:proofErr w:type="spellStart"/>
      <w:r w:rsidRPr="004B0765">
        <w:t>Matplotlib</w:t>
      </w:r>
      <w:proofErr w:type="spellEnd"/>
      <w:r w:rsidRPr="004B0765">
        <w:t>, una biblioteca ampliamente utilizada para la visualización de datos en dos dimensiones, que permite la creación de gráficos estáticos, interactivos y animados</w:t>
      </w:r>
      <w:r w:rsidR="004C7B8A">
        <w:t xml:space="preserve"> </w:t>
      </w:r>
      <w:r w:rsidR="008112E2" w:rsidRPr="004B0765">
        <w:fldChar w:fldCharType="begin" w:fldLock="1"/>
      </w:r>
      <w:r w:rsidR="00A31FD9">
        <w:instrText>ADDIN CSL_CITATION {"citationItems":[{"id":"ITEM-1","itemData":{"URL":"https://matplotlib.org/","author":[{"dropping-particle":"","family":"Matplotlib","given":"","non-dropping-particle":"","parse-names":false,"suffix":""}],"id":"ITEM-1","issued":{"date-parts":[["2024"]]},"title":"Visualization with python","type":"webpage"},"uris":["http://www.mendeley.com/documents/?uuid=2d5a5dc1-44b8-4866-93f1-a435893f55b0"]}],"mendeley":{"formattedCitation":"[16]","plainTextFormattedCitation":"[16]","previouslyFormattedCitation":"[16]"},"properties":{"noteIndex":0},"schema":"https://github.com/citation-style-language/schema/raw/master/csl-citation.json"}</w:instrText>
      </w:r>
      <w:r w:rsidR="008112E2" w:rsidRPr="004B0765">
        <w:fldChar w:fldCharType="separate"/>
      </w:r>
      <w:r w:rsidR="00A31FD9" w:rsidRPr="00A31FD9">
        <w:rPr>
          <w:noProof/>
        </w:rPr>
        <w:t>[16]</w:t>
      </w:r>
      <w:r w:rsidR="008112E2" w:rsidRPr="004B0765">
        <w:fldChar w:fldCharType="end"/>
      </w:r>
      <w:r w:rsidR="008112E2" w:rsidRPr="004B0765">
        <w:t>.</w:t>
      </w:r>
    </w:p>
    <w:p w14:paraId="098CF09F" w14:textId="243B82DF" w:rsidR="008112E2" w:rsidRPr="004B0765" w:rsidRDefault="009707EC" w:rsidP="004B0765">
      <w:pPr>
        <w:pStyle w:val="Sinespaciado"/>
      </w:pPr>
      <w:proofErr w:type="spellStart"/>
      <w:r w:rsidRPr="004B0765">
        <w:t>Seaborn</w:t>
      </w:r>
      <w:proofErr w:type="spellEnd"/>
      <w:r w:rsidRPr="004B0765">
        <w:t xml:space="preserve">, una biblioteca basada en </w:t>
      </w:r>
      <w:proofErr w:type="spellStart"/>
      <w:r w:rsidRPr="004B0765">
        <w:t>Matplotlib</w:t>
      </w:r>
      <w:proofErr w:type="spellEnd"/>
      <w:r w:rsidRPr="004B0765">
        <w:t xml:space="preserve"> que proporciona una interfaz de alto nivel para la creación de gráficos estadísticos atractivos </w:t>
      </w:r>
      <w:r w:rsidR="008112E2" w:rsidRPr="004B0765">
        <w:t>e</w:t>
      </w:r>
      <w:r w:rsidRPr="004B0765">
        <w:t xml:space="preserve"> informativos</w:t>
      </w:r>
      <w:r w:rsidR="00DB2E87" w:rsidRPr="004B0765">
        <w:t xml:space="preserve"> </w:t>
      </w:r>
      <w:r w:rsidR="008112E2" w:rsidRPr="004B0765">
        <w:fldChar w:fldCharType="begin" w:fldLock="1"/>
      </w:r>
      <w:r w:rsidR="00A31FD9">
        <w:instrText>ADDIN CSL_CITATION {"citationItems":[{"id":"ITEM-1","itemData":{"author":[{"dropping-particle":"","family":"Seaborn","given":"","non-dropping-particle":"","parse-names":false,"suffix":""}],"id":"ITEM-1","issued":{"date-parts":[["2024"]]},"title":"Seaborn: Statistical data visualization","type":"article-journal"},"uris":["http://www.mendeley.com/documents/?uuid=23fcabd7-f925-4168-81a2-6573f9b51dcf"]}],"mendeley":{"formattedCitation":"[17]","plainTextFormattedCitation":"[17]","previouslyFormattedCitation":"[17]"},"properties":{"noteIndex":0},"schema":"https://github.com/citation-style-language/schema/raw/master/csl-citation.json"}</w:instrText>
      </w:r>
      <w:r w:rsidR="008112E2" w:rsidRPr="004B0765">
        <w:fldChar w:fldCharType="separate"/>
      </w:r>
      <w:r w:rsidR="00A31FD9" w:rsidRPr="00A31FD9">
        <w:rPr>
          <w:noProof/>
        </w:rPr>
        <w:t>[17]</w:t>
      </w:r>
      <w:r w:rsidR="008112E2" w:rsidRPr="004B0765">
        <w:fldChar w:fldCharType="end"/>
      </w:r>
      <w:r w:rsidR="008112E2" w:rsidRPr="004B0765">
        <w:t>.</w:t>
      </w:r>
    </w:p>
    <w:p w14:paraId="0E2E7CFE" w14:textId="10A66903" w:rsidR="008112E2" w:rsidRPr="004B0765" w:rsidRDefault="00B773AE" w:rsidP="004B0765">
      <w:pPr>
        <w:pStyle w:val="Sinespaciado"/>
      </w:pPr>
      <w:proofErr w:type="spellStart"/>
      <w:r w:rsidRPr="004B0765">
        <w:t>PyExcel</w:t>
      </w:r>
      <w:proofErr w:type="spellEnd"/>
      <w:r w:rsidR="004C7B8A">
        <w:t>,</w:t>
      </w:r>
      <w:r w:rsidRPr="004B0765">
        <w:t xml:space="preserve"> </w:t>
      </w:r>
      <w:r w:rsidR="008112E2" w:rsidRPr="004B0765">
        <w:t>una biblioteca</w:t>
      </w:r>
      <w:r w:rsidRPr="004B0765">
        <w:t xml:space="preserve"> de Python diseñada para facilitar la lectura, escritura y manipulación de hojas de cálculo en diferentes formatos, como Excel (.xlsx, .xls)</w:t>
      </w:r>
      <w:r w:rsidR="00DB2E87" w:rsidRPr="004B0765">
        <w:t xml:space="preserve"> </w:t>
      </w:r>
      <w:r w:rsidR="00DB2E87" w:rsidRPr="004B0765">
        <w:fldChar w:fldCharType="begin" w:fldLock="1"/>
      </w:r>
      <w:r w:rsidR="00A31FD9">
        <w:instrText>ADDIN CSL_CITATION {"citationItems":[{"id":"ITEM-1","itemData":{"URL":"https://docs.pyexcel.org/en/latest/","author":[{"dropping-particle":"","family":"Pyexcel","given":"","non-dropping-particle":"","parse-names":false,"suffix":""}],"id":"ITEM-1","issued":{"date-parts":[["2024"]]},"title":"Let focus on data, instead of file formats","type":"webpage"},"uris":["http://www.mendeley.com/documents/?uuid=e5614cab-197e-435e-9b18-6710800083a9"]}],"mendeley":{"formattedCitation":"[18]","plainTextFormattedCitation":"[18]","previouslyFormattedCitation":"[18]"},"properties":{"noteIndex":0},"schema":"https://github.com/citation-style-language/schema/raw/master/csl-citation.json"}</w:instrText>
      </w:r>
      <w:r w:rsidR="00DB2E87" w:rsidRPr="004B0765">
        <w:fldChar w:fldCharType="separate"/>
      </w:r>
      <w:r w:rsidR="00A31FD9" w:rsidRPr="00A31FD9">
        <w:rPr>
          <w:noProof/>
        </w:rPr>
        <w:t>[18]</w:t>
      </w:r>
      <w:r w:rsidR="00DB2E87" w:rsidRPr="004B0765">
        <w:fldChar w:fldCharType="end"/>
      </w:r>
      <w:r w:rsidR="009707EC" w:rsidRPr="004B0765">
        <w:t>.</w:t>
      </w:r>
      <w:r w:rsidR="000B7C2F" w:rsidRPr="004B0765">
        <w:t xml:space="preserve"> </w:t>
      </w:r>
    </w:p>
    <w:p w14:paraId="62C18DA0" w14:textId="204CEAEA" w:rsidR="00801E2F" w:rsidRPr="00966006" w:rsidRDefault="009707EC" w:rsidP="008112E2">
      <w:pPr>
        <w:pStyle w:val="NormalWeb"/>
        <w:spacing w:before="0" w:beforeAutospacing="0" w:after="0" w:afterAutospacing="0"/>
        <w:ind w:left="66"/>
      </w:pPr>
      <w:r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Pr="00B773AE">
        <w:rPr>
          <w:rFonts w:ascii="Verdana" w:hAnsi="Verdana"/>
          <w:color w:val="000000"/>
          <w:sz w:val="20"/>
          <w:szCs w:val="20"/>
        </w:rPr>
        <w:t xml:space="preserve">Dicho esto, se han cargado los </w:t>
      </w:r>
      <w:r w:rsidR="008112E2">
        <w:rPr>
          <w:rFonts w:ascii="Verdana" w:hAnsi="Verdana"/>
          <w:color w:val="000000"/>
          <w:sz w:val="20"/>
          <w:szCs w:val="20"/>
        </w:rPr>
        <w:t>seis</w:t>
      </w:r>
      <w:r w:rsidR="00B773AE">
        <w:rPr>
          <w:rFonts w:ascii="Verdana" w:hAnsi="Verdana"/>
          <w:color w:val="000000"/>
          <w:sz w:val="20"/>
          <w:szCs w:val="20"/>
        </w:rPr>
        <w:t xml:space="preserve"> </w:t>
      </w:r>
      <w:r w:rsidRPr="00B773AE">
        <w:rPr>
          <w:rFonts w:ascii="Verdana" w:hAnsi="Verdana"/>
          <w:color w:val="000000"/>
          <w:sz w:val="20"/>
          <w:szCs w:val="20"/>
        </w:rPr>
        <w:t xml:space="preserve">archivos </w:t>
      </w:r>
      <w:r w:rsidR="008112E2">
        <w:rPr>
          <w:rFonts w:ascii="Verdana" w:hAnsi="Verdana"/>
          <w:color w:val="000000"/>
          <w:sz w:val="20"/>
          <w:szCs w:val="20"/>
        </w:rPr>
        <w:t>XLSX</w:t>
      </w:r>
      <w:r w:rsidRPr="00B773AE">
        <w:rPr>
          <w:rFonts w:ascii="Verdana" w:hAnsi="Verdana"/>
          <w:color w:val="000000"/>
          <w:sz w:val="20"/>
          <w:szCs w:val="20"/>
        </w:rPr>
        <w:t xml:space="preserve"> con los que se dispone para llevar adelante el trabajo. Estos </w:t>
      </w:r>
      <w:r w:rsidR="00B773AE" w:rsidRPr="00B773AE">
        <w:rPr>
          <w:rFonts w:ascii="Verdana" w:hAnsi="Verdana"/>
          <w:color w:val="000000"/>
          <w:sz w:val="20"/>
          <w:szCs w:val="20"/>
        </w:rPr>
        <w:t xml:space="preserve">archivos </w:t>
      </w:r>
      <w:r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Pr="00966006">
        <w:rPr>
          <w:rFonts w:ascii="Verdana" w:hAnsi="Verdana"/>
          <w:color w:val="000000"/>
          <w:sz w:val="20"/>
          <w:szCs w:val="20"/>
        </w:rPr>
        <w:t>6, facturas de compra correspondientes a</w:t>
      </w:r>
      <w:r w:rsidR="00B773AE">
        <w:rPr>
          <w:rFonts w:ascii="Verdana" w:hAnsi="Verdana"/>
          <w:color w:val="000000"/>
          <w:sz w:val="20"/>
          <w:szCs w:val="20"/>
        </w:rPr>
        <w:t>l</w:t>
      </w:r>
      <w:r w:rsidRPr="00966006">
        <w:rPr>
          <w:rFonts w:ascii="Verdana" w:hAnsi="Verdana"/>
          <w:color w:val="000000"/>
          <w:sz w:val="20"/>
          <w:szCs w:val="20"/>
        </w:rPr>
        <w:t xml:space="preserve"> 2016, precios de compra, datos de compras y datos de ventas. Una vez cargados los datos se han impreso las primeras 5 </w:t>
      </w:r>
      <w:r w:rsidR="00B773AE" w:rsidRPr="00966006">
        <w:rPr>
          <w:rFonts w:ascii="Verdana" w:hAnsi="Verdana"/>
          <w:color w:val="000000"/>
          <w:sz w:val="20"/>
          <w:szCs w:val="20"/>
        </w:rPr>
        <w:t>líneas</w:t>
      </w:r>
      <w:r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pPr>
      <w:bookmarkStart w:id="37" w:name="_Toc170055975"/>
      <w:bookmarkStart w:id="38" w:name="_Toc170110501"/>
      <w:r>
        <w:t>Análisis exploratorio</w:t>
      </w:r>
      <w:bookmarkEnd w:id="37"/>
      <w:bookmarkEnd w:id="38"/>
    </w:p>
    <w:p w14:paraId="29077294" w14:textId="37E5F11A" w:rsidR="004C7B8A" w:rsidRDefault="008112E2" w:rsidP="006C0F79">
      <w:pPr>
        <w:pStyle w:val="NormalWeb"/>
        <w:spacing w:before="0" w:beforeAutospacing="0" w:after="0" w:afterAutospacing="0"/>
        <w:rPr>
          <w:rFonts w:ascii="Verdana" w:hAnsi="Verdana"/>
          <w:color w:val="000000"/>
          <w:sz w:val="20"/>
          <w:szCs w:val="20"/>
        </w:rPr>
      </w:pPr>
      <w:r>
        <w:rPr>
          <w:rFonts w:ascii="Verdana" w:hAnsi="Verdana"/>
          <w:color w:val="000000"/>
          <w:sz w:val="20"/>
          <w:szCs w:val="20"/>
        </w:rPr>
        <w:t>Se</w:t>
      </w:r>
      <w:r w:rsidR="009707EC" w:rsidRPr="00966006">
        <w:rPr>
          <w:rFonts w:ascii="Verdana" w:hAnsi="Verdana"/>
          <w:color w:val="000000"/>
          <w:sz w:val="20"/>
          <w:szCs w:val="20"/>
        </w:rPr>
        <w:t xml:space="preserve"> ha </w:t>
      </w:r>
      <w:r w:rsidR="003037CC">
        <w:rPr>
          <w:rFonts w:ascii="Verdana" w:hAnsi="Verdana"/>
          <w:color w:val="000000"/>
          <w:sz w:val="20"/>
          <w:szCs w:val="20"/>
        </w:rPr>
        <w:t>realizado una función que devuelve una tabla</w:t>
      </w:r>
      <w:r>
        <w:rPr>
          <w:rFonts w:ascii="Verdana" w:hAnsi="Verdana"/>
          <w:color w:val="000000"/>
          <w:sz w:val="20"/>
          <w:szCs w:val="20"/>
        </w:rPr>
        <w:t>, como la que se encuentra en la</w:t>
      </w:r>
      <w:r w:rsidR="004C7B8A">
        <w:rPr>
          <w:rFonts w:ascii="Verdana" w:hAnsi="Verdana"/>
          <w:color w:val="000000"/>
          <w:sz w:val="20"/>
          <w:szCs w:val="20"/>
        </w:rPr>
        <w:t xml:space="preserve"> </w:t>
      </w:r>
      <w:r w:rsidR="004C7B8A">
        <w:rPr>
          <w:rFonts w:ascii="Verdana" w:hAnsi="Verdana"/>
          <w:color w:val="000000"/>
          <w:sz w:val="20"/>
          <w:szCs w:val="20"/>
        </w:rPr>
        <w:fldChar w:fldCharType="begin"/>
      </w:r>
      <w:r w:rsidR="004C7B8A">
        <w:rPr>
          <w:rFonts w:ascii="Verdana" w:hAnsi="Verdana"/>
          <w:color w:val="000000"/>
          <w:sz w:val="20"/>
          <w:szCs w:val="20"/>
        </w:rPr>
        <w:instrText xml:space="preserve"> REF _Ref170058427 \h </w:instrText>
      </w:r>
      <w:r w:rsidR="004C7B8A">
        <w:rPr>
          <w:rFonts w:ascii="Verdana" w:hAnsi="Verdana"/>
          <w:color w:val="000000"/>
          <w:sz w:val="20"/>
          <w:szCs w:val="20"/>
        </w:rPr>
      </w:r>
      <w:r w:rsidR="004C7B8A">
        <w:rPr>
          <w:rFonts w:ascii="Verdana" w:hAnsi="Verdana"/>
          <w:color w:val="000000"/>
          <w:sz w:val="20"/>
          <w:szCs w:val="20"/>
        </w:rPr>
        <w:fldChar w:fldCharType="separate"/>
      </w:r>
      <w:r w:rsidR="00B202AF" w:rsidRPr="009D2CB2">
        <w:rPr>
          <w:rStyle w:val="nfasissutil"/>
        </w:rPr>
        <w:t xml:space="preserve">Tabla </w:t>
      </w:r>
      <w:r w:rsidR="00B202AF">
        <w:rPr>
          <w:rStyle w:val="nfasissutil"/>
          <w:noProof/>
        </w:rPr>
        <w:t>1</w:t>
      </w:r>
      <w:r w:rsidR="004C7B8A">
        <w:rPr>
          <w:rFonts w:ascii="Verdana" w:hAnsi="Verdana"/>
          <w:color w:val="000000"/>
          <w:sz w:val="20"/>
          <w:szCs w:val="20"/>
        </w:rPr>
        <w:fldChar w:fldCharType="end"/>
      </w:r>
      <w:r w:rsidR="00DB2E87">
        <w:rPr>
          <w:rFonts w:ascii="Verdana" w:hAnsi="Verdana"/>
          <w:color w:val="000000"/>
          <w:sz w:val="20"/>
          <w:szCs w:val="20"/>
        </w:rPr>
        <w:t>,</w:t>
      </w:r>
      <w:r w:rsidR="003037CC">
        <w:rPr>
          <w:rFonts w:ascii="Verdana" w:hAnsi="Verdana"/>
          <w:color w:val="000000"/>
          <w:sz w:val="20"/>
          <w:szCs w:val="20"/>
        </w:rPr>
        <w:t xml:space="preserve"> do</w:t>
      </w:r>
      <w:r w:rsidR="009707EC" w:rsidRPr="00966006">
        <w:rPr>
          <w:rFonts w:ascii="Verdana" w:hAnsi="Verdana"/>
          <w:color w:val="000000"/>
          <w:sz w:val="20"/>
          <w:szCs w:val="20"/>
        </w:rPr>
        <w:t xml:space="preserve">nde se han recogido detalles clave sobre los </w:t>
      </w:r>
      <w:r>
        <w:rPr>
          <w:rFonts w:ascii="Verdana" w:hAnsi="Verdana"/>
          <w:color w:val="000000"/>
          <w:sz w:val="20"/>
          <w:szCs w:val="20"/>
        </w:rPr>
        <w:t>archivos leídos</w:t>
      </w:r>
      <w:r w:rsidR="009707EC" w:rsidRPr="00966006">
        <w:rPr>
          <w:rFonts w:ascii="Verdana" w:hAnsi="Verdana"/>
          <w:color w:val="000000"/>
          <w:sz w:val="20"/>
          <w:szCs w:val="20"/>
        </w:rPr>
        <w:t xml:space="preserve">. Entre ellos, </w:t>
      </w:r>
      <w:r w:rsidR="00DB2E87">
        <w:rPr>
          <w:rFonts w:ascii="Verdana" w:hAnsi="Verdana"/>
          <w:color w:val="000000"/>
          <w:sz w:val="20"/>
          <w:szCs w:val="20"/>
        </w:rPr>
        <w:t>el</w:t>
      </w:r>
      <w:r w:rsidR="009707EC" w:rsidRPr="00966006">
        <w:rPr>
          <w:rFonts w:ascii="Verdana" w:hAnsi="Verdana"/>
          <w:color w:val="000000"/>
          <w:sz w:val="20"/>
          <w:szCs w:val="20"/>
        </w:rPr>
        <w:t xml:space="preserve"> nombre de la columna, </w:t>
      </w:r>
      <w:r w:rsidR="00DB2E87" w:rsidRPr="00966006">
        <w:rPr>
          <w:rFonts w:ascii="Verdana" w:hAnsi="Verdana"/>
          <w:color w:val="000000"/>
          <w:sz w:val="20"/>
          <w:szCs w:val="20"/>
        </w:rPr>
        <w:t xml:space="preserve">el tipo de dato, </w:t>
      </w:r>
      <w:r w:rsidR="009707EC" w:rsidRPr="00966006">
        <w:rPr>
          <w:rFonts w:ascii="Verdana" w:hAnsi="Verdana"/>
          <w:color w:val="000000"/>
          <w:sz w:val="20"/>
          <w:szCs w:val="20"/>
        </w:rPr>
        <w:t xml:space="preserve">el número de filas, el número de valores únicos de cada columna, los valores no informados y el porcentaje de valores no informados frente al total. Así con la </w:t>
      </w:r>
      <w:r w:rsidR="00DB2E87">
        <w:rPr>
          <w:rFonts w:ascii="Verdana" w:hAnsi="Verdana"/>
          <w:color w:val="000000"/>
          <w:sz w:val="20"/>
          <w:szCs w:val="20"/>
        </w:rPr>
        <w:t xml:space="preserve">información </w:t>
      </w:r>
      <w:r w:rsidR="009707EC" w:rsidRPr="00966006">
        <w:rPr>
          <w:rFonts w:ascii="Verdana" w:hAnsi="Verdana"/>
          <w:color w:val="000000"/>
          <w:sz w:val="20"/>
          <w:szCs w:val="20"/>
        </w:rPr>
        <w:t>clave de cada tabla se han sacado varias conclusiones para después proceder a la limpieza y preprocesamiento de los datos.</w:t>
      </w:r>
    </w:p>
    <w:p w14:paraId="11D41823" w14:textId="77777777" w:rsidR="004C7B8A" w:rsidRDefault="004C7B8A">
      <w:pPr>
        <w:spacing w:line="240" w:lineRule="auto"/>
        <w:jc w:val="left"/>
        <w:rPr>
          <w:rFonts w:eastAsia="Times New Roman" w:cs="Times New Roman"/>
          <w:color w:val="000000"/>
          <w:szCs w:val="20"/>
          <w:lang w:eastAsia="es-ES"/>
        </w:rPr>
      </w:pPr>
      <w:r>
        <w:rPr>
          <w:color w:val="000000"/>
          <w:szCs w:val="20"/>
        </w:rPr>
        <w:br w:type="page"/>
      </w:r>
    </w:p>
    <w:tbl>
      <w:tblPr>
        <w:tblStyle w:val="Tablaconcuadrcula"/>
        <w:tblW w:w="0" w:type="auto"/>
        <w:jc w:val="center"/>
        <w:tblLook w:val="04A0" w:firstRow="1" w:lastRow="0" w:firstColumn="1" w:lastColumn="0" w:noHBand="0" w:noVBand="1"/>
      </w:tblPr>
      <w:tblGrid>
        <w:gridCol w:w="344"/>
        <w:gridCol w:w="1404"/>
        <w:gridCol w:w="1226"/>
        <w:gridCol w:w="979"/>
        <w:gridCol w:w="1875"/>
        <w:gridCol w:w="1181"/>
        <w:gridCol w:w="1721"/>
      </w:tblGrid>
      <w:tr w:rsidR="008112E2" w:rsidRPr="008112E2" w14:paraId="429FA177" w14:textId="77777777" w:rsidTr="008112E2">
        <w:trPr>
          <w:jc w:val="center"/>
        </w:trPr>
        <w:tc>
          <w:tcPr>
            <w:tcW w:w="0" w:type="auto"/>
            <w:vAlign w:val="center"/>
            <w:hideMark/>
          </w:tcPr>
          <w:p w14:paraId="4496D5CB" w14:textId="77777777" w:rsidR="008112E2" w:rsidRPr="004C7B8A" w:rsidRDefault="008112E2" w:rsidP="004C7B8A">
            <w:pPr>
              <w:rPr>
                <w:szCs w:val="20"/>
                <w:lang w:eastAsia="es-ES"/>
              </w:rPr>
            </w:pPr>
          </w:p>
        </w:tc>
        <w:tc>
          <w:tcPr>
            <w:tcW w:w="0" w:type="auto"/>
            <w:vAlign w:val="center"/>
            <w:hideMark/>
          </w:tcPr>
          <w:p w14:paraId="6994A10A" w14:textId="77777777" w:rsidR="008112E2" w:rsidRPr="004C7B8A" w:rsidRDefault="008112E2" w:rsidP="004C7B8A">
            <w:pPr>
              <w:rPr>
                <w:rFonts w:cs="Segoe UI"/>
                <w:b/>
                <w:bCs/>
                <w:szCs w:val="20"/>
                <w:lang w:eastAsia="es-ES"/>
              </w:rPr>
            </w:pPr>
            <w:r w:rsidRPr="004C7B8A">
              <w:rPr>
                <w:rFonts w:cs="Segoe UI"/>
                <w:b/>
                <w:bCs/>
                <w:szCs w:val="20"/>
                <w:lang w:eastAsia="es-ES"/>
              </w:rPr>
              <w:t>Columna</w:t>
            </w:r>
          </w:p>
        </w:tc>
        <w:tc>
          <w:tcPr>
            <w:tcW w:w="0" w:type="auto"/>
            <w:vAlign w:val="center"/>
            <w:hideMark/>
          </w:tcPr>
          <w:p w14:paraId="05F2E3BD" w14:textId="77777777" w:rsidR="008112E2" w:rsidRPr="004C7B8A" w:rsidRDefault="008112E2" w:rsidP="004C7B8A">
            <w:pPr>
              <w:rPr>
                <w:rFonts w:cs="Segoe UI"/>
                <w:b/>
                <w:bCs/>
                <w:szCs w:val="20"/>
                <w:lang w:eastAsia="es-ES"/>
              </w:rPr>
            </w:pPr>
            <w:proofErr w:type="spellStart"/>
            <w:r w:rsidRPr="004C7B8A">
              <w:rPr>
                <w:rFonts w:cs="Segoe UI"/>
                <w:b/>
                <w:bCs/>
                <w:szCs w:val="20"/>
                <w:lang w:eastAsia="es-ES"/>
              </w:rPr>
              <w:t>TipoDato</w:t>
            </w:r>
            <w:proofErr w:type="spellEnd"/>
          </w:p>
        </w:tc>
        <w:tc>
          <w:tcPr>
            <w:tcW w:w="0" w:type="auto"/>
            <w:vAlign w:val="center"/>
            <w:hideMark/>
          </w:tcPr>
          <w:p w14:paraId="52177ABD" w14:textId="77777777" w:rsidR="008112E2" w:rsidRPr="004C7B8A" w:rsidRDefault="008112E2" w:rsidP="004C7B8A">
            <w:pPr>
              <w:rPr>
                <w:rFonts w:cs="Segoe UI"/>
                <w:b/>
                <w:bCs/>
                <w:szCs w:val="20"/>
                <w:lang w:eastAsia="es-ES"/>
              </w:rPr>
            </w:pPr>
            <w:r w:rsidRPr="004C7B8A">
              <w:rPr>
                <w:rFonts w:cs="Segoe UI"/>
                <w:b/>
                <w:bCs/>
                <w:szCs w:val="20"/>
                <w:lang w:eastAsia="es-ES"/>
              </w:rPr>
              <w:t>Filas</w:t>
            </w:r>
          </w:p>
        </w:tc>
        <w:tc>
          <w:tcPr>
            <w:tcW w:w="0" w:type="auto"/>
            <w:vAlign w:val="center"/>
            <w:hideMark/>
          </w:tcPr>
          <w:p w14:paraId="69CC7D86" w14:textId="77777777" w:rsidR="008112E2" w:rsidRPr="004C7B8A" w:rsidRDefault="008112E2" w:rsidP="004C7B8A">
            <w:pPr>
              <w:jc w:val="center"/>
              <w:rPr>
                <w:rFonts w:cs="Segoe UI"/>
                <w:b/>
                <w:bCs/>
                <w:szCs w:val="20"/>
                <w:lang w:eastAsia="es-ES"/>
              </w:rPr>
            </w:pPr>
            <w:r w:rsidRPr="004C7B8A">
              <w:rPr>
                <w:rFonts w:cs="Segoe UI"/>
                <w:b/>
                <w:bCs/>
                <w:szCs w:val="20"/>
                <w:lang w:eastAsia="es-ES"/>
              </w:rPr>
              <w:t xml:space="preserve">Valores </w:t>
            </w:r>
            <w:proofErr w:type="spellStart"/>
            <w:r w:rsidRPr="004C7B8A">
              <w:rPr>
                <w:rFonts w:cs="Segoe UI"/>
                <w:b/>
                <w:bCs/>
                <w:szCs w:val="20"/>
                <w:lang w:eastAsia="es-ES"/>
              </w:rPr>
              <w:t>Unicos</w:t>
            </w:r>
            <w:proofErr w:type="spellEnd"/>
          </w:p>
        </w:tc>
        <w:tc>
          <w:tcPr>
            <w:tcW w:w="0" w:type="auto"/>
            <w:vAlign w:val="center"/>
            <w:hideMark/>
          </w:tcPr>
          <w:p w14:paraId="64F867DA" w14:textId="77777777" w:rsidR="008112E2" w:rsidRPr="004C7B8A" w:rsidRDefault="008112E2" w:rsidP="004C7B8A">
            <w:pPr>
              <w:jc w:val="center"/>
              <w:rPr>
                <w:rFonts w:cs="Segoe UI"/>
                <w:b/>
                <w:bCs/>
                <w:szCs w:val="20"/>
                <w:lang w:eastAsia="es-ES"/>
              </w:rPr>
            </w:pPr>
            <w:proofErr w:type="spellStart"/>
            <w:r w:rsidRPr="004C7B8A">
              <w:rPr>
                <w:rFonts w:cs="Segoe UI"/>
                <w:b/>
                <w:bCs/>
                <w:szCs w:val="20"/>
                <w:lang w:eastAsia="es-ES"/>
              </w:rPr>
              <w:t>Missings</w:t>
            </w:r>
            <w:proofErr w:type="spellEnd"/>
          </w:p>
        </w:tc>
        <w:tc>
          <w:tcPr>
            <w:tcW w:w="0" w:type="auto"/>
            <w:vAlign w:val="center"/>
            <w:hideMark/>
          </w:tcPr>
          <w:p w14:paraId="28B4FECC" w14:textId="77777777" w:rsidR="008112E2" w:rsidRPr="004C7B8A" w:rsidRDefault="008112E2" w:rsidP="004C7B8A">
            <w:pPr>
              <w:jc w:val="center"/>
              <w:rPr>
                <w:rFonts w:cs="Segoe UI"/>
                <w:b/>
                <w:bCs/>
                <w:szCs w:val="20"/>
                <w:lang w:eastAsia="es-ES"/>
              </w:rPr>
            </w:pPr>
            <w:proofErr w:type="spellStart"/>
            <w:r w:rsidRPr="004C7B8A">
              <w:rPr>
                <w:rFonts w:cs="Segoe UI"/>
                <w:b/>
                <w:bCs/>
                <w:szCs w:val="20"/>
                <w:lang w:eastAsia="es-ES"/>
              </w:rPr>
              <w:t>Missings</w:t>
            </w:r>
            <w:proofErr w:type="spellEnd"/>
            <w:r w:rsidRPr="004C7B8A">
              <w:rPr>
                <w:rFonts w:cs="Segoe UI"/>
                <w:b/>
                <w:bCs/>
                <w:szCs w:val="20"/>
                <w:lang w:eastAsia="es-ES"/>
              </w:rPr>
              <w:t xml:space="preserve"> (%)</w:t>
            </w:r>
          </w:p>
        </w:tc>
      </w:tr>
      <w:tr w:rsidR="008112E2" w:rsidRPr="008112E2" w14:paraId="6364F22E" w14:textId="77777777" w:rsidTr="008112E2">
        <w:trPr>
          <w:jc w:val="center"/>
        </w:trPr>
        <w:tc>
          <w:tcPr>
            <w:tcW w:w="0" w:type="auto"/>
            <w:vAlign w:val="center"/>
            <w:hideMark/>
          </w:tcPr>
          <w:p w14:paraId="01022568" w14:textId="77777777" w:rsidR="008112E2" w:rsidRPr="004C7B8A" w:rsidRDefault="008112E2" w:rsidP="004C7B8A">
            <w:pPr>
              <w:rPr>
                <w:rFonts w:cs="Segoe UI"/>
                <w:szCs w:val="20"/>
                <w:lang w:eastAsia="es-ES"/>
              </w:rPr>
            </w:pPr>
            <w:r w:rsidRPr="004C7B8A">
              <w:rPr>
                <w:rFonts w:cs="Segoe UI"/>
                <w:szCs w:val="20"/>
                <w:lang w:eastAsia="es-ES"/>
              </w:rPr>
              <w:t>0</w:t>
            </w:r>
          </w:p>
        </w:tc>
        <w:tc>
          <w:tcPr>
            <w:tcW w:w="0" w:type="auto"/>
            <w:vAlign w:val="center"/>
            <w:hideMark/>
          </w:tcPr>
          <w:p w14:paraId="4A61ABB8" w14:textId="77777777" w:rsidR="008112E2" w:rsidRPr="004C7B8A" w:rsidRDefault="008112E2" w:rsidP="004C7B8A">
            <w:pPr>
              <w:rPr>
                <w:rFonts w:cs="Segoe UI"/>
                <w:szCs w:val="20"/>
                <w:lang w:eastAsia="es-ES"/>
              </w:rPr>
            </w:pPr>
            <w:proofErr w:type="spellStart"/>
            <w:r w:rsidRPr="004C7B8A">
              <w:rPr>
                <w:rFonts w:cs="Segoe UI"/>
                <w:szCs w:val="20"/>
                <w:lang w:eastAsia="es-ES"/>
              </w:rPr>
              <w:t>InventoryId</w:t>
            </w:r>
            <w:proofErr w:type="spellEnd"/>
          </w:p>
        </w:tc>
        <w:tc>
          <w:tcPr>
            <w:tcW w:w="0" w:type="auto"/>
            <w:vAlign w:val="center"/>
            <w:hideMark/>
          </w:tcPr>
          <w:p w14:paraId="2005A0BE"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12F4515F"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41E273C4" w14:textId="77777777" w:rsidR="008112E2" w:rsidRPr="004C7B8A" w:rsidRDefault="008112E2" w:rsidP="004C7B8A">
            <w:pPr>
              <w:jc w:val="center"/>
              <w:rPr>
                <w:rFonts w:cs="Segoe UI"/>
                <w:szCs w:val="20"/>
                <w:lang w:eastAsia="es-ES"/>
              </w:rPr>
            </w:pPr>
            <w:r w:rsidRPr="004C7B8A">
              <w:rPr>
                <w:rFonts w:cs="Segoe UI"/>
                <w:szCs w:val="20"/>
                <w:lang w:eastAsia="es-ES"/>
              </w:rPr>
              <w:t>224489</w:t>
            </w:r>
          </w:p>
        </w:tc>
        <w:tc>
          <w:tcPr>
            <w:tcW w:w="0" w:type="auto"/>
            <w:vAlign w:val="center"/>
            <w:hideMark/>
          </w:tcPr>
          <w:p w14:paraId="27800045"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74971747"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DD3F99D" w14:textId="77777777" w:rsidTr="008112E2">
        <w:trPr>
          <w:jc w:val="center"/>
        </w:trPr>
        <w:tc>
          <w:tcPr>
            <w:tcW w:w="0" w:type="auto"/>
            <w:vAlign w:val="center"/>
            <w:hideMark/>
          </w:tcPr>
          <w:p w14:paraId="32ABC46D" w14:textId="77777777" w:rsidR="008112E2" w:rsidRPr="004C7B8A" w:rsidRDefault="008112E2" w:rsidP="004C7B8A">
            <w:pPr>
              <w:rPr>
                <w:rFonts w:cs="Segoe UI"/>
                <w:szCs w:val="20"/>
                <w:lang w:eastAsia="es-ES"/>
              </w:rPr>
            </w:pPr>
            <w:r w:rsidRPr="004C7B8A">
              <w:rPr>
                <w:rFonts w:cs="Segoe UI"/>
                <w:szCs w:val="20"/>
                <w:lang w:eastAsia="es-ES"/>
              </w:rPr>
              <w:t>1</w:t>
            </w:r>
          </w:p>
        </w:tc>
        <w:tc>
          <w:tcPr>
            <w:tcW w:w="0" w:type="auto"/>
            <w:vAlign w:val="center"/>
            <w:hideMark/>
          </w:tcPr>
          <w:p w14:paraId="029B4ACA" w14:textId="77777777" w:rsidR="008112E2" w:rsidRPr="004C7B8A" w:rsidRDefault="008112E2" w:rsidP="004C7B8A">
            <w:pPr>
              <w:rPr>
                <w:rFonts w:cs="Segoe UI"/>
                <w:szCs w:val="20"/>
                <w:lang w:eastAsia="es-ES"/>
              </w:rPr>
            </w:pPr>
            <w:r w:rsidRPr="004C7B8A">
              <w:rPr>
                <w:rFonts w:cs="Segoe UI"/>
                <w:szCs w:val="20"/>
                <w:lang w:eastAsia="es-ES"/>
              </w:rPr>
              <w:t>Store</w:t>
            </w:r>
          </w:p>
        </w:tc>
        <w:tc>
          <w:tcPr>
            <w:tcW w:w="0" w:type="auto"/>
            <w:vAlign w:val="center"/>
            <w:hideMark/>
          </w:tcPr>
          <w:p w14:paraId="1A90DBE9"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425139C9"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4122B115" w14:textId="77777777" w:rsidR="008112E2" w:rsidRPr="004C7B8A" w:rsidRDefault="008112E2" w:rsidP="004C7B8A">
            <w:pPr>
              <w:jc w:val="center"/>
              <w:rPr>
                <w:rFonts w:cs="Segoe UI"/>
                <w:szCs w:val="20"/>
                <w:lang w:eastAsia="es-ES"/>
              </w:rPr>
            </w:pPr>
            <w:r w:rsidRPr="004C7B8A">
              <w:rPr>
                <w:rFonts w:cs="Segoe UI"/>
                <w:szCs w:val="20"/>
                <w:lang w:eastAsia="es-ES"/>
              </w:rPr>
              <w:t>80</w:t>
            </w:r>
          </w:p>
        </w:tc>
        <w:tc>
          <w:tcPr>
            <w:tcW w:w="0" w:type="auto"/>
            <w:vAlign w:val="center"/>
            <w:hideMark/>
          </w:tcPr>
          <w:p w14:paraId="6AF03D08"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D6243E9"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75B6F0CA" w14:textId="77777777" w:rsidTr="008112E2">
        <w:trPr>
          <w:jc w:val="center"/>
        </w:trPr>
        <w:tc>
          <w:tcPr>
            <w:tcW w:w="0" w:type="auto"/>
            <w:vAlign w:val="center"/>
            <w:hideMark/>
          </w:tcPr>
          <w:p w14:paraId="281BF02D" w14:textId="77777777" w:rsidR="008112E2" w:rsidRPr="004C7B8A" w:rsidRDefault="008112E2" w:rsidP="004C7B8A">
            <w:pPr>
              <w:rPr>
                <w:rFonts w:cs="Segoe UI"/>
                <w:szCs w:val="20"/>
                <w:lang w:eastAsia="es-ES"/>
              </w:rPr>
            </w:pPr>
            <w:r w:rsidRPr="004C7B8A">
              <w:rPr>
                <w:rFonts w:cs="Segoe UI"/>
                <w:szCs w:val="20"/>
                <w:lang w:eastAsia="es-ES"/>
              </w:rPr>
              <w:t>2</w:t>
            </w:r>
          </w:p>
        </w:tc>
        <w:tc>
          <w:tcPr>
            <w:tcW w:w="0" w:type="auto"/>
            <w:vAlign w:val="center"/>
            <w:hideMark/>
          </w:tcPr>
          <w:p w14:paraId="52D9B6A7" w14:textId="77777777" w:rsidR="008112E2" w:rsidRPr="004C7B8A" w:rsidRDefault="008112E2" w:rsidP="004C7B8A">
            <w:pPr>
              <w:rPr>
                <w:rFonts w:cs="Segoe UI"/>
                <w:szCs w:val="20"/>
                <w:lang w:eastAsia="es-ES"/>
              </w:rPr>
            </w:pPr>
            <w:r w:rsidRPr="004C7B8A">
              <w:rPr>
                <w:rFonts w:cs="Segoe UI"/>
                <w:szCs w:val="20"/>
                <w:lang w:eastAsia="es-ES"/>
              </w:rPr>
              <w:t>City</w:t>
            </w:r>
          </w:p>
        </w:tc>
        <w:tc>
          <w:tcPr>
            <w:tcW w:w="0" w:type="auto"/>
            <w:vAlign w:val="center"/>
            <w:hideMark/>
          </w:tcPr>
          <w:p w14:paraId="05410960"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2B116026"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54A25517" w14:textId="77777777" w:rsidR="008112E2" w:rsidRPr="004C7B8A" w:rsidRDefault="008112E2" w:rsidP="004C7B8A">
            <w:pPr>
              <w:jc w:val="center"/>
              <w:rPr>
                <w:rFonts w:cs="Segoe UI"/>
                <w:szCs w:val="20"/>
                <w:lang w:eastAsia="es-ES"/>
              </w:rPr>
            </w:pPr>
            <w:r w:rsidRPr="004C7B8A">
              <w:rPr>
                <w:rFonts w:cs="Segoe UI"/>
                <w:szCs w:val="20"/>
                <w:lang w:eastAsia="es-ES"/>
              </w:rPr>
              <w:t>67</w:t>
            </w:r>
          </w:p>
        </w:tc>
        <w:tc>
          <w:tcPr>
            <w:tcW w:w="0" w:type="auto"/>
            <w:vAlign w:val="center"/>
            <w:hideMark/>
          </w:tcPr>
          <w:p w14:paraId="72A7318A" w14:textId="77777777" w:rsidR="008112E2" w:rsidRPr="004C7B8A" w:rsidRDefault="008112E2" w:rsidP="004C7B8A">
            <w:pPr>
              <w:jc w:val="center"/>
              <w:rPr>
                <w:rFonts w:cs="Segoe UI"/>
                <w:szCs w:val="20"/>
                <w:lang w:eastAsia="es-ES"/>
              </w:rPr>
            </w:pPr>
            <w:r w:rsidRPr="004C7B8A">
              <w:rPr>
                <w:rFonts w:cs="Segoe UI"/>
                <w:szCs w:val="20"/>
                <w:lang w:eastAsia="es-ES"/>
              </w:rPr>
              <w:t>1284</w:t>
            </w:r>
          </w:p>
        </w:tc>
        <w:tc>
          <w:tcPr>
            <w:tcW w:w="0" w:type="auto"/>
            <w:vAlign w:val="center"/>
            <w:hideMark/>
          </w:tcPr>
          <w:p w14:paraId="13246157" w14:textId="77777777" w:rsidR="008112E2" w:rsidRPr="004C7B8A" w:rsidRDefault="008112E2" w:rsidP="004C7B8A">
            <w:pPr>
              <w:jc w:val="center"/>
              <w:rPr>
                <w:rFonts w:cs="Segoe UI"/>
                <w:szCs w:val="20"/>
                <w:lang w:eastAsia="es-ES"/>
              </w:rPr>
            </w:pPr>
            <w:r w:rsidRPr="004C7B8A">
              <w:rPr>
                <w:rFonts w:cs="Segoe UI"/>
                <w:szCs w:val="20"/>
                <w:lang w:eastAsia="es-ES"/>
              </w:rPr>
              <w:t>0.572</w:t>
            </w:r>
          </w:p>
        </w:tc>
      </w:tr>
      <w:tr w:rsidR="008112E2" w:rsidRPr="008112E2" w14:paraId="0BDB839F" w14:textId="77777777" w:rsidTr="008112E2">
        <w:trPr>
          <w:jc w:val="center"/>
        </w:trPr>
        <w:tc>
          <w:tcPr>
            <w:tcW w:w="0" w:type="auto"/>
            <w:vAlign w:val="center"/>
            <w:hideMark/>
          </w:tcPr>
          <w:p w14:paraId="06405957" w14:textId="77777777" w:rsidR="008112E2" w:rsidRPr="004C7B8A" w:rsidRDefault="008112E2" w:rsidP="004C7B8A">
            <w:pPr>
              <w:rPr>
                <w:rFonts w:cs="Segoe UI"/>
                <w:szCs w:val="20"/>
                <w:lang w:eastAsia="es-ES"/>
              </w:rPr>
            </w:pPr>
            <w:r w:rsidRPr="004C7B8A">
              <w:rPr>
                <w:rFonts w:cs="Segoe UI"/>
                <w:szCs w:val="20"/>
                <w:lang w:eastAsia="es-ES"/>
              </w:rPr>
              <w:t>3</w:t>
            </w:r>
          </w:p>
        </w:tc>
        <w:tc>
          <w:tcPr>
            <w:tcW w:w="0" w:type="auto"/>
            <w:vAlign w:val="center"/>
            <w:hideMark/>
          </w:tcPr>
          <w:p w14:paraId="6DB01E11" w14:textId="77777777" w:rsidR="008112E2" w:rsidRPr="004C7B8A" w:rsidRDefault="008112E2" w:rsidP="004C7B8A">
            <w:pPr>
              <w:rPr>
                <w:rFonts w:cs="Segoe UI"/>
                <w:szCs w:val="20"/>
                <w:lang w:eastAsia="es-ES"/>
              </w:rPr>
            </w:pPr>
            <w:r w:rsidRPr="004C7B8A">
              <w:rPr>
                <w:rFonts w:cs="Segoe UI"/>
                <w:szCs w:val="20"/>
                <w:lang w:eastAsia="es-ES"/>
              </w:rPr>
              <w:t>Brand</w:t>
            </w:r>
          </w:p>
        </w:tc>
        <w:tc>
          <w:tcPr>
            <w:tcW w:w="0" w:type="auto"/>
            <w:vAlign w:val="center"/>
            <w:hideMark/>
          </w:tcPr>
          <w:p w14:paraId="187E6C9D"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45196F05"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7BC4DE31" w14:textId="77777777" w:rsidR="008112E2" w:rsidRPr="004C7B8A" w:rsidRDefault="008112E2" w:rsidP="004C7B8A">
            <w:pPr>
              <w:jc w:val="center"/>
              <w:rPr>
                <w:rFonts w:cs="Segoe UI"/>
                <w:szCs w:val="20"/>
                <w:lang w:eastAsia="es-ES"/>
              </w:rPr>
            </w:pPr>
            <w:r w:rsidRPr="004C7B8A">
              <w:rPr>
                <w:rFonts w:cs="Segoe UI"/>
                <w:szCs w:val="20"/>
                <w:lang w:eastAsia="es-ES"/>
              </w:rPr>
              <w:t>9653</w:t>
            </w:r>
          </w:p>
        </w:tc>
        <w:tc>
          <w:tcPr>
            <w:tcW w:w="0" w:type="auto"/>
            <w:vAlign w:val="center"/>
            <w:hideMark/>
          </w:tcPr>
          <w:p w14:paraId="4A8CF3AA"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C6C8FF6"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8C0B2B6" w14:textId="77777777" w:rsidTr="008112E2">
        <w:trPr>
          <w:jc w:val="center"/>
        </w:trPr>
        <w:tc>
          <w:tcPr>
            <w:tcW w:w="0" w:type="auto"/>
            <w:vAlign w:val="center"/>
            <w:hideMark/>
          </w:tcPr>
          <w:p w14:paraId="7F552786" w14:textId="77777777" w:rsidR="008112E2" w:rsidRPr="004C7B8A" w:rsidRDefault="008112E2" w:rsidP="004C7B8A">
            <w:pPr>
              <w:rPr>
                <w:rFonts w:cs="Segoe UI"/>
                <w:szCs w:val="20"/>
                <w:lang w:eastAsia="es-ES"/>
              </w:rPr>
            </w:pPr>
            <w:r w:rsidRPr="004C7B8A">
              <w:rPr>
                <w:rFonts w:cs="Segoe UI"/>
                <w:szCs w:val="20"/>
                <w:lang w:eastAsia="es-ES"/>
              </w:rPr>
              <w:t>4</w:t>
            </w:r>
          </w:p>
        </w:tc>
        <w:tc>
          <w:tcPr>
            <w:tcW w:w="0" w:type="auto"/>
            <w:vAlign w:val="center"/>
            <w:hideMark/>
          </w:tcPr>
          <w:p w14:paraId="00DA4BCD" w14:textId="77777777" w:rsidR="008112E2" w:rsidRPr="004C7B8A" w:rsidRDefault="008112E2" w:rsidP="004C7B8A">
            <w:pPr>
              <w:rPr>
                <w:rFonts w:cs="Segoe UI"/>
                <w:szCs w:val="20"/>
                <w:lang w:eastAsia="es-ES"/>
              </w:rPr>
            </w:pPr>
            <w:proofErr w:type="spellStart"/>
            <w:r w:rsidRPr="004C7B8A">
              <w:rPr>
                <w:rFonts w:cs="Segoe UI"/>
                <w:szCs w:val="20"/>
                <w:lang w:eastAsia="es-ES"/>
              </w:rPr>
              <w:t>Description</w:t>
            </w:r>
            <w:proofErr w:type="spellEnd"/>
          </w:p>
        </w:tc>
        <w:tc>
          <w:tcPr>
            <w:tcW w:w="0" w:type="auto"/>
            <w:vAlign w:val="center"/>
            <w:hideMark/>
          </w:tcPr>
          <w:p w14:paraId="519A9E5C"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33BA13AE"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0491BA81" w14:textId="77777777" w:rsidR="008112E2" w:rsidRPr="004C7B8A" w:rsidRDefault="008112E2" w:rsidP="004C7B8A">
            <w:pPr>
              <w:jc w:val="center"/>
              <w:rPr>
                <w:rFonts w:cs="Segoe UI"/>
                <w:szCs w:val="20"/>
                <w:lang w:eastAsia="es-ES"/>
              </w:rPr>
            </w:pPr>
            <w:r w:rsidRPr="004C7B8A">
              <w:rPr>
                <w:rFonts w:cs="Segoe UI"/>
                <w:szCs w:val="20"/>
                <w:lang w:eastAsia="es-ES"/>
              </w:rPr>
              <w:t>8732</w:t>
            </w:r>
          </w:p>
        </w:tc>
        <w:tc>
          <w:tcPr>
            <w:tcW w:w="0" w:type="auto"/>
            <w:vAlign w:val="center"/>
            <w:hideMark/>
          </w:tcPr>
          <w:p w14:paraId="65AC947E"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28C9975E"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125851F3" w14:textId="77777777" w:rsidTr="008112E2">
        <w:trPr>
          <w:jc w:val="center"/>
        </w:trPr>
        <w:tc>
          <w:tcPr>
            <w:tcW w:w="0" w:type="auto"/>
            <w:vAlign w:val="center"/>
            <w:hideMark/>
          </w:tcPr>
          <w:p w14:paraId="7394C77B" w14:textId="77777777" w:rsidR="008112E2" w:rsidRPr="004C7B8A" w:rsidRDefault="008112E2" w:rsidP="004C7B8A">
            <w:pPr>
              <w:rPr>
                <w:rFonts w:cs="Segoe UI"/>
                <w:szCs w:val="20"/>
                <w:lang w:eastAsia="es-ES"/>
              </w:rPr>
            </w:pPr>
            <w:r w:rsidRPr="004C7B8A">
              <w:rPr>
                <w:rFonts w:cs="Segoe UI"/>
                <w:szCs w:val="20"/>
                <w:lang w:eastAsia="es-ES"/>
              </w:rPr>
              <w:t>5</w:t>
            </w:r>
          </w:p>
        </w:tc>
        <w:tc>
          <w:tcPr>
            <w:tcW w:w="0" w:type="auto"/>
            <w:vAlign w:val="center"/>
            <w:hideMark/>
          </w:tcPr>
          <w:p w14:paraId="2DB5B1F2" w14:textId="77777777" w:rsidR="008112E2" w:rsidRPr="004C7B8A" w:rsidRDefault="008112E2" w:rsidP="004C7B8A">
            <w:pPr>
              <w:rPr>
                <w:rFonts w:cs="Segoe UI"/>
                <w:szCs w:val="20"/>
                <w:lang w:eastAsia="es-ES"/>
              </w:rPr>
            </w:pPr>
            <w:proofErr w:type="spellStart"/>
            <w:r w:rsidRPr="004C7B8A">
              <w:rPr>
                <w:rFonts w:cs="Segoe UI"/>
                <w:szCs w:val="20"/>
                <w:lang w:eastAsia="es-ES"/>
              </w:rPr>
              <w:t>Size</w:t>
            </w:r>
            <w:proofErr w:type="spellEnd"/>
          </w:p>
        </w:tc>
        <w:tc>
          <w:tcPr>
            <w:tcW w:w="0" w:type="auto"/>
            <w:vAlign w:val="center"/>
            <w:hideMark/>
          </w:tcPr>
          <w:p w14:paraId="2E7858EC"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59F81E90"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1EB9696F" w14:textId="77777777" w:rsidR="008112E2" w:rsidRPr="004C7B8A" w:rsidRDefault="008112E2" w:rsidP="004C7B8A">
            <w:pPr>
              <w:jc w:val="center"/>
              <w:rPr>
                <w:rFonts w:cs="Segoe UI"/>
                <w:szCs w:val="20"/>
                <w:lang w:eastAsia="es-ES"/>
              </w:rPr>
            </w:pPr>
            <w:r w:rsidRPr="004C7B8A">
              <w:rPr>
                <w:rFonts w:cs="Segoe UI"/>
                <w:szCs w:val="20"/>
                <w:lang w:eastAsia="es-ES"/>
              </w:rPr>
              <w:t>47</w:t>
            </w:r>
          </w:p>
        </w:tc>
        <w:tc>
          <w:tcPr>
            <w:tcW w:w="0" w:type="auto"/>
            <w:vAlign w:val="center"/>
            <w:hideMark/>
          </w:tcPr>
          <w:p w14:paraId="4A0E891C"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2AAEE372"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2F2BA818" w14:textId="77777777" w:rsidTr="008112E2">
        <w:trPr>
          <w:jc w:val="center"/>
        </w:trPr>
        <w:tc>
          <w:tcPr>
            <w:tcW w:w="0" w:type="auto"/>
            <w:vAlign w:val="center"/>
            <w:hideMark/>
          </w:tcPr>
          <w:p w14:paraId="614CA055" w14:textId="77777777" w:rsidR="008112E2" w:rsidRPr="004C7B8A" w:rsidRDefault="008112E2" w:rsidP="004C7B8A">
            <w:pPr>
              <w:rPr>
                <w:rFonts w:cs="Segoe UI"/>
                <w:szCs w:val="20"/>
                <w:lang w:eastAsia="es-ES"/>
              </w:rPr>
            </w:pPr>
            <w:r w:rsidRPr="004C7B8A">
              <w:rPr>
                <w:rFonts w:cs="Segoe UI"/>
                <w:szCs w:val="20"/>
                <w:lang w:eastAsia="es-ES"/>
              </w:rPr>
              <w:t>6</w:t>
            </w:r>
          </w:p>
        </w:tc>
        <w:tc>
          <w:tcPr>
            <w:tcW w:w="0" w:type="auto"/>
            <w:vAlign w:val="center"/>
            <w:hideMark/>
          </w:tcPr>
          <w:p w14:paraId="53AFBA8A" w14:textId="77777777" w:rsidR="008112E2" w:rsidRPr="004C7B8A" w:rsidRDefault="008112E2" w:rsidP="004C7B8A">
            <w:pPr>
              <w:rPr>
                <w:rFonts w:cs="Segoe UI"/>
                <w:szCs w:val="20"/>
                <w:lang w:eastAsia="es-ES"/>
              </w:rPr>
            </w:pPr>
            <w:proofErr w:type="spellStart"/>
            <w:r w:rsidRPr="004C7B8A">
              <w:rPr>
                <w:rFonts w:cs="Segoe UI"/>
                <w:szCs w:val="20"/>
                <w:lang w:eastAsia="es-ES"/>
              </w:rPr>
              <w:t>onHand</w:t>
            </w:r>
            <w:proofErr w:type="spellEnd"/>
          </w:p>
        </w:tc>
        <w:tc>
          <w:tcPr>
            <w:tcW w:w="0" w:type="auto"/>
            <w:vAlign w:val="center"/>
            <w:hideMark/>
          </w:tcPr>
          <w:p w14:paraId="17941BEC" w14:textId="77777777" w:rsidR="008112E2" w:rsidRPr="004C7B8A" w:rsidRDefault="008112E2" w:rsidP="004C7B8A">
            <w:pPr>
              <w:rPr>
                <w:rFonts w:cs="Segoe UI"/>
                <w:szCs w:val="20"/>
                <w:lang w:eastAsia="es-ES"/>
              </w:rPr>
            </w:pPr>
            <w:r w:rsidRPr="004C7B8A">
              <w:rPr>
                <w:rFonts w:cs="Segoe UI"/>
                <w:szCs w:val="20"/>
                <w:lang w:eastAsia="es-ES"/>
              </w:rPr>
              <w:t>int64</w:t>
            </w:r>
          </w:p>
        </w:tc>
        <w:tc>
          <w:tcPr>
            <w:tcW w:w="0" w:type="auto"/>
            <w:vAlign w:val="center"/>
            <w:hideMark/>
          </w:tcPr>
          <w:p w14:paraId="27FFF3C5"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2137878A" w14:textId="77777777" w:rsidR="008112E2" w:rsidRPr="004C7B8A" w:rsidRDefault="008112E2" w:rsidP="004C7B8A">
            <w:pPr>
              <w:jc w:val="center"/>
              <w:rPr>
                <w:rFonts w:cs="Segoe UI"/>
                <w:szCs w:val="20"/>
                <w:lang w:eastAsia="es-ES"/>
              </w:rPr>
            </w:pPr>
            <w:r w:rsidRPr="004C7B8A">
              <w:rPr>
                <w:rFonts w:cs="Segoe UI"/>
                <w:szCs w:val="20"/>
                <w:lang w:eastAsia="es-ES"/>
              </w:rPr>
              <w:t>548</w:t>
            </w:r>
          </w:p>
        </w:tc>
        <w:tc>
          <w:tcPr>
            <w:tcW w:w="0" w:type="auto"/>
            <w:vAlign w:val="center"/>
            <w:hideMark/>
          </w:tcPr>
          <w:p w14:paraId="6A576ABC"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36A69194"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29D4280B" w14:textId="77777777" w:rsidTr="008112E2">
        <w:trPr>
          <w:jc w:val="center"/>
        </w:trPr>
        <w:tc>
          <w:tcPr>
            <w:tcW w:w="0" w:type="auto"/>
            <w:vAlign w:val="center"/>
            <w:hideMark/>
          </w:tcPr>
          <w:p w14:paraId="38DC6594" w14:textId="77777777" w:rsidR="008112E2" w:rsidRPr="004C7B8A" w:rsidRDefault="008112E2" w:rsidP="004C7B8A">
            <w:pPr>
              <w:rPr>
                <w:rFonts w:cs="Segoe UI"/>
                <w:szCs w:val="20"/>
                <w:lang w:eastAsia="es-ES"/>
              </w:rPr>
            </w:pPr>
            <w:r w:rsidRPr="004C7B8A">
              <w:rPr>
                <w:rFonts w:cs="Segoe UI"/>
                <w:szCs w:val="20"/>
                <w:lang w:eastAsia="es-ES"/>
              </w:rPr>
              <w:t>7</w:t>
            </w:r>
          </w:p>
        </w:tc>
        <w:tc>
          <w:tcPr>
            <w:tcW w:w="0" w:type="auto"/>
            <w:vAlign w:val="center"/>
            <w:hideMark/>
          </w:tcPr>
          <w:p w14:paraId="7A31B5D4" w14:textId="77777777" w:rsidR="008112E2" w:rsidRPr="004C7B8A" w:rsidRDefault="008112E2" w:rsidP="004C7B8A">
            <w:pPr>
              <w:rPr>
                <w:rFonts w:cs="Segoe UI"/>
                <w:szCs w:val="20"/>
                <w:lang w:eastAsia="es-ES"/>
              </w:rPr>
            </w:pPr>
            <w:r w:rsidRPr="004C7B8A">
              <w:rPr>
                <w:rFonts w:cs="Segoe UI"/>
                <w:szCs w:val="20"/>
                <w:lang w:eastAsia="es-ES"/>
              </w:rPr>
              <w:t>Price</w:t>
            </w:r>
          </w:p>
        </w:tc>
        <w:tc>
          <w:tcPr>
            <w:tcW w:w="0" w:type="auto"/>
            <w:vAlign w:val="center"/>
            <w:hideMark/>
          </w:tcPr>
          <w:p w14:paraId="601988C4" w14:textId="77777777" w:rsidR="008112E2" w:rsidRPr="004C7B8A" w:rsidRDefault="008112E2" w:rsidP="004C7B8A">
            <w:pPr>
              <w:rPr>
                <w:rFonts w:cs="Segoe UI"/>
                <w:szCs w:val="20"/>
                <w:lang w:eastAsia="es-ES"/>
              </w:rPr>
            </w:pPr>
            <w:r w:rsidRPr="004C7B8A">
              <w:rPr>
                <w:rFonts w:cs="Segoe UI"/>
                <w:szCs w:val="20"/>
                <w:lang w:eastAsia="es-ES"/>
              </w:rPr>
              <w:t>float64</w:t>
            </w:r>
          </w:p>
        </w:tc>
        <w:tc>
          <w:tcPr>
            <w:tcW w:w="0" w:type="auto"/>
            <w:vAlign w:val="center"/>
            <w:hideMark/>
          </w:tcPr>
          <w:p w14:paraId="4EA09FB1"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031B3700" w14:textId="77777777" w:rsidR="008112E2" w:rsidRPr="004C7B8A" w:rsidRDefault="008112E2" w:rsidP="004C7B8A">
            <w:pPr>
              <w:jc w:val="center"/>
              <w:rPr>
                <w:rFonts w:cs="Segoe UI"/>
                <w:szCs w:val="20"/>
                <w:lang w:eastAsia="es-ES"/>
              </w:rPr>
            </w:pPr>
            <w:r w:rsidRPr="004C7B8A">
              <w:rPr>
                <w:rFonts w:cs="Segoe UI"/>
                <w:szCs w:val="20"/>
                <w:lang w:eastAsia="es-ES"/>
              </w:rPr>
              <w:t>354</w:t>
            </w:r>
          </w:p>
        </w:tc>
        <w:tc>
          <w:tcPr>
            <w:tcW w:w="0" w:type="auto"/>
            <w:vAlign w:val="center"/>
            <w:hideMark/>
          </w:tcPr>
          <w:p w14:paraId="4619AB7B"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61D4552A"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r w:rsidR="008112E2" w:rsidRPr="008112E2" w14:paraId="51E1BE74" w14:textId="77777777" w:rsidTr="008112E2">
        <w:trPr>
          <w:jc w:val="center"/>
        </w:trPr>
        <w:tc>
          <w:tcPr>
            <w:tcW w:w="0" w:type="auto"/>
            <w:vAlign w:val="center"/>
            <w:hideMark/>
          </w:tcPr>
          <w:p w14:paraId="4B10E42B" w14:textId="77777777" w:rsidR="008112E2" w:rsidRPr="004C7B8A" w:rsidRDefault="008112E2" w:rsidP="004C7B8A">
            <w:pPr>
              <w:rPr>
                <w:rFonts w:cs="Segoe UI"/>
                <w:szCs w:val="20"/>
                <w:lang w:eastAsia="es-ES"/>
              </w:rPr>
            </w:pPr>
            <w:r w:rsidRPr="004C7B8A">
              <w:rPr>
                <w:rFonts w:cs="Segoe UI"/>
                <w:szCs w:val="20"/>
                <w:lang w:eastAsia="es-ES"/>
              </w:rPr>
              <w:t>8</w:t>
            </w:r>
          </w:p>
        </w:tc>
        <w:tc>
          <w:tcPr>
            <w:tcW w:w="0" w:type="auto"/>
            <w:vAlign w:val="center"/>
            <w:hideMark/>
          </w:tcPr>
          <w:p w14:paraId="620E2BF9" w14:textId="77777777" w:rsidR="008112E2" w:rsidRPr="004C7B8A" w:rsidRDefault="008112E2" w:rsidP="004C7B8A">
            <w:pPr>
              <w:rPr>
                <w:rFonts w:cs="Segoe UI"/>
                <w:szCs w:val="20"/>
                <w:lang w:eastAsia="es-ES"/>
              </w:rPr>
            </w:pPr>
            <w:proofErr w:type="spellStart"/>
            <w:r w:rsidRPr="004C7B8A">
              <w:rPr>
                <w:rFonts w:cs="Segoe UI"/>
                <w:szCs w:val="20"/>
                <w:lang w:eastAsia="es-ES"/>
              </w:rPr>
              <w:t>endDate</w:t>
            </w:r>
            <w:proofErr w:type="spellEnd"/>
          </w:p>
        </w:tc>
        <w:tc>
          <w:tcPr>
            <w:tcW w:w="0" w:type="auto"/>
            <w:vAlign w:val="center"/>
            <w:hideMark/>
          </w:tcPr>
          <w:p w14:paraId="54B9CDF1" w14:textId="77777777" w:rsidR="008112E2" w:rsidRPr="004C7B8A" w:rsidRDefault="008112E2" w:rsidP="004C7B8A">
            <w:pPr>
              <w:rPr>
                <w:rFonts w:cs="Segoe UI"/>
                <w:szCs w:val="20"/>
                <w:lang w:eastAsia="es-ES"/>
              </w:rPr>
            </w:pPr>
            <w:proofErr w:type="spellStart"/>
            <w:r w:rsidRPr="004C7B8A">
              <w:rPr>
                <w:rFonts w:cs="Segoe UI"/>
                <w:szCs w:val="20"/>
                <w:lang w:eastAsia="es-ES"/>
              </w:rPr>
              <w:t>object</w:t>
            </w:r>
            <w:proofErr w:type="spellEnd"/>
          </w:p>
        </w:tc>
        <w:tc>
          <w:tcPr>
            <w:tcW w:w="0" w:type="auto"/>
            <w:vAlign w:val="center"/>
            <w:hideMark/>
          </w:tcPr>
          <w:p w14:paraId="771E7243" w14:textId="77777777" w:rsidR="008112E2" w:rsidRPr="004C7B8A" w:rsidRDefault="008112E2" w:rsidP="004C7B8A">
            <w:pPr>
              <w:rPr>
                <w:rFonts w:cs="Segoe UI"/>
                <w:szCs w:val="20"/>
                <w:lang w:eastAsia="es-ES"/>
              </w:rPr>
            </w:pPr>
            <w:r w:rsidRPr="004C7B8A">
              <w:rPr>
                <w:rFonts w:cs="Segoe UI"/>
                <w:szCs w:val="20"/>
                <w:lang w:eastAsia="es-ES"/>
              </w:rPr>
              <w:t>224489</w:t>
            </w:r>
          </w:p>
        </w:tc>
        <w:tc>
          <w:tcPr>
            <w:tcW w:w="0" w:type="auto"/>
            <w:vAlign w:val="center"/>
            <w:hideMark/>
          </w:tcPr>
          <w:p w14:paraId="66125AC4" w14:textId="77777777" w:rsidR="008112E2" w:rsidRPr="004C7B8A" w:rsidRDefault="008112E2" w:rsidP="004C7B8A">
            <w:pPr>
              <w:jc w:val="center"/>
              <w:rPr>
                <w:rFonts w:cs="Segoe UI"/>
                <w:szCs w:val="20"/>
                <w:lang w:eastAsia="es-ES"/>
              </w:rPr>
            </w:pPr>
            <w:r w:rsidRPr="004C7B8A">
              <w:rPr>
                <w:rFonts w:cs="Segoe UI"/>
                <w:szCs w:val="20"/>
                <w:lang w:eastAsia="es-ES"/>
              </w:rPr>
              <w:t>1</w:t>
            </w:r>
          </w:p>
        </w:tc>
        <w:tc>
          <w:tcPr>
            <w:tcW w:w="0" w:type="auto"/>
            <w:vAlign w:val="center"/>
            <w:hideMark/>
          </w:tcPr>
          <w:p w14:paraId="6930F6BB" w14:textId="77777777" w:rsidR="008112E2" w:rsidRPr="004C7B8A" w:rsidRDefault="008112E2" w:rsidP="004C7B8A">
            <w:pPr>
              <w:jc w:val="center"/>
              <w:rPr>
                <w:rFonts w:cs="Segoe UI"/>
                <w:szCs w:val="20"/>
                <w:lang w:eastAsia="es-ES"/>
              </w:rPr>
            </w:pPr>
            <w:r w:rsidRPr="004C7B8A">
              <w:rPr>
                <w:rFonts w:cs="Segoe UI"/>
                <w:szCs w:val="20"/>
                <w:lang w:eastAsia="es-ES"/>
              </w:rPr>
              <w:t>0</w:t>
            </w:r>
          </w:p>
        </w:tc>
        <w:tc>
          <w:tcPr>
            <w:tcW w:w="0" w:type="auto"/>
            <w:vAlign w:val="center"/>
            <w:hideMark/>
          </w:tcPr>
          <w:p w14:paraId="1676427F" w14:textId="77777777" w:rsidR="008112E2" w:rsidRPr="004C7B8A" w:rsidRDefault="008112E2" w:rsidP="004C7B8A">
            <w:pPr>
              <w:jc w:val="center"/>
              <w:rPr>
                <w:rFonts w:cs="Segoe UI"/>
                <w:szCs w:val="20"/>
                <w:lang w:eastAsia="es-ES"/>
              </w:rPr>
            </w:pPr>
            <w:r w:rsidRPr="004C7B8A">
              <w:rPr>
                <w:rFonts w:cs="Segoe UI"/>
                <w:szCs w:val="20"/>
                <w:lang w:eastAsia="es-ES"/>
              </w:rPr>
              <w:t>0.000</w:t>
            </w:r>
          </w:p>
        </w:tc>
      </w:tr>
    </w:tbl>
    <w:p w14:paraId="7E9C4851" w14:textId="4F1AD20C" w:rsidR="008112E2" w:rsidRPr="009D2CB2" w:rsidRDefault="006C0F79" w:rsidP="009D2CB2">
      <w:pPr>
        <w:pStyle w:val="Descripcin"/>
        <w:jc w:val="center"/>
        <w:rPr>
          <w:rStyle w:val="nfasissutil"/>
        </w:rPr>
      </w:pPr>
      <w:bookmarkStart w:id="39" w:name="_Ref170058427"/>
      <w:bookmarkStart w:id="40" w:name="_Toc170110547"/>
      <w:r w:rsidRPr="009D2CB2">
        <w:rPr>
          <w:rStyle w:val="nfasissutil"/>
        </w:rPr>
        <w:t xml:space="preserve">Tabla </w:t>
      </w:r>
      <w:r w:rsidRPr="009D2CB2">
        <w:rPr>
          <w:rStyle w:val="nfasissutil"/>
        </w:rPr>
        <w:fldChar w:fldCharType="begin"/>
      </w:r>
      <w:r w:rsidRPr="009D2CB2">
        <w:rPr>
          <w:rStyle w:val="nfasissutil"/>
        </w:rPr>
        <w:instrText xml:space="preserve"> SEQ Tabla \* ARABIC </w:instrText>
      </w:r>
      <w:r w:rsidRPr="009D2CB2">
        <w:rPr>
          <w:rStyle w:val="nfasissutil"/>
        </w:rPr>
        <w:fldChar w:fldCharType="separate"/>
      </w:r>
      <w:r w:rsidR="00B202AF">
        <w:rPr>
          <w:rStyle w:val="nfasissutil"/>
          <w:noProof/>
        </w:rPr>
        <w:t>1</w:t>
      </w:r>
      <w:r w:rsidRPr="009D2CB2">
        <w:rPr>
          <w:rStyle w:val="nfasissutil"/>
        </w:rPr>
        <w:fldChar w:fldCharType="end"/>
      </w:r>
      <w:bookmarkEnd w:id="39"/>
      <w:r w:rsidRPr="009D2CB2">
        <w:rPr>
          <w:rStyle w:val="nfasissutil"/>
        </w:rPr>
        <w:t>: Análisis exploratorio de los datos</w:t>
      </w:r>
      <w:bookmarkEnd w:id="40"/>
    </w:p>
    <w:p w14:paraId="68D6C155" w14:textId="3A3240E9" w:rsidR="009707EC" w:rsidRPr="00966006" w:rsidRDefault="005F69F8" w:rsidP="00D517F2">
      <w:pPr>
        <w:pStyle w:val="NormalWeb"/>
        <w:spacing w:before="0" w:beforeAutospacing="0" w:after="0" w:afterAutospacing="0"/>
      </w:pPr>
      <w:r>
        <w:rPr>
          <w:rFonts w:ascii="Verdana" w:hAnsi="Verdana"/>
          <w:color w:val="000000"/>
          <w:sz w:val="20"/>
          <w:szCs w:val="20"/>
        </w:rPr>
        <w:t>Por un lado, s</w:t>
      </w:r>
      <w:r w:rsidR="009707EC" w:rsidRPr="00966006">
        <w:rPr>
          <w:rFonts w:ascii="Verdana" w:hAnsi="Verdana"/>
          <w:color w:val="000000"/>
          <w:sz w:val="20"/>
          <w:szCs w:val="20"/>
        </w:rPr>
        <w:t xml:space="preserve">e ha </w:t>
      </w:r>
      <w:r w:rsidR="008112E2">
        <w:rPr>
          <w:rFonts w:ascii="Verdana" w:hAnsi="Verdana"/>
          <w:color w:val="000000"/>
          <w:sz w:val="20"/>
          <w:szCs w:val="20"/>
        </w:rPr>
        <w:t>observado</w:t>
      </w:r>
      <w:r w:rsidR="009707EC" w:rsidRPr="00966006">
        <w:rPr>
          <w:rFonts w:ascii="Verdana" w:hAnsi="Verdana"/>
          <w:color w:val="000000"/>
          <w:sz w:val="20"/>
          <w:szCs w:val="20"/>
        </w:rPr>
        <w:t xml:space="preserve"> que la columna </w:t>
      </w:r>
      <w:proofErr w:type="spellStart"/>
      <w:r w:rsidR="009707EC" w:rsidRPr="00966006">
        <w:rPr>
          <w:rFonts w:ascii="Verdana" w:hAnsi="Verdana"/>
          <w:i/>
          <w:iCs/>
          <w:color w:val="000000"/>
          <w:sz w:val="20"/>
          <w:szCs w:val="20"/>
        </w:rPr>
        <w:t>InventoryId</w:t>
      </w:r>
      <w:proofErr w:type="spellEnd"/>
      <w:r w:rsidR="009707EC" w:rsidRPr="00966006">
        <w:rPr>
          <w:rFonts w:ascii="Verdana" w:hAnsi="Verdana"/>
          <w:i/>
          <w:iCs/>
          <w:color w:val="000000"/>
          <w:sz w:val="20"/>
          <w:szCs w:val="20"/>
        </w:rPr>
        <w:t xml:space="preserve"> </w:t>
      </w:r>
      <w:r w:rsidR="009707EC" w:rsidRPr="00966006">
        <w:rPr>
          <w:rFonts w:ascii="Verdana" w:hAnsi="Verdana"/>
          <w:color w:val="000000"/>
          <w:sz w:val="20"/>
          <w:szCs w:val="20"/>
        </w:rPr>
        <w:t xml:space="preserve">tiene los mismos registros únicos que los totales, lo que sugiere que podrían servir como claves primaria y foránea para unir las tablas. </w:t>
      </w:r>
      <w:r>
        <w:rPr>
          <w:rFonts w:ascii="Verdana" w:hAnsi="Verdana"/>
          <w:color w:val="000000"/>
          <w:sz w:val="20"/>
          <w:szCs w:val="20"/>
        </w:rPr>
        <w:t xml:space="preserve">Por otro lado, las </w:t>
      </w:r>
      <w:r w:rsidR="009707EC" w:rsidRPr="00966006">
        <w:rPr>
          <w:rFonts w:ascii="Verdana" w:hAnsi="Verdana"/>
          <w:color w:val="000000"/>
          <w:sz w:val="20"/>
          <w:szCs w:val="20"/>
        </w:rPr>
        <w:t xml:space="preserve">tablas contienen valores no informados que </w:t>
      </w:r>
      <w:r w:rsidR="003037CC">
        <w:rPr>
          <w:rFonts w:ascii="Verdana" w:hAnsi="Verdana"/>
          <w:color w:val="000000"/>
          <w:sz w:val="20"/>
          <w:szCs w:val="20"/>
        </w:rPr>
        <w:t>son</w:t>
      </w:r>
      <w:r w:rsidR="009707EC" w:rsidRPr="00966006">
        <w:rPr>
          <w:rFonts w:ascii="Verdana" w:hAnsi="Verdana"/>
          <w:color w:val="000000"/>
          <w:sz w:val="20"/>
          <w:szCs w:val="20"/>
        </w:rPr>
        <w:t xml:space="preserve"> necesario</w:t>
      </w:r>
      <w:r w:rsidR="003037CC">
        <w:rPr>
          <w:rFonts w:ascii="Verdana" w:hAnsi="Verdana"/>
          <w:color w:val="000000"/>
          <w:sz w:val="20"/>
          <w:szCs w:val="20"/>
        </w:rPr>
        <w:t>s</w:t>
      </w:r>
      <w:r w:rsidR="009707EC"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w:t>
      </w:r>
      <w:r>
        <w:rPr>
          <w:rFonts w:ascii="Verdana" w:hAnsi="Verdana"/>
          <w:color w:val="000000"/>
          <w:sz w:val="20"/>
          <w:szCs w:val="20"/>
        </w:rPr>
        <w:t>Aparte</w:t>
      </w:r>
      <w:r w:rsidR="009707EC" w:rsidRPr="00966006">
        <w:rPr>
          <w:rFonts w:ascii="Verdana" w:hAnsi="Verdana"/>
          <w:color w:val="000000"/>
          <w:sz w:val="20"/>
          <w:szCs w:val="20"/>
        </w:rPr>
        <w:t xml:space="preserve"> de la columna de volumen, en alguna de las tablas también existe la </w:t>
      </w:r>
      <w:r w:rsidR="00801E2F" w:rsidRPr="00966006">
        <w:rPr>
          <w:rFonts w:ascii="Verdana" w:hAnsi="Verdana"/>
          <w:color w:val="000000"/>
          <w:sz w:val="20"/>
          <w:szCs w:val="20"/>
        </w:rPr>
        <w:t xml:space="preserve">columna </w:t>
      </w:r>
      <w:proofErr w:type="spellStart"/>
      <w:r w:rsidR="003037CC" w:rsidRPr="003037CC">
        <w:rPr>
          <w:rFonts w:ascii="Verdana" w:hAnsi="Verdana"/>
          <w:i/>
          <w:iCs/>
          <w:color w:val="000000"/>
          <w:sz w:val="20"/>
          <w:szCs w:val="20"/>
        </w:rPr>
        <w:t>Size</w:t>
      </w:r>
      <w:proofErr w:type="spellEnd"/>
      <w:r w:rsidR="009707EC" w:rsidRPr="00966006">
        <w:rPr>
          <w:rFonts w:ascii="Verdana" w:hAnsi="Verdana"/>
          <w:color w:val="000000"/>
          <w:sz w:val="20"/>
          <w:szCs w:val="20"/>
        </w:rPr>
        <w:t xml:space="preserve">, la cual contiene el mismo dato, por lo que se puede eliminar una de las dos columnas. </w:t>
      </w:r>
      <w:r>
        <w:rPr>
          <w:rFonts w:ascii="Verdana" w:hAnsi="Verdana"/>
          <w:color w:val="000000"/>
          <w:sz w:val="20"/>
          <w:szCs w:val="20"/>
        </w:rPr>
        <w:t>En cuanto al</w:t>
      </w:r>
      <w:r w:rsidR="009707EC" w:rsidRPr="00966006">
        <w:rPr>
          <w:rFonts w:ascii="Verdana" w:hAnsi="Verdana"/>
          <w:color w:val="000000"/>
          <w:sz w:val="20"/>
          <w:szCs w:val="20"/>
        </w:rPr>
        <w:t xml:space="preserve"> formato de las fechas se ha observado que utilizan diferentes formatos en cada una de las tablas por lo que es conveniente unificar y ponerlos de la misma manera. </w:t>
      </w:r>
      <w:r>
        <w:rPr>
          <w:rFonts w:ascii="Verdana" w:hAnsi="Verdana"/>
          <w:color w:val="000000"/>
          <w:sz w:val="20"/>
          <w:szCs w:val="20"/>
        </w:rPr>
        <w:t>P</w:t>
      </w:r>
      <w:r w:rsidR="009707EC" w:rsidRPr="00966006">
        <w:rPr>
          <w:rFonts w:ascii="Verdana" w:hAnsi="Verdana"/>
          <w:color w:val="000000"/>
          <w:sz w:val="20"/>
          <w:szCs w:val="20"/>
        </w:rPr>
        <w:t xml:space="preserve">or último, en la columna </w:t>
      </w:r>
      <w:proofErr w:type="spellStart"/>
      <w:r w:rsidR="009707EC" w:rsidRPr="00966006">
        <w:rPr>
          <w:rFonts w:ascii="Verdana" w:hAnsi="Verdana"/>
          <w:i/>
          <w:iCs/>
          <w:color w:val="000000"/>
          <w:sz w:val="20"/>
          <w:szCs w:val="20"/>
        </w:rPr>
        <w:t>VendorName</w:t>
      </w:r>
      <w:proofErr w:type="spellEnd"/>
      <w:r w:rsidR="009707EC"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pPr>
      <w:bookmarkStart w:id="41" w:name="_Toc168055088"/>
      <w:bookmarkStart w:id="42" w:name="_Toc170055976"/>
      <w:bookmarkStart w:id="43" w:name="_Toc170110502"/>
      <w:r w:rsidRPr="00966006">
        <w:t>Limpieza y procesamiento</w:t>
      </w:r>
      <w:bookmarkEnd w:id="41"/>
      <w:bookmarkEnd w:id="42"/>
      <w:bookmarkEnd w:id="43"/>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pPr>
      <w:bookmarkStart w:id="44" w:name="_Toc168055089"/>
      <w:bookmarkStart w:id="45" w:name="_Toc170055977"/>
      <w:r w:rsidRPr="00966006">
        <w:t xml:space="preserve">Tratamiento de </w:t>
      </w:r>
      <w:proofErr w:type="spellStart"/>
      <w:r w:rsidRPr="003037CC">
        <w:rPr>
          <w:i/>
          <w:iCs/>
        </w:rPr>
        <w:t>Missings</w:t>
      </w:r>
      <w:bookmarkEnd w:id="44"/>
      <w:bookmarkEnd w:id="45"/>
      <w:proofErr w:type="spellEnd"/>
    </w:p>
    <w:p w14:paraId="101E1C04" w14:textId="0E9461CA"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proofErr w:type="spellStart"/>
      <w:r w:rsidRPr="003037CC">
        <w:rPr>
          <w:rFonts w:ascii="Verdana" w:hAnsi="Verdana"/>
          <w:i/>
          <w:iCs/>
          <w:color w:val="000000"/>
          <w:sz w:val="20"/>
          <w:szCs w:val="20"/>
        </w:rPr>
        <w:t>missing</w:t>
      </w:r>
      <w:proofErr w:type="spellEnd"/>
      <w:r w:rsidRPr="00966006">
        <w:rPr>
          <w:rFonts w:ascii="Verdana" w:hAnsi="Verdana"/>
          <w:color w:val="000000"/>
          <w:sz w:val="20"/>
          <w:szCs w:val="20"/>
        </w:rPr>
        <w:t xml:space="preserve"> </w:t>
      </w:r>
      <w:proofErr w:type="spellStart"/>
      <w:r w:rsidRPr="003037CC">
        <w:rPr>
          <w:rFonts w:ascii="Verdana" w:hAnsi="Verdana"/>
          <w:i/>
          <w:iCs/>
          <w:color w:val="000000"/>
          <w:sz w:val="20"/>
          <w:szCs w:val="20"/>
        </w:rPr>
        <w:t>value</w:t>
      </w:r>
      <w:r w:rsidR="003037CC">
        <w:rPr>
          <w:rFonts w:ascii="Verdana" w:hAnsi="Verdana"/>
          <w:i/>
          <w:iCs/>
          <w:color w:val="000000"/>
          <w:sz w:val="20"/>
          <w:szCs w:val="20"/>
        </w:rPr>
        <w:t>s</w:t>
      </w:r>
      <w:proofErr w:type="spellEnd"/>
      <w:r w:rsidRPr="00966006">
        <w:rPr>
          <w:rFonts w:ascii="Verdana" w:hAnsi="Verdana"/>
          <w:color w:val="000000"/>
          <w:sz w:val="20"/>
          <w:szCs w:val="20"/>
        </w:rPr>
        <w:t>, 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 xml:space="preserve">Los valores no informados pueden surgir debido a una variedad de razones, que van desde errores en la entrada de datos hasta fallos en la recopilación o transferencia de información. </w:t>
      </w:r>
      <w:r w:rsidRPr="00966006">
        <w:rPr>
          <w:rFonts w:ascii="Verdana" w:hAnsi="Verdana"/>
          <w:color w:val="000000"/>
          <w:sz w:val="20"/>
          <w:szCs w:val="20"/>
        </w:rPr>
        <w:lastRenderedPageBreak/>
        <w:t>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tablas. A continuación, se describen las acciones tomadas para abordar estos valores faltantes:</w:t>
      </w:r>
    </w:p>
    <w:p w14:paraId="6E256C1D" w14:textId="07006050" w:rsidR="009707EC" w:rsidRPr="004B0765" w:rsidRDefault="009707EC" w:rsidP="004B0765">
      <w:pPr>
        <w:pStyle w:val="Sinespaciado"/>
      </w:pPr>
      <w:r w:rsidRPr="004B0765">
        <w:t xml:space="preserve">Tabla </w:t>
      </w:r>
      <w:r w:rsidR="003037CC" w:rsidRPr="004B0765">
        <w:t>inventario final</w:t>
      </w:r>
      <w:r w:rsidRPr="004B0765">
        <w:t>: En la columna City se ha identificado ausencia de valores. Tras un análisis detallado, se ha observado</w:t>
      </w:r>
      <w:r w:rsidR="003037CC" w:rsidRPr="004B0765">
        <w:t xml:space="preserve"> que todos los nombres de ciudades están presentes excepto para una ubicación de tienda específica. Es decir, todos los nombres faltantes en la columna ciudad pertenecen al número de tienda 46. Siendo esto así, se ha observado en la tabla inventario inicial donde se encuentra dicha tienda obteniendo el nombre TYWARDREATH como respuesta. Por lo que se ha decidido reemplazar los valores nulos por esa ciudad. </w:t>
      </w:r>
    </w:p>
    <w:p w14:paraId="2CB18A40" w14:textId="5A61BFC9" w:rsidR="009707EC" w:rsidRPr="004B0765" w:rsidRDefault="009707EC" w:rsidP="004B0765">
      <w:pPr>
        <w:pStyle w:val="Sinespaciado"/>
      </w:pPr>
      <w:r w:rsidRPr="004B0765">
        <w:t xml:space="preserve">Tabla </w:t>
      </w:r>
      <w:r w:rsidR="003037CC" w:rsidRPr="004B0765">
        <w:t>compras</w:t>
      </w:r>
      <w:r w:rsidRPr="004B0765">
        <w:t xml:space="preserve">: Se han encontrado solo tres valores faltantes en la columna </w:t>
      </w:r>
      <w:proofErr w:type="spellStart"/>
      <w:r w:rsidR="003037CC" w:rsidRPr="004B0765">
        <w:t>S</w:t>
      </w:r>
      <w:r w:rsidRPr="004B0765">
        <w:t>ize</w:t>
      </w:r>
      <w:proofErr w:type="spellEnd"/>
      <w:r w:rsidRPr="004B0765">
        <w:t>, lo que representa un porcentaje mínimo del total de registros. Por lo tanto, se ha optado por eliminar estas filas para preservar la integridad de los datos restantes.</w:t>
      </w:r>
    </w:p>
    <w:p w14:paraId="32117A84" w14:textId="2BD77F3A" w:rsidR="009707EC" w:rsidRPr="004B0765" w:rsidRDefault="009707EC" w:rsidP="004B0765">
      <w:pPr>
        <w:pStyle w:val="Sinespaciado"/>
      </w:pPr>
      <w:r w:rsidRPr="004B0765">
        <w:t xml:space="preserve">Tabla </w:t>
      </w:r>
      <w:r w:rsidR="003037CC" w:rsidRPr="004B0765">
        <w:t>ventas:</w:t>
      </w:r>
      <w:r w:rsidRPr="004B0765">
        <w:t xml:space="preserve"> En la columna </w:t>
      </w:r>
      <w:proofErr w:type="spellStart"/>
      <w:r w:rsidRPr="00BD7D88">
        <w:rPr>
          <w:i/>
          <w:iCs/>
        </w:rPr>
        <w:t>Approval</w:t>
      </w:r>
      <w:proofErr w:type="spellEnd"/>
      <w:r w:rsidRPr="004B0765">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Pr="004B0765" w:rsidRDefault="009707EC" w:rsidP="004B0765">
      <w:pPr>
        <w:pStyle w:val="Sinespaciado"/>
      </w:pPr>
      <w:r w:rsidRPr="004B0765">
        <w:t xml:space="preserve">Tabla </w:t>
      </w:r>
      <w:r w:rsidR="003037CC" w:rsidRPr="004B0765">
        <w:t>precio compras:</w:t>
      </w:r>
      <w:r w:rsidRPr="004B0765">
        <w:t xml:space="preserve"> Se han identificado valores faltantes en las columnas </w:t>
      </w:r>
      <w:proofErr w:type="spellStart"/>
      <w:r w:rsidRPr="00BD7D88">
        <w:rPr>
          <w:i/>
          <w:iCs/>
        </w:rPr>
        <w:t>Description</w:t>
      </w:r>
      <w:proofErr w:type="spellEnd"/>
      <w:r w:rsidRPr="004B0765">
        <w:t xml:space="preserve">, </w:t>
      </w:r>
      <w:proofErr w:type="spellStart"/>
      <w:r w:rsidRPr="00BD7D88">
        <w:rPr>
          <w:i/>
          <w:iCs/>
        </w:rPr>
        <w:t>Size</w:t>
      </w:r>
      <w:proofErr w:type="spellEnd"/>
      <w:r w:rsidRPr="004B0765">
        <w:t xml:space="preserve"> y </w:t>
      </w:r>
      <w:proofErr w:type="spellStart"/>
      <w:r w:rsidRPr="00BD7D88">
        <w:rPr>
          <w:i/>
          <w:iCs/>
        </w:rPr>
        <w:t>Volume</w:t>
      </w:r>
      <w:proofErr w:type="spellEnd"/>
      <w:r w:rsidRPr="004B0765">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w:t>
      </w:r>
      <w:proofErr w:type="spellStart"/>
      <w:r w:rsidRPr="005F69F8">
        <w:rPr>
          <w:rFonts w:ascii="Verdana" w:hAnsi="Verdana"/>
          <w:i/>
          <w:iCs/>
          <w:color w:val="000000"/>
          <w:sz w:val="20"/>
          <w:szCs w:val="20"/>
        </w:rPr>
        <w:t>missings</w:t>
      </w:r>
      <w:proofErr w:type="spellEnd"/>
      <w:r>
        <w:rPr>
          <w:rFonts w:ascii="Verdana" w:hAnsi="Verdana"/>
          <w:color w:val="000000"/>
          <w:sz w:val="20"/>
          <w:szCs w:val="20"/>
        </w:rPr>
        <w:t xml:space="preserve">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pPr>
      <w:bookmarkStart w:id="46" w:name="_Toc168055090"/>
      <w:bookmarkStart w:id="47" w:name="_Toc170055978"/>
      <w:r w:rsidRPr="00966006">
        <w:t>Tratamiento de duplicados</w:t>
      </w:r>
      <w:bookmarkEnd w:id="46"/>
      <w:bookmarkEnd w:id="47"/>
    </w:p>
    <w:p w14:paraId="2B27B472" w14:textId="31D9321E"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w:t>
      </w:r>
      <w:proofErr w:type="spellStart"/>
      <w:r w:rsidRPr="005F69F8">
        <w:rPr>
          <w:rFonts w:ascii="Verdana" w:hAnsi="Verdana"/>
          <w:i/>
          <w:iCs/>
          <w:color w:val="000000"/>
          <w:sz w:val="20"/>
          <w:szCs w:val="20"/>
          <w:shd w:val="clear" w:color="auto" w:fill="FFFFFF"/>
        </w:rPr>
        <w:t>duplicated</w:t>
      </w:r>
      <w:proofErr w:type="spellEnd"/>
      <w:r w:rsidRPr="00966006">
        <w:rPr>
          <w:rFonts w:ascii="Verdana" w:hAnsi="Verdana"/>
          <w:color w:val="000000"/>
          <w:sz w:val="20"/>
          <w:szCs w:val="20"/>
          <w:shd w:val="clear" w:color="auto" w:fill="FFFFFF"/>
        </w:rPr>
        <w:t xml:space="preserve">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En este caso ninguna de las tablas c</w:t>
      </w:r>
      <w:r w:rsidR="00567606">
        <w:rPr>
          <w:rFonts w:ascii="Verdana" w:hAnsi="Verdana"/>
          <w:color w:val="000000"/>
          <w:sz w:val="20"/>
          <w:szCs w:val="20"/>
        </w:rPr>
        <w:t>uenta</w:t>
      </w:r>
      <w:r w:rsidR="00A11603">
        <w:rPr>
          <w:rFonts w:ascii="Verdana" w:hAnsi="Verdana"/>
          <w:color w:val="000000"/>
          <w:sz w:val="20"/>
          <w:szCs w:val="20"/>
        </w:rPr>
        <w:t xml:space="preserve"> con valores duplicados</w:t>
      </w:r>
      <w:r w:rsidR="005F69F8">
        <w:rPr>
          <w:rFonts w:ascii="Verdana" w:hAnsi="Verdana"/>
          <w:color w:val="000000"/>
          <w:sz w:val="20"/>
          <w:szCs w:val="20"/>
        </w:rPr>
        <w:t>, por lo que no se ha aplicado ninguna modificación.</w:t>
      </w:r>
    </w:p>
    <w:p w14:paraId="3582AA5F" w14:textId="0CE9B983" w:rsidR="00801E2F" w:rsidRPr="00966006" w:rsidRDefault="009707EC" w:rsidP="00654ED5">
      <w:pPr>
        <w:pStyle w:val="Ttulo4"/>
        <w:jc w:val="left"/>
      </w:pPr>
      <w:bookmarkStart w:id="48" w:name="_Toc168055091"/>
      <w:bookmarkStart w:id="49" w:name="_Toc170055979"/>
      <w:r w:rsidRPr="00966006">
        <w:lastRenderedPageBreak/>
        <w:t>Irregularidades</w:t>
      </w:r>
      <w:r w:rsidR="00654ED5" w:rsidRPr="00966006">
        <w:t xml:space="preserve"> en los dato</w:t>
      </w:r>
      <w:bookmarkEnd w:id="48"/>
      <w:r w:rsidR="001465D0" w:rsidRPr="00966006">
        <w:t>s</w:t>
      </w:r>
      <w:bookmarkEnd w:id="49"/>
    </w:p>
    <w:p w14:paraId="442DD455" w14:textId="64BEE36F" w:rsidR="00567606" w:rsidRDefault="009707EC" w:rsidP="00567606">
      <w:pPr>
        <w:rPr>
          <w:color w:val="000000"/>
          <w:szCs w:val="20"/>
        </w:rPr>
      </w:pPr>
      <w:r w:rsidRPr="00966006">
        <w:t xml:space="preserve">Se han observado irregularidades significativas en las entradas de datos, especialmente en la columna </w:t>
      </w:r>
      <w:proofErr w:type="spellStart"/>
      <w:r w:rsidRPr="00A11603">
        <w:rPr>
          <w:i/>
          <w:iCs/>
        </w:rPr>
        <w:t>Size</w:t>
      </w:r>
      <w:proofErr w:type="spellEnd"/>
      <w:r w:rsidRPr="00966006">
        <w:t>, que exhibe variaciones en todas las tablas de datos</w:t>
      </w:r>
      <w:r w:rsidR="00A11603">
        <w:t xml:space="preserve">. </w:t>
      </w:r>
      <w:r w:rsidRPr="00966006">
        <w:t>Estas discrepancias se refieren a la representación de información de volumen, expresada en diferentes unidades y formatos, como litros, mililitros, onzas, paquetes (</w:t>
      </w:r>
      <w:proofErr w:type="spellStart"/>
      <w:r w:rsidRPr="00567606">
        <w:rPr>
          <w:i/>
          <w:iCs/>
        </w:rPr>
        <w:t>pk</w:t>
      </w:r>
      <w:proofErr w:type="spellEnd"/>
      <w:r w:rsidRPr="00966006">
        <w:t>) y combinaciones de estas unidades. Est</w:t>
      </w:r>
      <w:r w:rsidR="00567606">
        <w:t>o</w:t>
      </w:r>
      <w:r w:rsidRPr="00966006">
        <w:t xml:space="preserve"> implica la necesidad de estandarizar estas medidas en una unidad de volumen única y coherente.</w:t>
      </w:r>
      <w:r w:rsidR="00A11603">
        <w:t xml:space="preserve"> </w:t>
      </w:r>
      <w:r w:rsidRPr="00A11603">
        <w:rPr>
          <w:color w:val="000000"/>
          <w:szCs w:val="20"/>
        </w:rPr>
        <w:t xml:space="preserve">Para abordar esta cuestión, se ha llevado a cabo un análisis exhaustivo de los recuentos únicos en la columna </w:t>
      </w:r>
      <w:proofErr w:type="spellStart"/>
      <w:r w:rsidRPr="00A11603">
        <w:rPr>
          <w:i/>
          <w:iCs/>
          <w:color w:val="000000"/>
          <w:szCs w:val="20"/>
        </w:rPr>
        <w:t>Size</w:t>
      </w:r>
      <w:proofErr w:type="spellEnd"/>
      <w:r w:rsidRPr="00A11603">
        <w:rPr>
          <w:color w:val="000000"/>
          <w:szCs w:val="20"/>
        </w:rPr>
        <w:t xml:space="preserve">. </w:t>
      </w:r>
      <w:r w:rsidR="00A11603">
        <w:rPr>
          <w:color w:val="000000"/>
          <w:szCs w:val="20"/>
        </w:rPr>
        <w:t>Por un lado, a</w:t>
      </w:r>
      <w:r w:rsidRPr="00A11603">
        <w:rPr>
          <w:color w:val="000000"/>
          <w:szCs w:val="20"/>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r w:rsidR="00567606">
        <w:rPr>
          <w:color w:val="000000"/>
          <w:szCs w:val="20"/>
        </w:rPr>
        <w:t xml:space="preserve"> </w:t>
      </w:r>
      <w:r w:rsidRPr="00966006">
        <w:rPr>
          <w:color w:val="000000"/>
          <w:szCs w:val="20"/>
        </w:rPr>
        <w:t>Este enfoque metodológico busca garantizar la consistencia y la comparabilidad de los datos de volumen a lo largo de las diferentes tablas, lo que es esencial para facilitar un análisis coherente. La estandarización de las unidades de volumen contribuye a mitigar posibles sesgos o distorsiones en los resultados del análisis, permitiendo así una interpretación precisa y fiable de los datos.</w:t>
      </w:r>
    </w:p>
    <w:p w14:paraId="1234454B" w14:textId="22E00CF8" w:rsidR="009707EC" w:rsidRDefault="009707EC" w:rsidP="00567606">
      <w:pPr>
        <w:rPr>
          <w:color w:val="000000"/>
          <w:szCs w:val="20"/>
        </w:rPr>
      </w:pPr>
      <w:r w:rsidRPr="00966006">
        <w:rPr>
          <w:color w:val="000000"/>
          <w:szCs w:val="20"/>
        </w:rPr>
        <w:t xml:space="preserve">Además, para garantizar la coherencia y la fiabilidad en el manejo de datos temporales, se ha </w:t>
      </w:r>
      <w:r w:rsidR="00A11603">
        <w:rPr>
          <w:color w:val="000000"/>
          <w:szCs w:val="20"/>
        </w:rPr>
        <w:t xml:space="preserve">creado una función que se encarga </w:t>
      </w:r>
      <w:r w:rsidR="00A11603" w:rsidRPr="00A11603">
        <w:rPr>
          <w:szCs w:val="20"/>
        </w:rPr>
        <w:t xml:space="preserve">de estandarizar las fechas en varios </w:t>
      </w:r>
      <w:proofErr w:type="spellStart"/>
      <w:r w:rsidR="00CD755A">
        <w:rPr>
          <w:i/>
          <w:iCs/>
          <w:szCs w:val="20"/>
        </w:rPr>
        <w:t>DataFrame</w:t>
      </w:r>
      <w:r w:rsidR="00A11603" w:rsidRPr="005F69F8">
        <w:rPr>
          <w:i/>
          <w:iCs/>
          <w:szCs w:val="20"/>
        </w:rPr>
        <w:t>s</w:t>
      </w:r>
      <w:proofErr w:type="spellEnd"/>
      <w:r w:rsidR="00A11603" w:rsidRPr="00A11603">
        <w:rPr>
          <w:szCs w:val="20"/>
        </w:rPr>
        <w:t>, convirtiéndolas al formato día/mes/añ</w:t>
      </w:r>
      <w:r w:rsidR="00567606">
        <w:rPr>
          <w:szCs w:val="20"/>
        </w:rPr>
        <w:t>o.</w:t>
      </w:r>
      <w:r w:rsidR="00BB6911">
        <w:rPr>
          <w:szCs w:val="20"/>
        </w:rPr>
        <w:t xml:space="preserve"> </w:t>
      </w:r>
      <w:r w:rsidR="00BB6911">
        <w:rPr>
          <w:color w:val="000000"/>
          <w:szCs w:val="20"/>
        </w:rPr>
        <w:t>Asimismo, se ha creado otra función para eliminar los espacios finales en las columnas especificadas.</w:t>
      </w:r>
    </w:p>
    <w:p w14:paraId="2E986852" w14:textId="77777777" w:rsidR="004C7B8A" w:rsidRPr="00287A79" w:rsidRDefault="004C7B8A" w:rsidP="00567606">
      <w:pPr>
        <w:rPr>
          <w:color w:val="000000"/>
          <w:szCs w:val="20"/>
        </w:rPr>
      </w:pPr>
    </w:p>
    <w:p w14:paraId="2E31DCDF" w14:textId="1040C2A3"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 xml:space="preserve">Por último, se ha identificado una discrepancia en los nombres de las ciudades presentes en las tablas de </w:t>
      </w:r>
      <w:r w:rsidR="005F69F8">
        <w:rPr>
          <w:rFonts w:ascii="Verdana" w:hAnsi="Verdana"/>
          <w:color w:val="000000"/>
          <w:sz w:val="20"/>
          <w:szCs w:val="20"/>
        </w:rPr>
        <w:t>i</w:t>
      </w:r>
      <w:r w:rsidRPr="00966006">
        <w:rPr>
          <w:rFonts w:ascii="Verdana" w:hAnsi="Verdana"/>
          <w:color w:val="000000"/>
          <w:sz w:val="20"/>
          <w:szCs w:val="20"/>
        </w:rPr>
        <w:t xml:space="preserve">nventario inicial </w:t>
      </w:r>
      <w:r w:rsidR="005F69F8">
        <w:rPr>
          <w:rFonts w:ascii="Verdana" w:hAnsi="Verdana"/>
          <w:color w:val="000000"/>
          <w:sz w:val="20"/>
          <w:szCs w:val="20"/>
        </w:rPr>
        <w:t>e</w:t>
      </w:r>
      <w:r w:rsidRPr="00966006">
        <w:rPr>
          <w:rFonts w:ascii="Verdana" w:hAnsi="Verdana"/>
          <w:color w:val="000000"/>
          <w:sz w:val="20"/>
          <w:szCs w:val="20"/>
        </w:rPr>
        <w:t xml:space="preserve"> </w:t>
      </w:r>
      <w:r w:rsidR="005F69F8">
        <w:rPr>
          <w:rFonts w:ascii="Verdana" w:hAnsi="Verdana"/>
          <w:color w:val="000000"/>
          <w:sz w:val="20"/>
          <w:szCs w:val="20"/>
        </w:rPr>
        <w:t>i</w:t>
      </w:r>
      <w:r w:rsidRPr="00966006">
        <w:rPr>
          <w:rFonts w:ascii="Verdana" w:hAnsi="Verdana"/>
          <w:color w:val="000000"/>
          <w:sz w:val="20"/>
          <w:szCs w:val="20"/>
        </w:rPr>
        <w:t>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w:t>
      </w:r>
      <w:r w:rsidR="005F69F8">
        <w:rPr>
          <w:rFonts w:ascii="Verdana" w:hAnsi="Verdana"/>
          <w:color w:val="000000"/>
          <w:sz w:val="20"/>
          <w:szCs w:val="20"/>
        </w:rPr>
        <w:t xml:space="preserve">y se han </w:t>
      </w:r>
      <w:r w:rsidRPr="00966006">
        <w:rPr>
          <w:rFonts w:ascii="Verdana" w:hAnsi="Verdana"/>
          <w:color w:val="000000"/>
          <w:sz w:val="20"/>
          <w:szCs w:val="20"/>
        </w:rPr>
        <w:t>reemplazado con una lista de ciudades geográficamente válidas. Para complementar la información, se ha añadido una nueva columna llamada estado que indica el estado de cada ciudad. Esta información adicional se ha considerado apropiada para</w:t>
      </w:r>
      <w:r w:rsidR="00BB6911">
        <w:rPr>
          <w:rFonts w:ascii="Verdana" w:hAnsi="Verdana"/>
          <w:color w:val="000000"/>
          <w:sz w:val="20"/>
          <w:szCs w:val="20"/>
        </w:rPr>
        <w:t xml:space="preserve"> utilizarla en el informe añadiendo una visualización de u</w:t>
      </w:r>
      <w:r w:rsidRPr="00966006">
        <w:rPr>
          <w:rFonts w:ascii="Verdana" w:hAnsi="Verdana"/>
          <w:color w:val="000000"/>
          <w:sz w:val="20"/>
          <w:szCs w:val="20"/>
        </w:rPr>
        <w:t>n mapa geográfico.</w:t>
      </w:r>
      <w:r w:rsidR="001465D0" w:rsidRPr="00966006">
        <w:t xml:space="preserve"> </w:t>
      </w:r>
      <w:r w:rsidRPr="00966006">
        <w:rPr>
          <w:rFonts w:ascii="Verdana" w:hAnsi="Verdana"/>
          <w:color w:val="000000"/>
          <w:sz w:val="20"/>
          <w:szCs w:val="20"/>
        </w:rPr>
        <w:t>Además, se ha observado que el identificador de inventario (</w:t>
      </w:r>
      <w:proofErr w:type="spellStart"/>
      <w:r w:rsidRPr="005F69F8">
        <w:rPr>
          <w:rFonts w:ascii="Verdana" w:hAnsi="Verdana"/>
          <w:i/>
          <w:iCs/>
          <w:color w:val="000000"/>
          <w:sz w:val="20"/>
          <w:szCs w:val="20"/>
        </w:rPr>
        <w:t>InventoryId</w:t>
      </w:r>
      <w:proofErr w:type="spellEnd"/>
      <w:r w:rsidRPr="00966006">
        <w:rPr>
          <w:rFonts w:ascii="Verdana" w:hAnsi="Verdana"/>
          <w:color w:val="000000"/>
          <w:sz w:val="20"/>
          <w:szCs w:val="20"/>
        </w:rPr>
        <w:t>)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w:t>
      </w:r>
      <w:r w:rsidR="00BB6911">
        <w:rPr>
          <w:rFonts w:ascii="Verdana" w:hAnsi="Verdana"/>
          <w:color w:val="000000"/>
          <w:sz w:val="20"/>
          <w:szCs w:val="20"/>
        </w:rPr>
        <w:t>se ha garantizado que</w:t>
      </w:r>
      <w:r w:rsidRPr="00966006">
        <w:rPr>
          <w:rFonts w:ascii="Verdana" w:hAnsi="Verdana"/>
          <w:color w:val="000000"/>
          <w:sz w:val="20"/>
          <w:szCs w:val="20"/>
        </w:rPr>
        <w:t xml:space="preserve"> los identificadores de inventario reflej</w:t>
      </w:r>
      <w:r w:rsidR="00BB6911">
        <w:rPr>
          <w:rFonts w:ascii="Verdana" w:hAnsi="Verdana"/>
          <w:color w:val="000000"/>
          <w:sz w:val="20"/>
          <w:szCs w:val="20"/>
        </w:rPr>
        <w:t>a</w:t>
      </w:r>
      <w:r w:rsidRPr="00966006">
        <w:rPr>
          <w:rFonts w:ascii="Verdana" w:hAnsi="Verdana"/>
          <w:color w:val="000000"/>
          <w:sz w:val="20"/>
          <w:szCs w:val="20"/>
        </w:rPr>
        <w:t xml:space="preserve">n de manera precisa la relación entre la tienda, la ciudad y la </w:t>
      </w:r>
      <w:r w:rsidR="005802E1">
        <w:rPr>
          <w:rFonts w:ascii="Verdana" w:hAnsi="Verdana"/>
          <w:color w:val="000000"/>
          <w:sz w:val="20"/>
          <w:szCs w:val="20"/>
        </w:rPr>
        <w:t>marca</w:t>
      </w:r>
      <w:r w:rsidRPr="00966006">
        <w:rPr>
          <w:rFonts w:ascii="Verdana" w:hAnsi="Verdana"/>
          <w:color w:val="000000"/>
          <w:sz w:val="20"/>
          <w:szCs w:val="20"/>
        </w:rPr>
        <w:t xml:space="preserve">, proporcionando así una representación más fiel de la realidad en el conjunto de datos. Para terminar, se han impreso </w:t>
      </w:r>
      <w:r w:rsidR="00BB6911" w:rsidRPr="00966006">
        <w:rPr>
          <w:rFonts w:ascii="Verdana" w:hAnsi="Verdana"/>
          <w:color w:val="000000"/>
          <w:sz w:val="20"/>
          <w:szCs w:val="20"/>
        </w:rPr>
        <w:t xml:space="preserve">otra vez </w:t>
      </w:r>
      <w:r w:rsidR="00BB6911">
        <w:rPr>
          <w:rFonts w:ascii="Verdana" w:hAnsi="Verdana"/>
          <w:color w:val="000000"/>
          <w:sz w:val="20"/>
          <w:szCs w:val="20"/>
        </w:rPr>
        <w:t xml:space="preserve">las primeras cinco líneas de </w:t>
      </w:r>
      <w:r w:rsidRPr="00966006">
        <w:rPr>
          <w:rFonts w:ascii="Verdana" w:hAnsi="Verdana"/>
          <w:color w:val="000000"/>
          <w:sz w:val="20"/>
          <w:szCs w:val="20"/>
        </w:rPr>
        <w:t>todas las tablas y se ha asegurado que se ha completado la limpieza y procesamiento de los datos, para así empezar con la siguiente fase. </w:t>
      </w:r>
    </w:p>
    <w:p w14:paraId="3FA9AB37" w14:textId="6F86311B" w:rsidR="009707EC" w:rsidRDefault="009C7BF7" w:rsidP="005179E1">
      <w:pPr>
        <w:pStyle w:val="Ttulo2"/>
      </w:pPr>
      <w:bookmarkStart w:id="50" w:name="_Toc170055980"/>
      <w:bookmarkStart w:id="51" w:name="_Toc170110503"/>
      <w:r>
        <w:lastRenderedPageBreak/>
        <w:t>Modelado de datos</w:t>
      </w:r>
      <w:bookmarkEnd w:id="50"/>
      <w:bookmarkEnd w:id="51"/>
    </w:p>
    <w:p w14:paraId="697FFF3D" w14:textId="56B8D8B1" w:rsidR="00586A96" w:rsidRDefault="009C7BF7" w:rsidP="009C7BF7">
      <w:r w:rsidRPr="009C7BF7">
        <w:t>Una vez limpiados y p</w:t>
      </w:r>
      <w:r>
        <w:t>rocesados los datos, se ha comenzado con el modelado de datos. Esta es una parte fundamental en un proyecto BI cuyo propósito es organizar y estructurar los datos de manera que permite realizar el análisis necesario</w:t>
      </w:r>
      <w:r w:rsidR="00BB6911" w:rsidRPr="00BB6911">
        <w:t xml:space="preserve"> </w:t>
      </w:r>
      <w:r w:rsidR="00BB6911">
        <w:t>al cliente</w:t>
      </w:r>
      <w:r>
        <w:t xml:space="preserve">. En este proyecto se quieren mostrar las ventas, compras y stock de la empresa, por lo que para realizar el modelado de datos es importante identificar todas las métricas a analizar, para posteriormente proceder a definir el modelo de datos de la forma </w:t>
      </w:r>
      <w:r w:rsidR="00586A96">
        <w:t>óptima</w:t>
      </w:r>
      <w:r>
        <w:t>.</w:t>
      </w:r>
    </w:p>
    <w:p w14:paraId="2DABBAFA" w14:textId="77777777" w:rsidR="00586A96" w:rsidRDefault="00586A96" w:rsidP="00586A96">
      <w:pPr>
        <w:pStyle w:val="Ttulo3"/>
        <w:rPr>
          <w:lang w:eastAsia="es-ES"/>
        </w:rPr>
      </w:pPr>
      <w:bookmarkStart w:id="52" w:name="_Toc170055981"/>
      <w:bookmarkStart w:id="53" w:name="_Toc170110504"/>
      <w:r>
        <w:t>Modelo semántico</w:t>
      </w:r>
      <w:bookmarkEnd w:id="52"/>
      <w:bookmarkEnd w:id="53"/>
      <w:r w:rsidRPr="00586A96">
        <w:rPr>
          <w:lang w:eastAsia="es-ES"/>
        </w:rPr>
        <w:t xml:space="preserve"> </w:t>
      </w:r>
    </w:p>
    <w:p w14:paraId="303A132D" w14:textId="337732B9" w:rsidR="00FB0B71" w:rsidRPr="004C7B8A" w:rsidRDefault="00586A96" w:rsidP="00D84302">
      <w:pPr>
        <w:rPr>
          <w:color w:val="000000"/>
          <w:szCs w:val="20"/>
        </w:rPr>
      </w:pPr>
      <w:r w:rsidRPr="00586A96">
        <w:rPr>
          <w:lang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eastAsia="es-ES"/>
        </w:rPr>
        <w:t xml:space="preserve"> </w:t>
      </w:r>
      <w:r w:rsidR="00FB0B71" w:rsidRPr="00287A79">
        <w:rPr>
          <w:color w:val="000000"/>
          <w:szCs w:val="20"/>
        </w:rPr>
        <w:t>Un buen modelo semántico ofrece las siguientes ventajas: una exploración de datos más rápida, agregaciones más fáciles de crear, informes más precisos, dedicar menos tiempo a crear el informe y mejor seguimiento a futuro</w:t>
      </w:r>
      <w:r w:rsidR="007620CA">
        <w:rPr>
          <w:color w:val="000000"/>
          <w:szCs w:val="20"/>
        </w:rPr>
        <w:t xml:space="preserve"> </w:t>
      </w:r>
      <w:r w:rsidR="00FB0B71" w:rsidRPr="00966006">
        <w:rPr>
          <w:color w:val="000000"/>
          <w:szCs w:val="20"/>
        </w:rPr>
        <w:fldChar w:fldCharType="begin" w:fldLock="1"/>
      </w:r>
      <w:r w:rsidR="00A31FD9">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966006">
        <w:rPr>
          <w:color w:val="000000"/>
          <w:szCs w:val="20"/>
        </w:rPr>
        <w:fldChar w:fldCharType="separate"/>
      </w:r>
      <w:r w:rsidR="00A31FD9" w:rsidRPr="00A31FD9">
        <w:rPr>
          <w:noProof/>
          <w:color w:val="000000"/>
          <w:szCs w:val="20"/>
        </w:rPr>
        <w:t>[19]</w:t>
      </w:r>
      <w:r w:rsidR="00FB0B71" w:rsidRPr="00966006">
        <w:rPr>
          <w:color w:val="000000"/>
          <w:szCs w:val="20"/>
        </w:rPr>
        <w:fldChar w:fldCharType="end"/>
      </w:r>
      <w:r w:rsidR="00FB0B71" w:rsidRPr="00287A79">
        <w:rPr>
          <w:color w:val="000000"/>
          <w:szCs w:val="20"/>
        </w:rPr>
        <w:t>.</w:t>
      </w:r>
      <w:r w:rsidR="004C7B8A">
        <w:rPr>
          <w:color w:val="000000"/>
          <w:szCs w:val="20"/>
        </w:rPr>
        <w:t xml:space="preserve"> A</w:t>
      </w:r>
      <w:r w:rsidR="00FB0B71" w:rsidRPr="00966006">
        <w:rPr>
          <w:color w:val="000000"/>
        </w:rPr>
        <w:t xml:space="preserve"> la hora de crear el modelo, se ha optado por el modelo estrella</w:t>
      </w:r>
      <w:r>
        <w:rPr>
          <w:color w:val="000000"/>
        </w:rPr>
        <w:t>,</w:t>
      </w:r>
      <w:r w:rsidRPr="00586A96">
        <w:rPr>
          <w:rFonts w:ascii="Arial" w:hAnsi="Arial" w:cs="Arial"/>
          <w:color w:val="000000"/>
        </w:rPr>
        <w:t xml:space="preserve"> </w:t>
      </w:r>
      <w:r w:rsidRPr="00586A96">
        <w:t xml:space="preserve">en el que los datos se organizan en </w:t>
      </w:r>
      <w:r w:rsidR="00B9271D">
        <w:t xml:space="preserve">tablas de </w:t>
      </w:r>
      <w:r w:rsidRPr="00586A96">
        <w:t>hechos</w:t>
      </w:r>
      <w:r w:rsidR="00B9271D">
        <w:t xml:space="preserve">, que constituyen con </w:t>
      </w:r>
      <w:r w:rsidRPr="00586A96">
        <w:t>elementos medibles y</w:t>
      </w:r>
      <w:r w:rsidR="00B9271D">
        <w:t xml:space="preserve"> en tablas de</w:t>
      </w:r>
      <w:r w:rsidRPr="00586A96">
        <w:t xml:space="preserve"> dimensiones</w:t>
      </w:r>
      <w:r w:rsidR="00B9271D">
        <w:t xml:space="preserve">, donde se recoge la información de </w:t>
      </w:r>
      <w:r w:rsidRPr="00586A96">
        <w:t>referencia</w:t>
      </w:r>
      <w:r w:rsidR="00B9271D">
        <w:t>. C</w:t>
      </w:r>
      <w:r w:rsidRPr="00586A96">
        <w:t>ada hecho está rodeado por sus dimensiones asociadas en un patrón similar a una estrella</w:t>
      </w:r>
      <w:r w:rsidR="00287A79">
        <w:t xml:space="preserve"> como se puede ver en la </w:t>
      </w:r>
      <w:r w:rsidR="004C7B8A">
        <w:rPr>
          <w:color w:val="000000"/>
        </w:rPr>
        <w:fldChar w:fldCharType="begin"/>
      </w:r>
      <w:r w:rsidR="004C7B8A">
        <w:instrText xml:space="preserve"> REF _Ref170058634 \h </w:instrText>
      </w:r>
      <w:r w:rsidR="004C7B8A">
        <w:rPr>
          <w:color w:val="000000"/>
        </w:rPr>
      </w:r>
      <w:r w:rsidR="004C7B8A">
        <w:rPr>
          <w:color w:val="000000"/>
        </w:rPr>
        <w:fldChar w:fldCharType="separate"/>
      </w:r>
      <w:r w:rsidR="00B202AF" w:rsidRPr="004C7B8A">
        <w:rPr>
          <w:rStyle w:val="nfasissutil"/>
        </w:rPr>
        <w:t xml:space="preserve">Figura </w:t>
      </w:r>
      <w:r w:rsidR="00B202AF">
        <w:rPr>
          <w:rStyle w:val="nfasissutil"/>
          <w:noProof/>
        </w:rPr>
        <w:t>2</w:t>
      </w:r>
      <w:r w:rsidR="004C7B8A">
        <w:rPr>
          <w:color w:val="000000"/>
        </w:rPr>
        <w:fldChar w:fldCharType="end"/>
      </w:r>
      <w:r w:rsidR="004C7B8A">
        <w:rPr>
          <w:color w:val="000000"/>
        </w:rPr>
        <w:t xml:space="preserve">. </w:t>
      </w:r>
      <w:r>
        <w:t>También existe el esquema</w:t>
      </w:r>
      <w:r w:rsidRPr="00586A96">
        <w:t xml:space="preserve"> de copo de nieve, que se parece al esquema de estrella, pero incluye capas adicionales de dimensiones asociadas, lo que hace que la ramificación del patrón sea más compleja.</w:t>
      </w:r>
      <w:r>
        <w:t xml:space="preserve"> </w:t>
      </w:r>
    </w:p>
    <w:p w14:paraId="320E8E06" w14:textId="77777777" w:rsidR="004C7B8A" w:rsidRDefault="00FB0B71" w:rsidP="004C7B8A">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72EA2FA2">
            <wp:extent cx="3383280" cy="2926238"/>
            <wp:effectExtent l="0" t="0" r="7620" b="7620"/>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405083" cy="2945096"/>
                    </a:xfrm>
                    <a:prstGeom prst="rect">
                      <a:avLst/>
                    </a:prstGeom>
                    <a:noFill/>
                    <a:ln>
                      <a:noFill/>
                    </a:ln>
                  </pic:spPr>
                </pic:pic>
              </a:graphicData>
            </a:graphic>
          </wp:inline>
        </w:drawing>
      </w:r>
    </w:p>
    <w:p w14:paraId="458FB4FC" w14:textId="2699C6B0" w:rsidR="00D84302" w:rsidRPr="004C7B8A" w:rsidRDefault="004C7B8A" w:rsidP="00D84302">
      <w:pPr>
        <w:pStyle w:val="Descripcin"/>
        <w:jc w:val="center"/>
        <w:rPr>
          <w:rStyle w:val="nfasissutil"/>
        </w:rPr>
      </w:pPr>
      <w:bookmarkStart w:id="54" w:name="_Ref170058634"/>
      <w:bookmarkStart w:id="55" w:name="_Toc170110527"/>
      <w:r w:rsidRPr="004C7B8A">
        <w:rPr>
          <w:rStyle w:val="nfasissutil"/>
        </w:rPr>
        <w:t xml:space="preserve">Figura </w:t>
      </w:r>
      <w:r w:rsidRPr="004C7B8A">
        <w:rPr>
          <w:rStyle w:val="nfasissutil"/>
        </w:rPr>
        <w:fldChar w:fldCharType="begin"/>
      </w:r>
      <w:r w:rsidRPr="004C7B8A">
        <w:rPr>
          <w:rStyle w:val="nfasissutil"/>
        </w:rPr>
        <w:instrText xml:space="preserve"> SEQ Figura \* ARABIC </w:instrText>
      </w:r>
      <w:r w:rsidRPr="004C7B8A">
        <w:rPr>
          <w:rStyle w:val="nfasissutil"/>
        </w:rPr>
        <w:fldChar w:fldCharType="separate"/>
      </w:r>
      <w:r w:rsidR="00B202AF">
        <w:rPr>
          <w:rStyle w:val="nfasissutil"/>
          <w:noProof/>
        </w:rPr>
        <w:t>2</w:t>
      </w:r>
      <w:r w:rsidRPr="004C7B8A">
        <w:rPr>
          <w:rStyle w:val="nfasissutil"/>
        </w:rPr>
        <w:fldChar w:fldCharType="end"/>
      </w:r>
      <w:bookmarkEnd w:id="54"/>
      <w:r w:rsidRPr="004C7B8A">
        <w:rPr>
          <w:rStyle w:val="nfasissutil"/>
        </w:rPr>
        <w:t xml:space="preserve">: Modelo estrella; </w:t>
      </w:r>
      <w:r w:rsidR="00FB0B71" w:rsidRPr="004C7B8A">
        <w:rPr>
          <w:rStyle w:val="nfasissutil"/>
        </w:rPr>
        <w:t xml:space="preserve">Fuente: </w:t>
      </w:r>
      <w:r w:rsidR="00FB0B71" w:rsidRPr="004C7B8A">
        <w:rPr>
          <w:rStyle w:val="nfasissutil"/>
        </w:rPr>
        <w:fldChar w:fldCharType="begin" w:fldLock="1"/>
      </w:r>
      <w:r w:rsidR="00A31FD9" w:rsidRPr="004C7B8A">
        <w:rPr>
          <w:rStyle w:val="nfasissutil"/>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9]","plainTextFormattedCitation":"[19]","previouslyFormattedCitation":"[19]"},"properties":{"noteIndex":0},"schema":"https://github.com/citation-style-language/schema/raw/master/csl-citation.json"}</w:instrText>
      </w:r>
      <w:r w:rsidR="00FB0B71" w:rsidRPr="004C7B8A">
        <w:rPr>
          <w:rStyle w:val="nfasissutil"/>
        </w:rPr>
        <w:fldChar w:fldCharType="separate"/>
      </w:r>
      <w:r w:rsidR="00A31FD9" w:rsidRPr="004C7B8A">
        <w:rPr>
          <w:rStyle w:val="nfasissutil"/>
          <w:noProof/>
        </w:rPr>
        <w:t>[19]</w:t>
      </w:r>
      <w:bookmarkEnd w:id="55"/>
      <w:r w:rsidR="00FB0B71" w:rsidRPr="004C7B8A">
        <w:rPr>
          <w:rStyle w:val="nfasissutil"/>
        </w:rPr>
        <w:fldChar w:fldCharType="end"/>
      </w:r>
    </w:p>
    <w:p w14:paraId="3EE13FCB" w14:textId="69BA6592" w:rsidR="00D84302" w:rsidRDefault="007620CA" w:rsidP="00D84302">
      <w:pPr>
        <w:pStyle w:val="NormalWeb"/>
        <w:spacing w:before="0" w:beforeAutospacing="0" w:after="0" w:afterAutospacing="0"/>
        <w:rPr>
          <w:rFonts w:ascii="Verdana" w:hAnsi="Verdana"/>
          <w:color w:val="000000"/>
          <w:sz w:val="20"/>
          <w:szCs w:val="20"/>
        </w:rPr>
      </w:pPr>
      <w:r w:rsidRPr="00D84302">
        <w:rPr>
          <w:rFonts w:ascii="Verdana" w:hAnsi="Verdana"/>
          <w:sz w:val="20"/>
          <w:szCs w:val="20"/>
        </w:rPr>
        <w:lastRenderedPageBreak/>
        <w:t>Como se ha comentado anteriormente, e</w:t>
      </w:r>
      <w:r w:rsidR="00FB0B71" w:rsidRPr="00D84302">
        <w:rPr>
          <w:rFonts w:ascii="Verdana" w:hAnsi="Verdana"/>
          <w:sz w:val="20"/>
          <w:szCs w:val="20"/>
        </w:rPr>
        <w:t xml:space="preserve">l esquema estrella se fundamenta en una tabla de hechos que contiene uno o más datos que en lo posible deben ser </w:t>
      </w:r>
      <w:r w:rsidR="005F69F8" w:rsidRPr="00D84302">
        <w:rPr>
          <w:rFonts w:ascii="Verdana" w:hAnsi="Verdana"/>
          <w:sz w:val="20"/>
          <w:szCs w:val="20"/>
        </w:rPr>
        <w:t>medibles</w:t>
      </w:r>
      <w:r w:rsidR="00FB0B71" w:rsidRPr="00D84302">
        <w:rPr>
          <w:rFonts w:ascii="Verdana" w:hAnsi="Verdana"/>
          <w:sz w:val="20"/>
          <w:szCs w:val="20"/>
        </w:rPr>
        <w:t xml:space="preserve"> y una o más tablas de dimensiones.</w:t>
      </w:r>
      <w:r w:rsidRPr="00D84302">
        <w:rPr>
          <w:rFonts w:ascii="Verdana" w:hAnsi="Verdana"/>
          <w:sz w:val="20"/>
          <w:szCs w:val="20"/>
        </w:rPr>
        <w:t xml:space="preserve"> </w:t>
      </w:r>
      <w:r w:rsidR="00FB0B71" w:rsidRPr="00D84302">
        <w:rPr>
          <w:rFonts w:ascii="Verdana" w:hAnsi="Verdana"/>
          <w:sz w:val="20"/>
          <w:szCs w:val="20"/>
        </w:rPr>
        <w:t xml:space="preserve">Los hechos, con frecuencia datos agregados, pueden </w:t>
      </w:r>
      <w:r w:rsidR="00A148A1" w:rsidRPr="00D84302">
        <w:rPr>
          <w:rFonts w:ascii="Verdana" w:hAnsi="Verdana"/>
          <w:sz w:val="20"/>
          <w:szCs w:val="20"/>
        </w:rPr>
        <w:t>identificarse</w:t>
      </w:r>
      <w:r w:rsidR="00FB0B71" w:rsidRPr="00D84302">
        <w:rPr>
          <w:rFonts w:ascii="Verdana" w:hAnsi="Verdana"/>
          <w:sz w:val="20"/>
          <w:szCs w:val="20"/>
        </w:rPr>
        <w:t xml:space="preserve"> como medidas tomadas de la intersección de todas las dimensiones.</w:t>
      </w:r>
      <w:r w:rsidR="00D84302" w:rsidRPr="00D84302">
        <w:rPr>
          <w:rFonts w:ascii="Verdana" w:hAnsi="Verdana"/>
          <w:sz w:val="20"/>
          <w:szCs w:val="20"/>
        </w:rPr>
        <w:t xml:space="preserve"> Estas contienen valores de datos de eventos o de observación y pueden contener varios valores repetidos. </w:t>
      </w:r>
      <w:r w:rsidR="00FB0B71" w:rsidRPr="00D84302">
        <w:rPr>
          <w:rFonts w:ascii="Verdana" w:hAnsi="Verdana"/>
          <w:sz w:val="20"/>
          <w:szCs w:val="20"/>
        </w:rPr>
        <w:t>Los atributos en las dimensiones son, por lo general, textuales y discretos, con el propósito de establecer restricciones específicas en las consultas.</w:t>
      </w:r>
      <w:r w:rsidR="00D84302" w:rsidRPr="00D84302">
        <w:rPr>
          <w:rFonts w:ascii="Verdana" w:hAnsi="Verdana"/>
          <w:sz w:val="20"/>
          <w:szCs w:val="20"/>
        </w:rPr>
        <w:t xml:space="preserve"> Estas suelen contener</w:t>
      </w:r>
      <w:r w:rsidR="00FB0B71" w:rsidRPr="00D84302">
        <w:rPr>
          <w:rFonts w:ascii="Verdana" w:hAnsi="Verdana"/>
          <w:sz w:val="20"/>
          <w:szCs w:val="20"/>
        </w:rPr>
        <w:t xml:space="preserve"> </w:t>
      </w:r>
      <w:r w:rsidR="00D84302" w:rsidRPr="00D84302">
        <w:rPr>
          <w:rFonts w:ascii="Verdana" w:hAnsi="Verdana"/>
          <w:sz w:val="20"/>
          <w:szCs w:val="20"/>
        </w:rPr>
        <w:t>detalles sobre los datos de las tablas de hechos como por ejemplo productos, ubicaciones, clientes y proveedores.</w:t>
      </w:r>
      <w:r w:rsidR="00D84302" w:rsidRPr="00966006">
        <w:rPr>
          <w:rFonts w:ascii="Verdana" w:hAnsi="Verdana"/>
          <w:color w:val="000000"/>
          <w:sz w:val="20"/>
          <w:szCs w:val="20"/>
        </w:rPr>
        <w:t xml:space="preserve"> Estas tablas están conectadas a la tabla de hechos a través de columnas de clave. Las tablas de dimensiones se usan para filtrar y agrupar los datos de las tablas de hechos</w:t>
      </w:r>
      <w:r w:rsidR="00D84302">
        <w:rPr>
          <w:rFonts w:ascii="Verdana" w:hAnsi="Verdana"/>
          <w:color w:val="000000"/>
          <w:sz w:val="20"/>
          <w:szCs w:val="20"/>
        </w:rPr>
        <w:t xml:space="preserve"> </w:t>
      </w:r>
      <w:r w:rsidR="00D84302" w:rsidRPr="00966006">
        <w:rPr>
          <w:rFonts w:ascii="Verdana" w:hAnsi="Verdana"/>
          <w:color w:val="000000"/>
          <w:sz w:val="20"/>
          <w:szCs w:val="20"/>
        </w:rPr>
        <w:fldChar w:fldCharType="begin" w:fldLock="1"/>
      </w:r>
      <w:r w:rsidR="00A31FD9">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00D84302" w:rsidRPr="00966006">
        <w:rPr>
          <w:rFonts w:ascii="Verdana" w:hAnsi="Verdana"/>
          <w:color w:val="000000"/>
          <w:sz w:val="20"/>
          <w:szCs w:val="20"/>
        </w:rPr>
        <w:fldChar w:fldCharType="separate"/>
      </w:r>
      <w:r w:rsidR="00A31FD9" w:rsidRPr="00A31FD9">
        <w:rPr>
          <w:rFonts w:ascii="Verdana" w:hAnsi="Verdana"/>
          <w:noProof/>
          <w:color w:val="000000"/>
          <w:sz w:val="20"/>
          <w:szCs w:val="20"/>
        </w:rPr>
        <w:t>[20]</w:t>
      </w:r>
      <w:r w:rsidR="00D84302" w:rsidRPr="00966006">
        <w:rPr>
          <w:rFonts w:ascii="Verdana" w:hAnsi="Verdana"/>
          <w:color w:val="000000"/>
          <w:sz w:val="20"/>
          <w:szCs w:val="20"/>
        </w:rPr>
        <w:fldChar w:fldCharType="end"/>
      </w:r>
      <w:r w:rsidR="00D84302" w:rsidRPr="00966006">
        <w:rPr>
          <w:rFonts w:ascii="Verdana" w:hAnsi="Verdana"/>
          <w:color w:val="000000"/>
          <w:sz w:val="20"/>
          <w:szCs w:val="20"/>
        </w:rPr>
        <w:t xml:space="preserve">. </w:t>
      </w:r>
    </w:p>
    <w:p w14:paraId="3A2FB5F2" w14:textId="0F1C54A2" w:rsidR="00FB0B71" w:rsidRPr="00966006" w:rsidRDefault="00FB0B71" w:rsidP="00FB0B71">
      <w:r w:rsidRPr="00966006">
        <w:t>La construcción de una base de datos bajo este esquema requiere de una rígida definición de hechos y dimensiones que anticipen la consulta de datos bajo patrones preestablecidos</w:t>
      </w:r>
      <w:r w:rsidR="005F69F8">
        <w:t xml:space="preserve"> </w:t>
      </w:r>
      <w:r w:rsidRPr="00966006">
        <w:fldChar w:fldCharType="begin" w:fldLock="1"/>
      </w:r>
      <w:r w:rsidR="00A31FD9">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21]","plainTextFormattedCitation":"[21]","previouslyFormattedCitation":"[21]"},"properties":{"noteIndex":0},"schema":"https://github.com/citation-style-language/schema/raw/master/csl-citation.json"}</w:instrText>
      </w:r>
      <w:r w:rsidRPr="00966006">
        <w:fldChar w:fldCharType="separate"/>
      </w:r>
      <w:r w:rsidR="00A31FD9" w:rsidRPr="00A31FD9">
        <w:rPr>
          <w:noProof/>
        </w:rPr>
        <w:t>[21]</w:t>
      </w:r>
      <w:r w:rsidRPr="00966006">
        <w:fldChar w:fldCharType="end"/>
      </w:r>
      <w:r w:rsidRPr="00966006">
        <w:t>.</w:t>
      </w:r>
    </w:p>
    <w:p w14:paraId="0FBCDA80" w14:textId="6A8BC2DE" w:rsidR="00FB0B71" w:rsidRPr="00B722CD" w:rsidRDefault="00B722CD" w:rsidP="00C321BA">
      <w:pPr>
        <w:pStyle w:val="Ttulo3"/>
      </w:pPr>
      <w:bookmarkStart w:id="56" w:name="_Toc170055982"/>
      <w:bookmarkStart w:id="57" w:name="_Toc170110505"/>
      <w:r w:rsidRPr="00B722CD">
        <w:t>Relaciones entre tablas de hechos y dimensiones</w:t>
      </w:r>
      <w:bookmarkEnd w:id="56"/>
      <w:bookmarkEnd w:id="57"/>
    </w:p>
    <w:p w14:paraId="7A3D76F8" w14:textId="0817BAC3" w:rsidR="002C7DA8" w:rsidRPr="00966006" w:rsidRDefault="00FB0B71" w:rsidP="00FB0B71">
      <w:r w:rsidRPr="00966006">
        <w:rPr>
          <w:shd w:val="clear" w:color="auto" w:fill="FFFFFF"/>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 todas</w:t>
      </w:r>
      <w:r w:rsidR="00B62360">
        <w:rPr>
          <w:shd w:val="clear" w:color="auto" w:fill="FFFFFF"/>
        </w:rPr>
        <w:t xml:space="preserve"> las relaciones</w:t>
      </w:r>
      <w:r w:rsidRPr="00966006">
        <w:rPr>
          <w:shd w:val="clear" w:color="auto" w:fill="FFFFFF"/>
        </w:rPr>
        <w:t xml:space="preserve"> y realizar cambios en los casos que sea necesario. </w:t>
      </w:r>
      <w:r w:rsidRPr="00966006">
        <w:t>Además, al crear o editar una relación, se puede configurar más de una opción. La opción cardinalidad puede tener una de las siguientes configuraciones:</w:t>
      </w:r>
    </w:p>
    <w:p w14:paraId="2168B858" w14:textId="0647870A" w:rsidR="00FB0B71" w:rsidRPr="004B0765" w:rsidRDefault="00FB0B71" w:rsidP="004B0765">
      <w:pPr>
        <w:pStyle w:val="Sinespaciado"/>
      </w:pPr>
      <w:r w:rsidRPr="004B0765">
        <w:t xml:space="preserve">Varios a uno (*:1): </w:t>
      </w:r>
      <w:r w:rsidR="00B722CD" w:rsidRPr="004B0765">
        <w:t xml:space="preserve">Indica </w:t>
      </w:r>
      <w:r w:rsidRPr="004B0765">
        <w:t>que una columna de una tabla puede contener múltiples instancias de un valor, mientras que la tabla relacionada, frecuentemente denominada tabla de búsqueda, tiene solo una instancia de ese valor.</w:t>
      </w:r>
    </w:p>
    <w:p w14:paraId="4974D897" w14:textId="5A6F418E" w:rsidR="00FB0B71" w:rsidRPr="004B0765" w:rsidRDefault="00FB0B71" w:rsidP="004B0765">
      <w:pPr>
        <w:pStyle w:val="Sinespaciado"/>
      </w:pPr>
      <w:r w:rsidRPr="004B0765">
        <w:t xml:space="preserve">Uno a uno (1:1): </w:t>
      </w:r>
      <w:r w:rsidR="00B722CD" w:rsidRPr="004B0765">
        <w:t>La</w:t>
      </w:r>
      <w:r w:rsidRPr="004B0765">
        <w:t xml:space="preserve"> columna de una tabla contiene una única instancia de un valor específico, y la tabla relacionada también contiene una única instancia de ese mismo valor.</w:t>
      </w:r>
    </w:p>
    <w:p w14:paraId="22A603C8" w14:textId="246F221C" w:rsidR="00FB0B71" w:rsidRPr="004B0765" w:rsidRDefault="00FB0B71" w:rsidP="004B0765">
      <w:pPr>
        <w:pStyle w:val="Sinespaciado"/>
      </w:pPr>
      <w:r w:rsidRPr="004B0765">
        <w:t>Uno a varios (</w:t>
      </w:r>
      <w:r w:rsidR="002C7DA8" w:rsidRPr="004B0765">
        <w:t>1: *</w:t>
      </w:r>
      <w:r w:rsidRPr="004B0765">
        <w:t>): En una relación de uno a varios, la columna de una tabla contiene una sola instancia de un valor, y la tabla relacionada puede contener múltiples instancias de ese mismo valor.</w:t>
      </w:r>
    </w:p>
    <w:p w14:paraId="20E7D5DF" w14:textId="7D2BF6A8" w:rsidR="002C7DA8" w:rsidRPr="004B0765" w:rsidRDefault="00FB0B71" w:rsidP="004B0765">
      <w:pPr>
        <w:pStyle w:val="Sinespaciado"/>
      </w:pPr>
      <w:r w:rsidRPr="004B0765">
        <w:t xml:space="preserve">Varios a varios (:):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34ED8F5" w14:textId="1AA28AF0" w:rsidR="002C7DA8" w:rsidRPr="00966006" w:rsidRDefault="00FB0B71" w:rsidP="002C7DA8">
      <w:pPr>
        <w:ind w:left="66"/>
      </w:pPr>
      <w:r w:rsidRPr="00966006">
        <w:rPr>
          <w:shd w:val="clear" w:color="auto" w:fill="FFFFFF"/>
        </w:rPr>
        <w:lastRenderedPageBreak/>
        <w:t xml:space="preserve">La opción </w:t>
      </w:r>
      <w:r w:rsidR="003A72EA">
        <w:rPr>
          <w:shd w:val="clear" w:color="auto" w:fill="FFFFFF"/>
        </w:rPr>
        <w:t>d</w:t>
      </w:r>
      <w:r w:rsidRPr="00966006">
        <w:rPr>
          <w:shd w:val="clear" w:color="auto" w:fill="FFFFFF"/>
        </w:rPr>
        <w:t xml:space="preserve">irección de filtro cruzado también es muy importante a la hora de crear las </w:t>
      </w:r>
      <w:r w:rsidRPr="00966006">
        <w:t>relaciones que puede tener unas de las siguientes opciones</w:t>
      </w:r>
    </w:p>
    <w:p w14:paraId="79B3774E" w14:textId="3DED8E40" w:rsidR="00FB0B71" w:rsidRPr="00966006" w:rsidRDefault="00FB0B71" w:rsidP="002C7DA8">
      <w:pPr>
        <w:pStyle w:val="Sinespaciado"/>
      </w:pPr>
      <w:r w:rsidRPr="00966006">
        <w:t xml:space="preserve">Ambos: Esta configuración indica que, para efectos de filtrado, ambas tablas se tratan como si fueran una sola tabla. </w:t>
      </w:r>
      <w:r w:rsidR="00B722CD">
        <w:t>Se utiliza cuando</w:t>
      </w:r>
      <w:r w:rsidRPr="00966006">
        <w:t xml:space="preserve"> una única tabla rodeada de muchas tablas de búsqueda</w:t>
      </w:r>
      <w:r w:rsidR="00B722CD">
        <w:t>.</w:t>
      </w:r>
    </w:p>
    <w:p w14:paraId="3F9B2D8D" w14:textId="54DF33B3" w:rsidR="002C7DA8" w:rsidRPr="002C7DA8" w:rsidRDefault="00FB0B71" w:rsidP="002C7DA8">
      <w:pPr>
        <w:pStyle w:val="Sinespaciado"/>
      </w:pPr>
      <w:r w:rsidRPr="00966006">
        <w:t>Único: Esta es la dirección predeterminada más común, donde las opciones de filtrado en las tablas conectadas afectan solo a la tabla en la que se agregan los valores</w:t>
      </w:r>
      <w:r w:rsidR="00B62360">
        <w:t xml:space="preserve"> </w:t>
      </w:r>
      <w:r w:rsidRPr="00966006">
        <w:fldChar w:fldCharType="begin" w:fldLock="1"/>
      </w:r>
      <w:r w:rsidR="00A31FD9">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20]","plainTextFormattedCitation":"[20]","previouslyFormattedCitation":"[20]"},"properties":{"noteIndex":0},"schema":"https://github.com/citation-style-language/schema/raw/master/csl-citation.json"}</w:instrText>
      </w:r>
      <w:r w:rsidRPr="00966006">
        <w:fldChar w:fldCharType="separate"/>
      </w:r>
      <w:r w:rsidR="00A31FD9" w:rsidRPr="00A31FD9">
        <w:rPr>
          <w:noProof/>
        </w:rPr>
        <w:t>[20]</w:t>
      </w:r>
      <w:r w:rsidRPr="00966006">
        <w:fldChar w:fldCharType="end"/>
      </w:r>
      <w:r w:rsidRPr="00966006">
        <w:t>.</w:t>
      </w:r>
      <w:r w:rsidRPr="00966006">
        <w:rPr>
          <w:shd w:val="clear" w:color="auto" w:fill="FFFFFF"/>
        </w:rPr>
        <w:t xml:space="preserve">  </w:t>
      </w:r>
    </w:p>
    <w:p w14:paraId="7147F289" w14:textId="4DD8371F" w:rsidR="00FB0B71" w:rsidRDefault="00FB0B71" w:rsidP="00FB0B71">
      <w:pPr>
        <w:ind w:left="66"/>
      </w:pPr>
      <w:r w:rsidRPr="00966006">
        <w:t xml:space="preserve">Por último, recalcar la importancia de las claves primarias y foráneas en el contexto de </w:t>
      </w:r>
      <w:proofErr w:type="spellStart"/>
      <w:r w:rsidRPr="00966006">
        <w:t>Power</w:t>
      </w:r>
      <w:proofErr w:type="spellEnd"/>
      <w:r w:rsidRPr="00966006">
        <w:t xml:space="preserve">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w:t>
      </w:r>
      <w:r w:rsidRPr="00CD755A">
        <w:rPr>
          <w:i/>
          <w:iCs/>
        </w:rPr>
        <w:t>id</w:t>
      </w:r>
      <w:r w:rsidRPr="00966006">
        <w:t xml:space="preserve"> por delante. En cuanto a la clave foránea,</w:t>
      </w:r>
      <w:r w:rsidRPr="00966006">
        <w:rPr>
          <w:rFonts w:ascii="IBM Plex Sans" w:hAnsi="IBM Plex Sans"/>
          <w:color w:val="161616"/>
          <w:shd w:val="clear" w:color="auto" w:fill="FFFFFF"/>
        </w:rPr>
        <w:t> </w:t>
      </w:r>
      <w:r w:rsidRPr="00966006">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007620CA">
        <w:t>. Es decir, l</w:t>
      </w:r>
      <w:r w:rsidR="007620CA" w:rsidRPr="00966006">
        <w:t>a llave primaria de la tabla de hechos es una concatenación de las llaves primarias de cada una de las dimensiones</w:t>
      </w:r>
      <w:r w:rsidR="007620CA">
        <w:t xml:space="preserve"> </w:t>
      </w:r>
      <w:r w:rsidRPr="00966006">
        <w:fldChar w:fldCharType="begin" w:fldLock="1"/>
      </w:r>
      <w:r w:rsidR="00A31FD9">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22]","plainTextFormattedCitation":"[22]","previouslyFormattedCitation":"[22]"},"properties":{"noteIndex":0},"schema":"https://github.com/citation-style-language/schema/raw/master/csl-citation.json"}</w:instrText>
      </w:r>
      <w:r w:rsidRPr="00966006">
        <w:fldChar w:fldCharType="separate"/>
      </w:r>
      <w:r w:rsidR="00A31FD9" w:rsidRPr="00A31FD9">
        <w:rPr>
          <w:noProof/>
        </w:rPr>
        <w:t>[22]</w:t>
      </w:r>
      <w:r w:rsidRPr="00966006">
        <w:fldChar w:fldCharType="end"/>
      </w:r>
      <w:r w:rsidRPr="00966006">
        <w:t>.</w:t>
      </w:r>
    </w:p>
    <w:p w14:paraId="533B23D7" w14:textId="226C5267" w:rsidR="00287A79" w:rsidRPr="00415EC3" w:rsidRDefault="000B7C2F" w:rsidP="00415EC3">
      <w:pPr>
        <w:pStyle w:val="NormalWeb"/>
        <w:spacing w:before="240" w:beforeAutospacing="0" w:after="240" w:afterAutospacing="0"/>
        <w:rPr>
          <w:rFonts w:ascii="Verdana" w:hAnsi="Verdana"/>
          <w:sz w:val="20"/>
          <w:szCs w:val="20"/>
        </w:rPr>
      </w:pPr>
      <w:r w:rsidRPr="00287A79">
        <w:rPr>
          <w:rFonts w:ascii="Verdana" w:hAnsi="Verdana"/>
          <w:sz w:val="20"/>
          <w:szCs w:val="20"/>
        </w:rPr>
        <w:t>Por lo mencionado anteriormente, a la hora de crear el modelo y crear las tablas de dimensiones, se ha tenido en consideración qu</w:t>
      </w:r>
      <w:r w:rsidR="00B62360">
        <w:rPr>
          <w:rFonts w:ascii="Verdana" w:hAnsi="Verdana"/>
          <w:sz w:val="20"/>
          <w:szCs w:val="20"/>
        </w:rPr>
        <w:t>é</w:t>
      </w:r>
      <w:r w:rsidRPr="00287A79">
        <w:rPr>
          <w:rFonts w:ascii="Verdana" w:hAnsi="Verdana"/>
          <w:sz w:val="20"/>
          <w:szCs w:val="20"/>
        </w:rPr>
        <w:t xml:space="preserve"> columna es la primaria, es decir</w:t>
      </w:r>
      <w:r w:rsidR="00B722CD" w:rsidRPr="00287A79">
        <w:rPr>
          <w:rFonts w:ascii="Verdana" w:hAnsi="Verdana"/>
          <w:sz w:val="20"/>
          <w:szCs w:val="20"/>
        </w:rPr>
        <w:t>,</w:t>
      </w:r>
      <w:r w:rsidRPr="00287A79">
        <w:rPr>
          <w:rFonts w:ascii="Verdana" w:hAnsi="Verdana"/>
          <w:sz w:val="20"/>
          <w:szCs w:val="20"/>
        </w:rPr>
        <w:t xml:space="preserve"> la que indica valores únicos. En este caso se ha visto que ni el producto, ni la marca eran únicos, </w:t>
      </w:r>
      <w:r w:rsidR="00B62360">
        <w:rPr>
          <w:rFonts w:ascii="Verdana" w:hAnsi="Verdana"/>
          <w:sz w:val="20"/>
          <w:szCs w:val="20"/>
        </w:rPr>
        <w:t>y que</w:t>
      </w:r>
      <w:r w:rsidRPr="00287A79">
        <w:rPr>
          <w:rFonts w:ascii="Verdana" w:hAnsi="Verdana"/>
          <w:sz w:val="20"/>
          <w:szCs w:val="20"/>
        </w:rPr>
        <w:t xml:space="preserve"> la combinación de los dos </w:t>
      </w:r>
      <w:r w:rsidR="00B722CD" w:rsidRPr="00287A79">
        <w:rPr>
          <w:rFonts w:ascii="Verdana" w:hAnsi="Verdana"/>
          <w:sz w:val="20"/>
          <w:szCs w:val="20"/>
        </w:rPr>
        <w:t xml:space="preserve">es la que crea </w:t>
      </w:r>
      <w:r w:rsidRPr="00287A79">
        <w:rPr>
          <w:rFonts w:ascii="Verdana" w:hAnsi="Verdana"/>
          <w:sz w:val="20"/>
          <w:szCs w:val="20"/>
        </w:rPr>
        <w:t>productos únicos, ya que ha</w:t>
      </w:r>
      <w:r w:rsidR="00B722CD" w:rsidRPr="00287A79">
        <w:rPr>
          <w:rFonts w:ascii="Verdana" w:hAnsi="Verdana"/>
          <w:sz w:val="20"/>
          <w:szCs w:val="20"/>
        </w:rPr>
        <w:t>y</w:t>
      </w:r>
      <w:r w:rsidRPr="00287A79">
        <w:rPr>
          <w:rFonts w:ascii="Verdana" w:hAnsi="Verdana"/>
          <w:sz w:val="20"/>
          <w:szCs w:val="20"/>
        </w:rPr>
        <w:t xml:space="preserve"> </w:t>
      </w:r>
      <w:r w:rsidR="00B722CD" w:rsidRPr="00287A79">
        <w:rPr>
          <w:rFonts w:ascii="Verdana" w:hAnsi="Verdana"/>
          <w:sz w:val="20"/>
          <w:szCs w:val="20"/>
        </w:rPr>
        <w:t>más</w:t>
      </w:r>
      <w:r w:rsidRPr="00287A79">
        <w:rPr>
          <w:rFonts w:ascii="Verdana" w:hAnsi="Verdana"/>
          <w:sz w:val="20"/>
          <w:szCs w:val="20"/>
        </w:rPr>
        <w:t xml:space="preserve"> de una marca para algunos productos. Por ello se ha creado una nueva columna uniendo la marca y el producto que valdrá como clave primaria.</w:t>
      </w:r>
      <w:r w:rsidR="00287A79" w:rsidRPr="00287A79">
        <w:rPr>
          <w:rFonts w:ascii="Verdana" w:hAnsi="Verdana"/>
          <w:sz w:val="20"/>
          <w:szCs w:val="20"/>
        </w:rPr>
        <w:t xml:space="preserve"> Lo mismo ha ocurrido con las tiendas y las ciudades, ya que en ciertas ciudades hay más de una tienda, por lo que se ha creado una nueva columna con la unión de las dos para crear la </w:t>
      </w:r>
      <w:r w:rsidR="00B62360">
        <w:rPr>
          <w:rFonts w:ascii="Verdana" w:hAnsi="Verdana"/>
          <w:sz w:val="20"/>
          <w:szCs w:val="20"/>
        </w:rPr>
        <w:t xml:space="preserve">tabla de dimensiones </w:t>
      </w:r>
      <w:r w:rsidR="00287A79" w:rsidRPr="00287A79">
        <w:rPr>
          <w:rFonts w:ascii="Verdana" w:hAnsi="Verdana"/>
          <w:sz w:val="20"/>
          <w:szCs w:val="20"/>
        </w:rPr>
        <w:t xml:space="preserve">y que sea única. A la hora de crear </w:t>
      </w:r>
      <w:r w:rsidR="00287A79">
        <w:rPr>
          <w:rFonts w:ascii="Verdana" w:hAnsi="Verdana" w:cs="Arial"/>
          <w:color w:val="000000"/>
          <w:sz w:val="20"/>
          <w:szCs w:val="20"/>
        </w:rPr>
        <w:t>t</w:t>
      </w:r>
      <w:r w:rsidR="00287A79" w:rsidRPr="00287A79">
        <w:rPr>
          <w:rFonts w:ascii="Verdana" w:hAnsi="Verdana" w:cs="Arial"/>
          <w:color w:val="000000"/>
          <w:sz w:val="20"/>
          <w:szCs w:val="20"/>
        </w:rPr>
        <w:t xml:space="preserve">anto las tablas de dimensiones como las tablas de hechos se </w:t>
      </w:r>
      <w:r w:rsidR="00B62360">
        <w:rPr>
          <w:rFonts w:ascii="Verdana" w:hAnsi="Verdana" w:cs="Arial"/>
          <w:color w:val="000000"/>
          <w:sz w:val="20"/>
          <w:szCs w:val="20"/>
        </w:rPr>
        <w:t xml:space="preserve">ha utilizado la </w:t>
      </w:r>
      <w:r w:rsidR="00287A79" w:rsidRPr="00287A79">
        <w:rPr>
          <w:rFonts w:ascii="Verdana" w:hAnsi="Verdana" w:cs="Arial"/>
          <w:color w:val="000000"/>
          <w:sz w:val="20"/>
          <w:szCs w:val="20"/>
        </w:rPr>
        <w:t>Python. Para crearlas, primero</w:t>
      </w:r>
      <w:r w:rsidR="00CD755A">
        <w:rPr>
          <w:rFonts w:ascii="Verdana" w:hAnsi="Verdana" w:cs="Arial"/>
          <w:color w:val="000000"/>
          <w:sz w:val="20"/>
          <w:szCs w:val="20"/>
        </w:rPr>
        <w:t xml:space="preserve">, </w:t>
      </w:r>
      <w:r w:rsidR="00287A79" w:rsidRPr="00287A79">
        <w:rPr>
          <w:rFonts w:ascii="Verdana" w:hAnsi="Verdana" w:cs="Arial"/>
          <w:color w:val="000000"/>
          <w:sz w:val="20"/>
          <w:szCs w:val="20"/>
        </w:rPr>
        <w:t xml:space="preserve">se han seleccionado las columnas relevantes de las tablas que se tienen y se han almacenado en un nuevo </w:t>
      </w:r>
      <w:proofErr w:type="spellStart"/>
      <w:r w:rsidR="00CD755A">
        <w:rPr>
          <w:rFonts w:ascii="Verdana" w:hAnsi="Verdana" w:cs="Arial"/>
          <w:i/>
          <w:iCs/>
          <w:color w:val="000000"/>
          <w:sz w:val="20"/>
          <w:szCs w:val="20"/>
        </w:rPr>
        <w:t>DataFrame</w:t>
      </w:r>
      <w:proofErr w:type="spellEnd"/>
      <w:r w:rsidR="00287A79" w:rsidRPr="00287A79">
        <w:rPr>
          <w:rFonts w:ascii="Verdana" w:hAnsi="Verdana" w:cs="Arial"/>
          <w:color w:val="000000"/>
          <w:sz w:val="20"/>
          <w:szCs w:val="20"/>
        </w:rPr>
        <w:t>. Luego, para los casos que se ha visto que aporta valor</w:t>
      </w:r>
      <w:r w:rsidR="00B62360">
        <w:rPr>
          <w:rFonts w:ascii="Verdana" w:hAnsi="Verdana" w:cs="Arial"/>
          <w:color w:val="000000"/>
          <w:sz w:val="20"/>
          <w:szCs w:val="20"/>
        </w:rPr>
        <w:t xml:space="preserve"> al informe</w:t>
      </w:r>
      <w:r w:rsidR="00287A79" w:rsidRPr="00287A79">
        <w:rPr>
          <w:rFonts w:ascii="Verdana" w:hAnsi="Verdana" w:cs="Arial"/>
          <w:color w:val="000000"/>
          <w:sz w:val="20"/>
          <w:szCs w:val="20"/>
        </w:rPr>
        <w:t>, se</w:t>
      </w:r>
      <w:r w:rsidR="00287A79" w:rsidRPr="00010875">
        <w:rPr>
          <w:rFonts w:ascii="Verdana" w:hAnsi="Verdana" w:cs="Arial"/>
          <w:color w:val="000000"/>
          <w:sz w:val="20"/>
          <w:szCs w:val="20"/>
        </w:rPr>
        <w:t xml:space="preserve"> han añadido nuevas columnas calculadas.</w:t>
      </w:r>
      <w:r w:rsidR="00287A79">
        <w:rPr>
          <w:rFonts w:ascii="Verdana" w:hAnsi="Verdana" w:cs="Arial"/>
          <w:color w:val="000000"/>
          <w:sz w:val="20"/>
          <w:szCs w:val="20"/>
        </w:rPr>
        <w:t xml:space="preserve"> Por ejemplo, en la maestra de productos se ha creado una columna llamada categoría donde se agrupan los productos por diferentes rangos de precios.</w:t>
      </w:r>
      <w:r w:rsidR="00287A79" w:rsidRPr="00010875">
        <w:rPr>
          <w:rFonts w:ascii="Verdana" w:hAnsi="Verdana" w:cs="Arial"/>
          <w:color w:val="000000"/>
          <w:sz w:val="20"/>
          <w:szCs w:val="20"/>
        </w:rPr>
        <w:t xml:space="preserve"> A continuación, se han renombrado las columnas de la tabla ya que estas están en inglés y se les ha dado un nombre claro para todos los casos. </w:t>
      </w:r>
      <w:r w:rsidR="00287A79">
        <w:rPr>
          <w:rFonts w:ascii="Verdana" w:hAnsi="Verdana" w:cs="Arial"/>
          <w:color w:val="000000"/>
          <w:sz w:val="20"/>
          <w:szCs w:val="20"/>
        </w:rPr>
        <w:t>En este paso se ha tenido en cuenta que se mant</w:t>
      </w:r>
      <w:r w:rsidR="00B62360">
        <w:rPr>
          <w:rFonts w:ascii="Verdana" w:hAnsi="Verdana" w:cs="Arial"/>
          <w:color w:val="000000"/>
          <w:sz w:val="20"/>
          <w:szCs w:val="20"/>
        </w:rPr>
        <w:t>enga</w:t>
      </w:r>
      <w:r w:rsidR="00287A79">
        <w:rPr>
          <w:rFonts w:ascii="Verdana" w:hAnsi="Verdana" w:cs="Arial"/>
          <w:color w:val="000000"/>
          <w:sz w:val="20"/>
          <w:szCs w:val="20"/>
        </w:rPr>
        <w:t xml:space="preserve"> la misma nomenclatura en todos los nombres de las </w:t>
      </w:r>
      <w:r w:rsidR="00287A79">
        <w:rPr>
          <w:rFonts w:ascii="Verdana" w:hAnsi="Verdana" w:cs="Arial"/>
          <w:color w:val="000000"/>
          <w:sz w:val="20"/>
          <w:szCs w:val="20"/>
        </w:rPr>
        <w:lastRenderedPageBreak/>
        <w:t>columnas. T</w:t>
      </w:r>
      <w:r w:rsidR="00287A79" w:rsidRPr="00010875">
        <w:rPr>
          <w:rFonts w:ascii="Verdana" w:hAnsi="Verdana" w:cs="Arial"/>
          <w:color w:val="000000"/>
          <w:sz w:val="20"/>
          <w:szCs w:val="20"/>
        </w:rPr>
        <w:t xml:space="preserve">ambién se han reordenado las columnas para mejorar la legibilidad y se les ha asignado un formato especifico en el caso que fuera necesario. El resultado final es un </w:t>
      </w:r>
      <w:proofErr w:type="spellStart"/>
      <w:r w:rsidR="00CD755A">
        <w:rPr>
          <w:rFonts w:ascii="Verdana" w:hAnsi="Verdana" w:cs="Arial"/>
          <w:i/>
          <w:iCs/>
          <w:color w:val="000000"/>
          <w:sz w:val="20"/>
          <w:szCs w:val="20"/>
        </w:rPr>
        <w:t>DataFrame</w:t>
      </w:r>
      <w:proofErr w:type="spellEnd"/>
      <w:r w:rsidR="00287A79" w:rsidRPr="00010875">
        <w:rPr>
          <w:rFonts w:ascii="Verdana" w:hAnsi="Verdana" w:cs="Arial"/>
          <w:color w:val="000000"/>
          <w:sz w:val="20"/>
          <w:szCs w:val="20"/>
        </w:rPr>
        <w:t xml:space="preserve"> que comienza por D</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w:t>
      </w:r>
      <w:r w:rsidR="00B62360">
        <w:rPr>
          <w:rFonts w:ascii="Verdana" w:hAnsi="Verdana" w:cs="Arial"/>
          <w:color w:val="000000"/>
          <w:sz w:val="20"/>
          <w:szCs w:val="20"/>
        </w:rPr>
        <w:t xml:space="preserve">en caso de que la tabla sea de </w:t>
      </w:r>
      <w:r w:rsidR="00287A79">
        <w:rPr>
          <w:rFonts w:ascii="Verdana" w:hAnsi="Verdana" w:cs="Arial"/>
          <w:color w:val="000000"/>
          <w:sz w:val="20"/>
          <w:szCs w:val="20"/>
        </w:rPr>
        <w:t xml:space="preserve">dimensión </w:t>
      </w:r>
      <w:r w:rsidR="00287A79" w:rsidRPr="00010875">
        <w:rPr>
          <w:rFonts w:ascii="Verdana" w:hAnsi="Verdana" w:cs="Arial"/>
          <w:color w:val="000000"/>
          <w:sz w:val="20"/>
          <w:szCs w:val="20"/>
        </w:rPr>
        <w:t xml:space="preserve">o </w:t>
      </w:r>
      <w:r w:rsidR="00B62360">
        <w:rPr>
          <w:rFonts w:ascii="Verdana" w:hAnsi="Verdana" w:cs="Arial"/>
          <w:color w:val="000000"/>
          <w:sz w:val="20"/>
          <w:szCs w:val="20"/>
        </w:rPr>
        <w:t xml:space="preserve">por </w:t>
      </w:r>
      <w:r w:rsidR="00287A79" w:rsidRPr="00010875">
        <w:rPr>
          <w:rFonts w:ascii="Verdana" w:hAnsi="Verdana" w:cs="Arial"/>
          <w:color w:val="000000"/>
          <w:sz w:val="20"/>
          <w:szCs w:val="20"/>
        </w:rPr>
        <w:t>H</w:t>
      </w:r>
      <w:r w:rsidR="00B62360">
        <w:rPr>
          <w:rFonts w:ascii="Verdana" w:hAnsi="Verdana" w:cs="Arial"/>
          <w:color w:val="000000"/>
          <w:sz w:val="20"/>
          <w:szCs w:val="20"/>
        </w:rPr>
        <w:t xml:space="preserve">, si la </w:t>
      </w:r>
      <w:r w:rsidR="00287A79">
        <w:rPr>
          <w:rFonts w:ascii="Verdana" w:hAnsi="Verdana" w:cs="Arial"/>
          <w:color w:val="000000"/>
          <w:sz w:val="20"/>
          <w:szCs w:val="20"/>
        </w:rPr>
        <w:t xml:space="preserve">tabla </w:t>
      </w:r>
      <w:r w:rsidR="00B62360">
        <w:rPr>
          <w:rFonts w:ascii="Verdana" w:hAnsi="Verdana" w:cs="Arial"/>
          <w:color w:val="000000"/>
          <w:sz w:val="20"/>
          <w:szCs w:val="20"/>
        </w:rPr>
        <w:t xml:space="preserve">es </w:t>
      </w:r>
      <w:r w:rsidR="00287A79">
        <w:rPr>
          <w:rFonts w:ascii="Verdana" w:hAnsi="Verdana" w:cs="Arial"/>
          <w:color w:val="000000"/>
          <w:sz w:val="20"/>
          <w:szCs w:val="20"/>
        </w:rPr>
        <w:t>de hechos</w:t>
      </w:r>
      <w:r w:rsidR="00B62360">
        <w:rPr>
          <w:rFonts w:ascii="Verdana" w:hAnsi="Verdana" w:cs="Arial"/>
          <w:color w:val="000000"/>
          <w:sz w:val="20"/>
          <w:szCs w:val="20"/>
        </w:rPr>
        <w:t>,</w:t>
      </w:r>
      <w:r w:rsidR="00287A79" w:rsidRPr="00010875">
        <w:rPr>
          <w:rFonts w:ascii="Verdana" w:hAnsi="Verdana" w:cs="Arial"/>
          <w:color w:val="000000"/>
          <w:sz w:val="20"/>
          <w:szCs w:val="20"/>
        </w:rPr>
        <w:t xml:space="preserve"> estructurado y categorizado, listo para ser utilizado en análisis posteriores</w:t>
      </w:r>
      <w:r w:rsidR="00287A79" w:rsidRPr="00010875">
        <w:rPr>
          <w:rFonts w:ascii="Verdana" w:hAnsi="Verdana"/>
          <w:sz w:val="20"/>
          <w:szCs w:val="20"/>
        </w:rPr>
        <w:t>.</w:t>
      </w:r>
      <w:r w:rsidR="00415EC3">
        <w:rPr>
          <w:rFonts w:ascii="Verdana" w:hAnsi="Verdana"/>
          <w:sz w:val="20"/>
          <w:szCs w:val="20"/>
        </w:rPr>
        <w:t xml:space="preserve"> Los </w:t>
      </w:r>
      <w:proofErr w:type="spellStart"/>
      <w:r w:rsidR="00CD755A">
        <w:rPr>
          <w:rFonts w:ascii="Verdana" w:hAnsi="Verdana"/>
          <w:i/>
          <w:iCs/>
          <w:sz w:val="20"/>
          <w:szCs w:val="20"/>
        </w:rPr>
        <w:t>DataFrame</w:t>
      </w:r>
      <w:r w:rsidR="00415EC3" w:rsidRPr="00BE7346">
        <w:rPr>
          <w:rFonts w:ascii="Verdana" w:hAnsi="Verdana"/>
          <w:i/>
          <w:iCs/>
          <w:sz w:val="20"/>
          <w:szCs w:val="20"/>
        </w:rPr>
        <w:t>s</w:t>
      </w:r>
      <w:proofErr w:type="spellEnd"/>
      <w:r w:rsidR="00415EC3">
        <w:rPr>
          <w:rFonts w:ascii="Verdana" w:hAnsi="Verdana"/>
          <w:sz w:val="20"/>
          <w:szCs w:val="20"/>
        </w:rPr>
        <w:t xml:space="preserve"> mencionados se han exportado al formato</w:t>
      </w:r>
      <w:r w:rsidR="00CD755A">
        <w:rPr>
          <w:rFonts w:ascii="Verdana" w:hAnsi="Verdana"/>
          <w:sz w:val="20"/>
          <w:szCs w:val="20"/>
        </w:rPr>
        <w:t xml:space="preserve"> </w:t>
      </w:r>
      <w:r w:rsidR="00CD755A" w:rsidRPr="00CD755A">
        <w:rPr>
          <w:rFonts w:ascii="Verdana" w:hAnsi="Verdana"/>
          <w:i/>
          <w:iCs/>
          <w:sz w:val="20"/>
          <w:szCs w:val="20"/>
        </w:rPr>
        <w:t>XLSX</w:t>
      </w:r>
      <w:r w:rsidR="00415EC3">
        <w:rPr>
          <w:rFonts w:ascii="Verdana" w:hAnsi="Verdana"/>
          <w:sz w:val="20"/>
          <w:szCs w:val="20"/>
        </w:rPr>
        <w:t xml:space="preserve"> para luego insertarlos en el </w:t>
      </w:r>
      <w:proofErr w:type="spellStart"/>
      <w:r w:rsidR="00415EC3">
        <w:rPr>
          <w:rFonts w:ascii="Verdana" w:hAnsi="Verdana"/>
          <w:sz w:val="20"/>
          <w:szCs w:val="20"/>
        </w:rPr>
        <w:t>Power</w:t>
      </w:r>
      <w:proofErr w:type="spellEnd"/>
      <w:r w:rsidR="005F69F8">
        <w:rPr>
          <w:rFonts w:ascii="Verdana" w:hAnsi="Verdana"/>
          <w:sz w:val="20"/>
          <w:szCs w:val="20"/>
        </w:rPr>
        <w:t xml:space="preserve"> </w:t>
      </w:r>
      <w:r w:rsidR="00415EC3">
        <w:rPr>
          <w:rFonts w:ascii="Verdana" w:hAnsi="Verdana"/>
          <w:sz w:val="20"/>
          <w:szCs w:val="20"/>
        </w:rPr>
        <w:t xml:space="preserve">BI. </w:t>
      </w:r>
      <w:r w:rsidR="00BE7346">
        <w:rPr>
          <w:rFonts w:ascii="Verdana" w:hAnsi="Verdana"/>
          <w:sz w:val="20"/>
          <w:szCs w:val="20"/>
        </w:rPr>
        <w:t>E</w:t>
      </w:r>
      <w:r w:rsidR="00287A79" w:rsidRPr="00010875">
        <w:rPr>
          <w:rFonts w:ascii="Verdana" w:hAnsi="Verdana"/>
          <w:sz w:val="20"/>
          <w:szCs w:val="20"/>
        </w:rPr>
        <w:t xml:space="preserve">n el </w:t>
      </w:r>
      <w:r w:rsidR="00287A79" w:rsidRPr="00010875">
        <w:rPr>
          <w:rFonts w:ascii="Verdana" w:hAnsi="Verdana"/>
          <w:sz w:val="20"/>
          <w:szCs w:val="20"/>
        </w:rPr>
        <w:fldChar w:fldCharType="begin"/>
      </w:r>
      <w:r w:rsidR="00287A79" w:rsidRPr="00010875">
        <w:rPr>
          <w:rFonts w:ascii="Verdana" w:hAnsi="Verdana"/>
          <w:sz w:val="20"/>
          <w:szCs w:val="20"/>
        </w:rPr>
        <w:instrText xml:space="preserve"> REF _Ref168391689 \h  \* MERGEFORMAT </w:instrText>
      </w:r>
      <w:r w:rsidR="00287A79" w:rsidRPr="00010875">
        <w:rPr>
          <w:rFonts w:ascii="Verdana" w:hAnsi="Verdana"/>
          <w:sz w:val="20"/>
          <w:szCs w:val="20"/>
        </w:rPr>
      </w:r>
      <w:r w:rsidR="00287A79" w:rsidRPr="00010875">
        <w:rPr>
          <w:rFonts w:ascii="Verdana" w:hAnsi="Verdana"/>
          <w:sz w:val="20"/>
          <w:szCs w:val="20"/>
        </w:rPr>
        <w:fldChar w:fldCharType="separate"/>
      </w:r>
      <w:r w:rsidR="00B202AF" w:rsidRPr="00B202AF">
        <w:rPr>
          <w:rFonts w:ascii="Verdana" w:hAnsi="Verdana"/>
          <w:sz w:val="20"/>
          <w:szCs w:val="20"/>
        </w:rPr>
        <w:t>Anexo A</w:t>
      </w:r>
      <w:r w:rsidR="00287A79" w:rsidRPr="00010875">
        <w:rPr>
          <w:rFonts w:ascii="Verdana" w:hAnsi="Verdana"/>
          <w:sz w:val="20"/>
          <w:szCs w:val="20"/>
        </w:rPr>
        <w:fldChar w:fldCharType="end"/>
      </w:r>
      <w:r w:rsidR="00287A79" w:rsidRPr="00010875">
        <w:rPr>
          <w:rFonts w:ascii="Verdana" w:hAnsi="Verdana"/>
          <w:sz w:val="20"/>
          <w:szCs w:val="20"/>
        </w:rPr>
        <w:t xml:space="preserve"> se </w:t>
      </w:r>
      <w:r w:rsidR="002C7DA8">
        <w:rPr>
          <w:rFonts w:ascii="Verdana" w:hAnsi="Verdana"/>
          <w:sz w:val="20"/>
          <w:szCs w:val="20"/>
        </w:rPr>
        <w:t xml:space="preserve">muestran </w:t>
      </w:r>
      <w:r w:rsidR="00287A79">
        <w:rPr>
          <w:rFonts w:ascii="Verdana" w:hAnsi="Verdana"/>
          <w:sz w:val="20"/>
          <w:szCs w:val="20"/>
        </w:rPr>
        <w:t xml:space="preserve">todas las tablas </w:t>
      </w:r>
      <w:r w:rsidR="002C7DA8">
        <w:rPr>
          <w:rFonts w:ascii="Verdana" w:hAnsi="Verdana"/>
          <w:sz w:val="20"/>
          <w:szCs w:val="20"/>
        </w:rPr>
        <w:t>creadas y la descripción de las columnas de cada tabla</w:t>
      </w:r>
      <w:r w:rsidR="00287A79">
        <w:rPr>
          <w:rFonts w:ascii="Verdana" w:hAnsi="Verdana"/>
          <w:sz w:val="20"/>
          <w:szCs w:val="20"/>
        </w:rPr>
        <w:t xml:space="preserve"> </w:t>
      </w:r>
      <w:r w:rsidR="00287A79" w:rsidRPr="00010875">
        <w:rPr>
          <w:rFonts w:ascii="Verdana" w:hAnsi="Verdana"/>
          <w:sz w:val="20"/>
          <w:szCs w:val="20"/>
        </w:rPr>
        <w:t xml:space="preserve">para tener una visión general de las tablas </w:t>
      </w:r>
      <w:proofErr w:type="spellStart"/>
      <w:r w:rsidR="00287A79" w:rsidRPr="00010875">
        <w:rPr>
          <w:rFonts w:ascii="Verdana" w:hAnsi="Verdana"/>
          <w:sz w:val="20"/>
          <w:szCs w:val="20"/>
        </w:rPr>
        <w:t>ingestadas</w:t>
      </w:r>
      <w:proofErr w:type="spellEnd"/>
      <w:r w:rsidR="00287A79" w:rsidRPr="00010875">
        <w:rPr>
          <w:rFonts w:ascii="Verdana" w:hAnsi="Verdana"/>
          <w:sz w:val="20"/>
          <w:szCs w:val="20"/>
        </w:rPr>
        <w:t xml:space="preserve"> en </w:t>
      </w:r>
      <w:proofErr w:type="spellStart"/>
      <w:r w:rsidR="00B43D05">
        <w:rPr>
          <w:rFonts w:ascii="Verdana" w:hAnsi="Verdana"/>
          <w:sz w:val="20"/>
          <w:szCs w:val="20"/>
        </w:rPr>
        <w:t>P</w:t>
      </w:r>
      <w:r w:rsidR="00287A79" w:rsidRPr="00010875">
        <w:rPr>
          <w:rFonts w:ascii="Verdana" w:hAnsi="Verdana"/>
          <w:sz w:val="20"/>
          <w:szCs w:val="20"/>
        </w:rPr>
        <w:t>ower</w:t>
      </w:r>
      <w:proofErr w:type="spellEnd"/>
      <w:r w:rsidR="005F69F8">
        <w:rPr>
          <w:rFonts w:ascii="Verdana" w:hAnsi="Verdana"/>
          <w:sz w:val="20"/>
          <w:szCs w:val="20"/>
        </w:rPr>
        <w:t xml:space="preserve"> </w:t>
      </w:r>
      <w:r w:rsidR="00B43D05">
        <w:rPr>
          <w:rFonts w:ascii="Verdana" w:hAnsi="Verdana"/>
          <w:sz w:val="20"/>
          <w:szCs w:val="20"/>
        </w:rPr>
        <w:t>BI.</w:t>
      </w:r>
      <w:r w:rsidR="00287A79" w:rsidRPr="00010875">
        <w:rPr>
          <w:rFonts w:ascii="Verdana" w:hAnsi="Verdana"/>
          <w:sz w:val="20"/>
          <w:szCs w:val="20"/>
        </w:rPr>
        <w:t> </w:t>
      </w:r>
    </w:p>
    <w:p w14:paraId="2ADFED6A" w14:textId="355DD045" w:rsidR="00B43D05" w:rsidRPr="00966006" w:rsidRDefault="00415EC3" w:rsidP="00B62360">
      <w:r>
        <w:t xml:space="preserve">El </w:t>
      </w:r>
      <w:r w:rsidR="00BE7346">
        <w:t xml:space="preserve">anterior paso ha sido el </w:t>
      </w:r>
      <w:r>
        <w:t xml:space="preserve">último que se ha </w:t>
      </w:r>
      <w:r w:rsidR="00B62360">
        <w:t>realizado</w:t>
      </w:r>
      <w:r>
        <w:t xml:space="preserve"> en Python</w:t>
      </w:r>
      <w:r w:rsidR="00BE7346">
        <w:t xml:space="preserve">, por lo que a continuación se </w:t>
      </w:r>
      <w:r>
        <w:t>ha</w:t>
      </w:r>
      <w:r w:rsidR="00BE7346">
        <w:t xml:space="preserve"> </w:t>
      </w:r>
      <w:r>
        <w:t xml:space="preserve">comenzado con el uso de </w:t>
      </w:r>
      <w:proofErr w:type="spellStart"/>
      <w:r>
        <w:t>Power</w:t>
      </w:r>
      <w:proofErr w:type="spellEnd"/>
      <w:r w:rsidR="005F69F8">
        <w:t xml:space="preserve"> </w:t>
      </w:r>
      <w:r>
        <w:t xml:space="preserve">BI. </w:t>
      </w:r>
      <w:r w:rsidR="00B43D05">
        <w:t>E</w:t>
      </w:r>
      <w:r w:rsidR="00B43D05">
        <w:rPr>
          <w:color w:val="000000"/>
          <w:szCs w:val="20"/>
        </w:rPr>
        <w:t xml:space="preserve">ntre varias herramientas existentes para la visualización de los datos se ha seleccionado </w:t>
      </w:r>
      <w:r w:rsidR="00B43D05" w:rsidRPr="00966006">
        <w:rPr>
          <w:color w:val="000000"/>
          <w:szCs w:val="20"/>
        </w:rPr>
        <w:t xml:space="preserve">Microsoft </w:t>
      </w:r>
      <w:proofErr w:type="spellStart"/>
      <w:r w:rsidR="00B43D05" w:rsidRPr="00966006">
        <w:rPr>
          <w:color w:val="000000"/>
          <w:szCs w:val="20"/>
        </w:rPr>
        <w:t>Power</w:t>
      </w:r>
      <w:proofErr w:type="spellEnd"/>
      <w:r w:rsidR="00B43D05" w:rsidRPr="00966006">
        <w:rPr>
          <w:color w:val="000000"/>
          <w:szCs w:val="20"/>
        </w:rPr>
        <w:t xml:space="preserve"> BI</w:t>
      </w:r>
      <w:r w:rsidR="00B43D05">
        <w:rPr>
          <w:color w:val="000000"/>
          <w:szCs w:val="20"/>
        </w:rPr>
        <w:t xml:space="preserve">, </w:t>
      </w:r>
      <w:r w:rsidR="00B43D05" w:rsidRPr="00966006">
        <w:rPr>
          <w:color w:val="000000"/>
          <w:szCs w:val="20"/>
        </w:rPr>
        <w:t>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ermite conectar fácilmente con los orígenes de datos, limpiar y modelar los datos sin afectar al origen subyacente, visualizar lo más relevante y compartirlo con los destinatarios deseados</w:t>
      </w:r>
      <w:r w:rsidR="004235CD">
        <w:rPr>
          <w:color w:val="000000"/>
          <w:szCs w:val="20"/>
        </w:rPr>
        <w:t xml:space="preserve"> </w:t>
      </w:r>
      <w:r w:rsidR="00B62360">
        <w:rPr>
          <w:color w:val="000000"/>
          <w:szCs w:val="20"/>
        </w:rPr>
        <w:fldChar w:fldCharType="begin" w:fldLock="1"/>
      </w:r>
      <w:r w:rsidR="00A31FD9">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sidR="00B62360">
        <w:rPr>
          <w:color w:val="000000"/>
          <w:szCs w:val="20"/>
        </w:rPr>
        <w:fldChar w:fldCharType="separate"/>
      </w:r>
      <w:r w:rsidR="00A31FD9" w:rsidRPr="00A31FD9">
        <w:rPr>
          <w:noProof/>
          <w:color w:val="000000"/>
          <w:szCs w:val="20"/>
        </w:rPr>
        <w:t>[23]</w:t>
      </w:r>
      <w:r w:rsidR="00B62360">
        <w:rPr>
          <w:color w:val="000000"/>
          <w:szCs w:val="20"/>
        </w:rPr>
        <w:fldChar w:fldCharType="end"/>
      </w:r>
      <w:r w:rsidR="00B43D05" w:rsidRPr="00966006">
        <w:rPr>
          <w:color w:val="000000"/>
          <w:szCs w:val="20"/>
        </w:rPr>
        <w:t>.</w:t>
      </w:r>
    </w:p>
    <w:p w14:paraId="38A85935" w14:textId="77777777" w:rsidR="009B16A3" w:rsidRDefault="00B43D05" w:rsidP="009B16A3">
      <w:pPr>
        <w:pStyle w:val="NormalWeb"/>
        <w:keepNext/>
        <w:spacing w:before="240" w:beforeAutospacing="0" w:after="240" w:afterAutospacing="0"/>
        <w:jc w:val="center"/>
      </w:pPr>
      <w:r w:rsidRPr="00966006">
        <w:rPr>
          <w:rFonts w:ascii="Verdana" w:hAnsi="Verdana"/>
          <w:noProof/>
          <w:color w:val="000000"/>
          <w:sz w:val="20"/>
          <w:szCs w:val="20"/>
          <w:bdr w:val="none" w:sz="0" w:space="0" w:color="auto" w:frame="1"/>
        </w:rPr>
        <w:drawing>
          <wp:inline distT="0" distB="0" distL="0" distR="0" wp14:anchorId="34E40A90" wp14:editId="2B760A15">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425FADA6" w14:textId="60BFD51F" w:rsidR="00B43D05" w:rsidRPr="009B16A3" w:rsidRDefault="009B16A3" w:rsidP="009B16A3">
      <w:pPr>
        <w:pStyle w:val="Descripcin"/>
        <w:jc w:val="center"/>
        <w:rPr>
          <w:rStyle w:val="nfasissutil"/>
        </w:rPr>
      </w:pPr>
      <w:bookmarkStart w:id="58" w:name="_Toc170110528"/>
      <w:r w:rsidRPr="009B16A3">
        <w:rPr>
          <w:rStyle w:val="nfasissutil"/>
        </w:rPr>
        <w:t xml:space="preserve">Figura </w:t>
      </w:r>
      <w:r w:rsidRPr="009B16A3">
        <w:rPr>
          <w:rStyle w:val="nfasissutil"/>
        </w:rPr>
        <w:fldChar w:fldCharType="begin"/>
      </w:r>
      <w:r w:rsidRPr="009B16A3">
        <w:rPr>
          <w:rStyle w:val="nfasissutil"/>
        </w:rPr>
        <w:instrText xml:space="preserve"> SEQ Figura \* ARABIC </w:instrText>
      </w:r>
      <w:r w:rsidRPr="009B16A3">
        <w:rPr>
          <w:rStyle w:val="nfasissutil"/>
        </w:rPr>
        <w:fldChar w:fldCharType="separate"/>
      </w:r>
      <w:r w:rsidR="00B202AF">
        <w:rPr>
          <w:rStyle w:val="nfasissutil"/>
          <w:noProof/>
        </w:rPr>
        <w:t>3</w:t>
      </w:r>
      <w:r w:rsidRPr="009B16A3">
        <w:rPr>
          <w:rStyle w:val="nfasissutil"/>
        </w:rPr>
        <w:fldChar w:fldCharType="end"/>
      </w:r>
      <w:r w:rsidRPr="009B16A3">
        <w:rPr>
          <w:rStyle w:val="nfasissutil"/>
        </w:rPr>
        <w:t xml:space="preserve">:Descripción del uso de </w:t>
      </w:r>
      <w:proofErr w:type="spellStart"/>
      <w:r w:rsidRPr="009B16A3">
        <w:rPr>
          <w:rStyle w:val="nfasissutil"/>
        </w:rPr>
        <w:t>Power</w:t>
      </w:r>
      <w:proofErr w:type="spellEnd"/>
      <w:r w:rsidRPr="009B16A3">
        <w:rPr>
          <w:rStyle w:val="nfasissutil"/>
        </w:rPr>
        <w:t xml:space="preserve"> BI para crear análisis controlados por datos; Fuente:[23]</w:t>
      </w:r>
      <w:bookmarkEnd w:id="58"/>
    </w:p>
    <w:p w14:paraId="42D82FA8" w14:textId="49F6F4E9" w:rsidR="008258EC" w:rsidRDefault="00B43D05" w:rsidP="00415EC3">
      <w:pPr>
        <w:ind w:left="66"/>
      </w:pPr>
      <w:r w:rsidRPr="00AB5974">
        <w:rPr>
          <w:color w:val="000000"/>
          <w:szCs w:val="20"/>
        </w:rPr>
        <w:t xml:space="preserve">Al conectar una hoja de cálculo de Excel, es importante que los datos estén en una tabla plana y que cada columna contenga el tipo de datos correcto, como texto, fecha, número o moneda. </w:t>
      </w:r>
      <w:r w:rsidRPr="008363C4">
        <w:rPr>
          <w:color w:val="000000"/>
          <w:szCs w:val="20"/>
        </w:rPr>
        <w:t xml:space="preserve">Además, debe haber una fila de encabezado y no deben existir columnas o filas que muestren totales, ya que las operaciones totales se gestionan en </w:t>
      </w:r>
      <w:proofErr w:type="spellStart"/>
      <w:r w:rsidRPr="008363C4">
        <w:rPr>
          <w:color w:val="000000"/>
          <w:szCs w:val="20"/>
        </w:rPr>
        <w:t>Power</w:t>
      </w:r>
      <w:proofErr w:type="spellEnd"/>
      <w:r w:rsidRPr="008363C4">
        <w:rPr>
          <w:color w:val="000000"/>
          <w:szCs w:val="20"/>
        </w:rPr>
        <w:t xml:space="preserve"> BI durante la creación de los objetos visuales</w:t>
      </w:r>
      <w:r w:rsidR="004235CD">
        <w:rPr>
          <w:color w:val="000000"/>
          <w:szCs w:val="20"/>
        </w:rPr>
        <w:t xml:space="preserve"> </w:t>
      </w:r>
      <w:r>
        <w:rPr>
          <w:color w:val="000000"/>
          <w:szCs w:val="20"/>
        </w:rPr>
        <w:fldChar w:fldCharType="begin" w:fldLock="1"/>
      </w:r>
      <w:r w:rsidR="00A31FD9">
        <w:rPr>
          <w:color w:val="00000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23]","plainTextFormattedCitation":"[23]","previouslyFormattedCitation":"[23]"},"properties":{"noteIndex":0},"schema":"https://github.com/citation-style-language/schema/raw/master/csl-citation.json"}</w:instrText>
      </w:r>
      <w:r>
        <w:rPr>
          <w:color w:val="000000"/>
          <w:szCs w:val="20"/>
        </w:rPr>
        <w:fldChar w:fldCharType="separate"/>
      </w:r>
      <w:r w:rsidR="00A31FD9" w:rsidRPr="00A31FD9">
        <w:rPr>
          <w:noProof/>
          <w:color w:val="000000"/>
          <w:szCs w:val="20"/>
        </w:rPr>
        <w:t>[23]</w:t>
      </w:r>
      <w:r>
        <w:rPr>
          <w:color w:val="000000"/>
          <w:szCs w:val="20"/>
        </w:rPr>
        <w:fldChar w:fldCharType="end"/>
      </w:r>
      <w:r w:rsidRPr="008363C4">
        <w:rPr>
          <w:color w:val="000000"/>
          <w:szCs w:val="20"/>
        </w:rPr>
        <w:t xml:space="preserve">. </w:t>
      </w:r>
      <w:r w:rsidRPr="00BE7346">
        <w:rPr>
          <w:szCs w:val="20"/>
        </w:rPr>
        <w:t xml:space="preserve">A la hora de realizar la carga de datos al servicio </w:t>
      </w:r>
      <w:proofErr w:type="spellStart"/>
      <w:r w:rsidRPr="00BE7346">
        <w:rPr>
          <w:szCs w:val="20"/>
        </w:rPr>
        <w:t>Power</w:t>
      </w:r>
      <w:proofErr w:type="spellEnd"/>
      <w:r w:rsidRPr="00BE7346">
        <w:rPr>
          <w:szCs w:val="20"/>
        </w:rPr>
        <w:t xml:space="preserve"> BI, este permite crear informes que se conectan a archivos </w:t>
      </w:r>
      <w:r w:rsidR="005F69F8">
        <w:rPr>
          <w:szCs w:val="20"/>
        </w:rPr>
        <w:t>CSV</w:t>
      </w:r>
      <w:r w:rsidRPr="00BE7346">
        <w:rPr>
          <w:szCs w:val="20"/>
        </w:rPr>
        <w:t xml:space="preserve"> ubicados en el equipo. Por lo </w:t>
      </w:r>
      <w:r w:rsidR="00D7684D">
        <w:rPr>
          <w:szCs w:val="20"/>
        </w:rPr>
        <w:t>tanto,</w:t>
      </w:r>
      <w:r w:rsidRPr="00BE7346">
        <w:rPr>
          <w:szCs w:val="20"/>
        </w:rPr>
        <w:t xml:space="preserve"> es así como se ha conectado el conjunto de datos que se ha obtenido tras realizar el procesamiento de ellos en Python. Una vez </w:t>
      </w:r>
      <w:r w:rsidR="00B62360">
        <w:rPr>
          <w:szCs w:val="20"/>
        </w:rPr>
        <w:t>conectadas</w:t>
      </w:r>
      <w:r w:rsidRPr="00BE7346">
        <w:rPr>
          <w:szCs w:val="20"/>
        </w:rPr>
        <w:t xml:space="preserve"> todas las tablas, se ha procedido a crear el modelo semántico. </w:t>
      </w:r>
      <w:r w:rsidR="00BE7346">
        <w:t xml:space="preserve">Para ello, se ha tomado en cuenta lo mencionado anteriormente y en la </w:t>
      </w:r>
      <w:r w:rsidR="009B16A3">
        <w:fldChar w:fldCharType="begin"/>
      </w:r>
      <w:r w:rsidR="009B16A3">
        <w:instrText xml:space="preserve"> REF _Ref170060131 \h </w:instrText>
      </w:r>
      <w:r w:rsidR="009B16A3">
        <w:fldChar w:fldCharType="separate"/>
      </w:r>
      <w:r w:rsidR="00B202AF" w:rsidRPr="009B16A3">
        <w:rPr>
          <w:rStyle w:val="nfasissutil"/>
        </w:rPr>
        <w:t xml:space="preserve">Figura </w:t>
      </w:r>
      <w:r w:rsidR="00B202AF">
        <w:rPr>
          <w:rStyle w:val="nfasissutil"/>
          <w:noProof/>
        </w:rPr>
        <w:t>4</w:t>
      </w:r>
      <w:r w:rsidR="009B16A3">
        <w:fldChar w:fldCharType="end"/>
      </w:r>
      <w:r w:rsidR="009B16A3">
        <w:t xml:space="preserve"> </w:t>
      </w:r>
      <w:r w:rsidR="00BE7346">
        <w:t>se observa cómo se ha creado el modelo y las relaciones.</w:t>
      </w:r>
      <w:r w:rsidR="003A72EA">
        <w:t xml:space="preserve"> En todos los casos excepto en uno </w:t>
      </w:r>
      <w:r w:rsidR="003A72EA">
        <w:lastRenderedPageBreak/>
        <w:t xml:space="preserve">la cardinalidad se ha definido uno a varios con la dirección de filtro única. </w:t>
      </w:r>
    </w:p>
    <w:p w14:paraId="4883A7B2" w14:textId="77777777" w:rsidR="009B16A3" w:rsidRDefault="00BE7346" w:rsidP="009B16A3">
      <w:pPr>
        <w:keepNext/>
        <w:jc w:val="center"/>
      </w:pPr>
      <w:r w:rsidRPr="00BE7346">
        <w:rPr>
          <w:noProof/>
          <w:color w:val="FF0000"/>
        </w:rPr>
        <w:drawing>
          <wp:inline distT="0" distB="0" distL="0" distR="0" wp14:anchorId="14962D7F" wp14:editId="395A3370">
            <wp:extent cx="6017260" cy="2953385"/>
            <wp:effectExtent l="0" t="0" r="2540" b="0"/>
            <wp:docPr id="1180416054" name="Imagen 1" descr="Diagra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416054" name="Imagen 1" descr="Diagrama"/>
                    <pic:cNvPicPr/>
                  </pic:nvPicPr>
                  <pic:blipFill>
                    <a:blip r:embed="rId27"/>
                    <a:stretch>
                      <a:fillRect/>
                    </a:stretch>
                  </pic:blipFill>
                  <pic:spPr>
                    <a:xfrm>
                      <a:off x="0" y="0"/>
                      <a:ext cx="6017260" cy="2953385"/>
                    </a:xfrm>
                    <a:prstGeom prst="rect">
                      <a:avLst/>
                    </a:prstGeom>
                  </pic:spPr>
                </pic:pic>
              </a:graphicData>
            </a:graphic>
          </wp:inline>
        </w:drawing>
      </w:r>
    </w:p>
    <w:p w14:paraId="6CD7A3E9" w14:textId="3D1AB1DC" w:rsidR="004235CD" w:rsidRPr="009B16A3" w:rsidRDefault="009B16A3" w:rsidP="009B16A3">
      <w:pPr>
        <w:pStyle w:val="Descripcin"/>
        <w:jc w:val="center"/>
        <w:rPr>
          <w:rStyle w:val="nfasissutil"/>
        </w:rPr>
      </w:pPr>
      <w:bookmarkStart w:id="59" w:name="_Ref170060131"/>
      <w:bookmarkStart w:id="60" w:name="_Toc170110529"/>
      <w:r w:rsidRPr="009B16A3">
        <w:rPr>
          <w:rStyle w:val="nfasissutil"/>
        </w:rPr>
        <w:t xml:space="preserve">Figura </w:t>
      </w:r>
      <w:r w:rsidRPr="009B16A3">
        <w:rPr>
          <w:rStyle w:val="nfasissutil"/>
        </w:rPr>
        <w:fldChar w:fldCharType="begin"/>
      </w:r>
      <w:r w:rsidRPr="009B16A3">
        <w:rPr>
          <w:rStyle w:val="nfasissutil"/>
        </w:rPr>
        <w:instrText xml:space="preserve"> SEQ Figura \* ARABIC </w:instrText>
      </w:r>
      <w:r w:rsidRPr="009B16A3">
        <w:rPr>
          <w:rStyle w:val="nfasissutil"/>
        </w:rPr>
        <w:fldChar w:fldCharType="separate"/>
      </w:r>
      <w:r w:rsidR="00B202AF">
        <w:rPr>
          <w:rStyle w:val="nfasissutil"/>
          <w:noProof/>
        </w:rPr>
        <w:t>4</w:t>
      </w:r>
      <w:r w:rsidRPr="009B16A3">
        <w:rPr>
          <w:rStyle w:val="nfasissutil"/>
        </w:rPr>
        <w:fldChar w:fldCharType="end"/>
      </w:r>
      <w:bookmarkEnd w:id="59"/>
      <w:r w:rsidRPr="009B16A3">
        <w:rPr>
          <w:rStyle w:val="nfasissutil"/>
        </w:rPr>
        <w:t>:Diseño del modelo</w:t>
      </w:r>
      <w:bookmarkEnd w:id="60"/>
    </w:p>
    <w:p w14:paraId="22ED802F" w14:textId="41FC6DFA" w:rsidR="0068551E" w:rsidRPr="00966006" w:rsidRDefault="00361BD9" w:rsidP="00ED70D9">
      <w:pPr>
        <w:pStyle w:val="Ttulo3"/>
      </w:pPr>
      <w:bookmarkStart w:id="61" w:name="_Toc170055983"/>
      <w:bookmarkStart w:id="62" w:name="_Toc170110506"/>
      <w:r>
        <w:t xml:space="preserve">Definición de medidas y </w:t>
      </w:r>
      <w:proofErr w:type="spellStart"/>
      <w:r>
        <w:t>KPIs</w:t>
      </w:r>
      <w:bookmarkEnd w:id="61"/>
      <w:bookmarkEnd w:id="62"/>
      <w:proofErr w:type="spellEnd"/>
    </w:p>
    <w:p w14:paraId="2555C38F" w14:textId="66F618F2" w:rsidR="0068551E" w:rsidRPr="00966006" w:rsidRDefault="00361BD9" w:rsidP="00ED70D9">
      <w:r>
        <w:t xml:space="preserve">Para la realización de medidas y </w:t>
      </w:r>
      <w:r w:rsidRPr="002C7DA8">
        <w:rPr>
          <w:i/>
          <w:iCs/>
        </w:rPr>
        <w:t>K</w:t>
      </w:r>
      <w:r w:rsidR="002C7DA8">
        <w:rPr>
          <w:i/>
          <w:iCs/>
        </w:rPr>
        <w:t xml:space="preserve">ey Performance </w:t>
      </w:r>
      <w:proofErr w:type="spellStart"/>
      <w:r w:rsidR="002C7DA8">
        <w:rPr>
          <w:i/>
          <w:iCs/>
        </w:rPr>
        <w:t>Indicator</w:t>
      </w:r>
      <w:proofErr w:type="spellEnd"/>
      <w:r w:rsidR="002C7DA8">
        <w:rPr>
          <w:i/>
          <w:iCs/>
        </w:rPr>
        <w:t xml:space="preserve"> (KPI)</w:t>
      </w:r>
      <w:r>
        <w:t xml:space="preserve"> se ha utilizado </w:t>
      </w:r>
      <w:r w:rsidR="00B62360">
        <w:t>e</w:t>
      </w:r>
      <w:r w:rsidR="0068551E" w:rsidRPr="00966006">
        <w:t xml:space="preserve">xpresiones de </w:t>
      </w:r>
      <w:r w:rsidR="00B62360">
        <w:t>a</w:t>
      </w:r>
      <w:r w:rsidR="0068551E" w:rsidRPr="00966006">
        <w:t xml:space="preserve">nálisis de </w:t>
      </w:r>
      <w:r w:rsidR="00B62360">
        <w:t>d</w:t>
      </w:r>
      <w:r w:rsidR="0068551E" w:rsidRPr="00966006">
        <w:t>atos</w:t>
      </w:r>
      <w:r w:rsidR="00B62360">
        <w:t xml:space="preserve">, llamados </w:t>
      </w:r>
      <w:r w:rsidR="00B62360" w:rsidRPr="00B62360">
        <w:rPr>
          <w:i/>
          <w:iCs/>
        </w:rPr>
        <w:t xml:space="preserve">Data </w:t>
      </w:r>
      <w:proofErr w:type="spellStart"/>
      <w:r w:rsidR="00B62360" w:rsidRPr="00B62360">
        <w:rPr>
          <w:i/>
          <w:iCs/>
        </w:rPr>
        <w:t>Analysis</w:t>
      </w:r>
      <w:proofErr w:type="spellEnd"/>
      <w:r w:rsidR="00B62360" w:rsidRPr="00B62360">
        <w:rPr>
          <w:i/>
          <w:iCs/>
        </w:rPr>
        <w:t xml:space="preserve"> </w:t>
      </w:r>
      <w:proofErr w:type="spellStart"/>
      <w:r w:rsidR="00B62360" w:rsidRPr="00B62360">
        <w:rPr>
          <w:i/>
          <w:iCs/>
        </w:rPr>
        <w:t>Expression</w:t>
      </w:r>
      <w:proofErr w:type="spellEnd"/>
      <w:r w:rsidR="0068551E" w:rsidRPr="00966006">
        <w:t xml:space="preserve"> (</w:t>
      </w:r>
      <w:r w:rsidR="0068551E" w:rsidRPr="00B62360">
        <w:rPr>
          <w:i/>
          <w:iCs/>
        </w:rPr>
        <w:t>DAX</w:t>
      </w:r>
      <w:r w:rsidR="0068551E" w:rsidRPr="00966006">
        <w:t>)</w:t>
      </w:r>
      <w:r w:rsidR="00D7684D">
        <w:t xml:space="preserve">, </w:t>
      </w:r>
      <w:r w:rsidR="0068551E" w:rsidRPr="00966006">
        <w:t xml:space="preserve">un lenguaje de expresiones de fórmulas que se usa en </w:t>
      </w:r>
      <w:proofErr w:type="spellStart"/>
      <w:r w:rsidR="0068551E" w:rsidRPr="002C7DA8">
        <w:rPr>
          <w:i/>
          <w:iCs/>
        </w:rPr>
        <w:t>Analysis</w:t>
      </w:r>
      <w:proofErr w:type="spellEnd"/>
      <w:r w:rsidR="0068551E" w:rsidRPr="002C7DA8">
        <w:rPr>
          <w:i/>
          <w:iCs/>
        </w:rPr>
        <w:t xml:space="preserve"> </w:t>
      </w:r>
      <w:proofErr w:type="spellStart"/>
      <w:r w:rsidR="0068551E" w:rsidRPr="002C7DA8">
        <w:rPr>
          <w:i/>
          <w:iCs/>
        </w:rPr>
        <w:t>Services</w:t>
      </w:r>
      <w:proofErr w:type="spellEnd"/>
      <w:r w:rsidR="0068551E" w:rsidRPr="00966006">
        <w:t xml:space="preserve">, </w:t>
      </w:r>
      <w:proofErr w:type="spellStart"/>
      <w:r w:rsidR="0068551E" w:rsidRPr="00966006">
        <w:t>Power</w:t>
      </w:r>
      <w:proofErr w:type="spellEnd"/>
      <w:r w:rsidR="0068551E" w:rsidRPr="00966006">
        <w:t xml:space="preserve"> BI y </w:t>
      </w:r>
      <w:proofErr w:type="spellStart"/>
      <w:r w:rsidR="0068551E" w:rsidRPr="002C7DA8">
        <w:rPr>
          <w:i/>
          <w:iCs/>
        </w:rPr>
        <w:t>Power</w:t>
      </w:r>
      <w:proofErr w:type="spellEnd"/>
      <w:r w:rsidR="0068551E" w:rsidRPr="002C7DA8">
        <w:rPr>
          <w:i/>
          <w:iCs/>
        </w:rPr>
        <w:t xml:space="preserve"> </w:t>
      </w:r>
      <w:proofErr w:type="spellStart"/>
      <w:r w:rsidR="0068551E" w:rsidRPr="002C7DA8">
        <w:rPr>
          <w:i/>
          <w:iCs/>
        </w:rPr>
        <w:t>Pivot</w:t>
      </w:r>
      <w:proofErr w:type="spellEnd"/>
      <w:r w:rsidR="0068551E" w:rsidRPr="00966006">
        <w:t xml:space="preserve"> en Excel. Las fórmulas </w:t>
      </w:r>
      <w:r w:rsidR="0068551E" w:rsidRPr="00B62360">
        <w:rPr>
          <w:i/>
          <w:iCs/>
        </w:rPr>
        <w:t>DAX</w:t>
      </w:r>
      <w:r w:rsidR="0068551E" w:rsidRPr="00966006">
        <w:t xml:space="preserve"> abarcan funciones, operadores y valores para realizar cálculos avanzados y consultas en los datos de las tablas y columnas relacionadas de los modelos de datos tabulares.</w:t>
      </w:r>
      <w:r w:rsidR="00ED70D9" w:rsidRPr="00966006">
        <w:t xml:space="preserve"> </w:t>
      </w:r>
      <w:r w:rsidR="0068551E" w:rsidRPr="00966006">
        <w:rPr>
          <w:shd w:val="clear" w:color="auto" w:fill="FFFFFF"/>
        </w:rPr>
        <w:t>Las fórmulas DAX se usan en medidas, columnas calculadas, tablas calculadas y seguridad de nivel de fila.</w:t>
      </w:r>
    </w:p>
    <w:p w14:paraId="663C028A" w14:textId="77777777" w:rsidR="0068551E" w:rsidRPr="00966006" w:rsidRDefault="0068551E" w:rsidP="00ED70D9">
      <w:pPr>
        <w:pStyle w:val="Ttulo4"/>
      </w:pPr>
      <w:bookmarkStart w:id="63" w:name="_Toc170055984"/>
      <w:r w:rsidRPr="00966006">
        <w:rPr>
          <w:shd w:val="clear" w:color="auto" w:fill="FFFFFF"/>
        </w:rPr>
        <w:t>Medidas</w:t>
      </w:r>
      <w:bookmarkEnd w:id="63"/>
    </w:p>
    <w:p w14:paraId="332F8D81" w14:textId="529AAA16" w:rsidR="0068551E" w:rsidRPr="00966006" w:rsidRDefault="0068551E" w:rsidP="00ED70D9">
      <w:r w:rsidRPr="00966006">
        <w:rPr>
          <w:shd w:val="clear" w:color="auto" w:fill="FFFFFF"/>
        </w:rPr>
        <w:t xml:space="preserve">Las medidas son fórmulas de cálculo dinámico en las que los resultados cambian en función del contexto. Las medidas se usan en informes en los que se pueden combinar y filtrar datos del modelo mediante varios atributos, como un informe de </w:t>
      </w:r>
      <w:proofErr w:type="spellStart"/>
      <w:r w:rsidRPr="00966006">
        <w:rPr>
          <w:shd w:val="clear" w:color="auto" w:fill="FFFFFF"/>
        </w:rPr>
        <w:t>Power</w:t>
      </w:r>
      <w:proofErr w:type="spellEnd"/>
      <w:r w:rsidRPr="00966006">
        <w:rPr>
          <w:shd w:val="clear" w:color="auto" w:fill="FFFFFF"/>
        </w:rPr>
        <w:t xml:space="preserve"> BI. Las medidas se crean con la barra de fórmulas </w:t>
      </w:r>
      <w:r w:rsidRPr="00D7684D">
        <w:rPr>
          <w:i/>
          <w:iCs/>
          <w:shd w:val="clear" w:color="auto" w:fill="FFFFFF"/>
        </w:rPr>
        <w:t>DAX</w:t>
      </w:r>
      <w:r w:rsidRPr="00966006">
        <w:rPr>
          <w:shd w:val="clear" w:color="auto" w:fill="FFFFFF"/>
        </w:rPr>
        <w:t xml:space="preserve"> del diseñador de modelos.</w:t>
      </w:r>
      <w:r w:rsidR="001259C5">
        <w:rPr>
          <w:shd w:val="clear" w:color="auto" w:fill="FFFFFF"/>
        </w:rPr>
        <w:t xml:space="preserve"> </w:t>
      </w:r>
      <w:r w:rsidRPr="00966006">
        <w:rPr>
          <w:shd w:val="clear" w:color="auto" w:fill="FFFFFF"/>
        </w:rPr>
        <w:t xml:space="preserve">Una fórmula en una medida puede usar las funciones de agregación estándar creadas automáticamente con la característica de </w:t>
      </w:r>
      <w:r w:rsidR="00B62360">
        <w:rPr>
          <w:shd w:val="clear" w:color="auto" w:fill="FFFFFF"/>
        </w:rPr>
        <w:t>a</w:t>
      </w:r>
      <w:r w:rsidRPr="00966006">
        <w:rPr>
          <w:shd w:val="clear" w:color="auto" w:fill="FFFFFF"/>
        </w:rPr>
        <w:t xml:space="preserve">utosuma (como COUNT o SUM), aunque también se puede definir </w:t>
      </w:r>
      <w:r w:rsidR="00ED70D9" w:rsidRPr="00966006">
        <w:rPr>
          <w:shd w:val="clear" w:color="auto" w:fill="FFFFFF"/>
        </w:rPr>
        <w:t>una</w:t>
      </w:r>
      <w:r w:rsidRPr="00966006">
        <w:rPr>
          <w:shd w:val="clear" w:color="auto" w:fill="FFFFFF"/>
        </w:rPr>
        <w:t xml:space="preserve"> fórmula </w:t>
      </w:r>
      <w:r w:rsidR="00ED70D9" w:rsidRPr="00966006">
        <w:rPr>
          <w:shd w:val="clear" w:color="auto" w:fill="FFFFFF"/>
        </w:rPr>
        <w:t xml:space="preserve">propia </w:t>
      </w:r>
      <w:r w:rsidRPr="00966006">
        <w:rPr>
          <w:shd w:val="clear" w:color="auto" w:fill="FFFFFF"/>
        </w:rPr>
        <w:t xml:space="preserve">con la barra de fórmulas </w:t>
      </w:r>
      <w:r w:rsidRPr="00D7684D">
        <w:rPr>
          <w:i/>
          <w:iCs/>
          <w:shd w:val="clear" w:color="auto" w:fill="FFFFFF"/>
        </w:rPr>
        <w:t>DAX</w:t>
      </w:r>
      <w:r w:rsidRPr="00966006">
        <w:rPr>
          <w:shd w:val="clear" w:color="auto" w:fill="FFFFFF"/>
        </w:rPr>
        <w:t xml:space="preserve">. 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del cálculo inmediatamente es que el resultado de una medida no se puede determinar sin el contexto. Se ejecuta una consulta distinta por cada celda de los resultados. Es decir, cada </w:t>
      </w:r>
      <w:r w:rsidRPr="00966006">
        <w:rPr>
          <w:shd w:val="clear" w:color="auto" w:fill="FFFFFF"/>
        </w:rPr>
        <w:lastRenderedPageBreak/>
        <w:t xml:space="preserve">combinación de encabezados de fila y de columna de una tabla dinámica, o cada selección de segmentación de datos y filtros de un informe de </w:t>
      </w:r>
      <w:proofErr w:type="spellStart"/>
      <w:r w:rsidRPr="00966006">
        <w:rPr>
          <w:shd w:val="clear" w:color="auto" w:fill="FFFFFF"/>
        </w:rPr>
        <w:t>Power</w:t>
      </w:r>
      <w:proofErr w:type="spellEnd"/>
      <w:r w:rsidRPr="00966006">
        <w:rPr>
          <w:shd w:val="clear" w:color="auto" w:fill="FFFFFF"/>
        </w:rPr>
        <w:t xml:space="preserve"> BI, genera un subconjunto de datos diferente sobre el que se calcula la medida</w:t>
      </w:r>
      <w:r w:rsidR="00503693">
        <w:rPr>
          <w:shd w:val="clear" w:color="auto" w:fill="FFFFFF"/>
        </w:rPr>
        <w:t xml:space="preserve"> </w:t>
      </w:r>
      <w:r w:rsidR="00EE490E">
        <w:rPr>
          <w:shd w:val="clear" w:color="auto" w:fill="FFFFFF"/>
        </w:rPr>
        <w:fldChar w:fldCharType="begin" w:fldLock="1"/>
      </w:r>
      <w:r w:rsidR="00A31FD9">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A31FD9" w:rsidRPr="00A31FD9">
        <w:rPr>
          <w:noProof/>
          <w:shd w:val="clear" w:color="auto" w:fill="FFFFFF"/>
        </w:rPr>
        <w:t>[24]</w:t>
      </w:r>
      <w:r w:rsidR="00EE490E">
        <w:rPr>
          <w:shd w:val="clear" w:color="auto" w:fill="FFFFFF"/>
        </w:rPr>
        <w:fldChar w:fldCharType="end"/>
      </w:r>
      <w:r w:rsidRPr="00966006">
        <w:rPr>
          <w:shd w:val="clear" w:color="auto" w:fill="FFFFFF"/>
        </w:rPr>
        <w:t xml:space="preserve">. En este informe se han creado varias medidas, las cuales se han organizado por carpetas para mantener un orden claro de cada una de ellas. En </w:t>
      </w:r>
      <w:r w:rsidR="0056259E">
        <w:rPr>
          <w:shd w:val="clear" w:color="auto" w:fill="FFFFFF"/>
        </w:rPr>
        <w:t>el</w:t>
      </w:r>
      <w:r w:rsidRPr="00966006">
        <w:rPr>
          <w:shd w:val="clear" w:color="auto" w:fill="FFFFFF"/>
        </w:rPr>
        <w:t xml:space="preserve"> </w:t>
      </w:r>
      <w:r w:rsidR="001259C5">
        <w:rPr>
          <w:shd w:val="clear" w:color="auto" w:fill="FFFFFF"/>
        </w:rPr>
        <w:fldChar w:fldCharType="begin"/>
      </w:r>
      <w:r w:rsidR="001259C5">
        <w:rPr>
          <w:shd w:val="clear" w:color="auto" w:fill="FFFFFF"/>
        </w:rPr>
        <w:instrText xml:space="preserve"> REF _Ref169244904 \h </w:instrText>
      </w:r>
      <w:r w:rsidR="001259C5">
        <w:rPr>
          <w:shd w:val="clear" w:color="auto" w:fill="FFFFFF"/>
        </w:rPr>
      </w:r>
      <w:r w:rsidR="001259C5">
        <w:rPr>
          <w:shd w:val="clear" w:color="auto" w:fill="FFFFFF"/>
        </w:rPr>
        <w:fldChar w:fldCharType="separate"/>
      </w:r>
      <w:r w:rsidR="00B202AF" w:rsidRPr="00216D11">
        <w:t xml:space="preserve">Anexo </w:t>
      </w:r>
      <w:r w:rsidR="00B202AF">
        <w:rPr>
          <w:noProof/>
        </w:rPr>
        <w:t>B</w:t>
      </w:r>
      <w:r w:rsidR="001259C5">
        <w:rPr>
          <w:shd w:val="clear" w:color="auto" w:fill="FFFFFF"/>
        </w:rPr>
        <w:fldChar w:fldCharType="end"/>
      </w:r>
      <w:r w:rsidR="0056259E">
        <w:rPr>
          <w:shd w:val="clear" w:color="auto" w:fill="FFFFFF"/>
        </w:rPr>
        <w:t xml:space="preserve"> </w:t>
      </w:r>
      <w:r w:rsidRPr="00966006">
        <w:rPr>
          <w:shd w:val="clear" w:color="auto" w:fill="FFFFFF"/>
        </w:rPr>
        <w:t>se encuentran las funciones que se han creado</w:t>
      </w:r>
      <w:r w:rsidR="00EE490E">
        <w:rPr>
          <w:shd w:val="clear" w:color="auto" w:fill="FFFFFF"/>
        </w:rPr>
        <w:t>.</w:t>
      </w:r>
    </w:p>
    <w:p w14:paraId="398BA80A" w14:textId="77777777" w:rsidR="0068551E" w:rsidRPr="00966006" w:rsidRDefault="0068551E" w:rsidP="00ED70D9">
      <w:pPr>
        <w:pStyle w:val="Ttulo4"/>
      </w:pPr>
      <w:bookmarkStart w:id="64" w:name="_Toc170055985"/>
      <w:r w:rsidRPr="00966006">
        <w:rPr>
          <w:shd w:val="clear" w:color="auto" w:fill="FFFFFF"/>
        </w:rPr>
        <w:t>Tablas calculadas</w:t>
      </w:r>
      <w:bookmarkEnd w:id="64"/>
    </w:p>
    <w:p w14:paraId="3DBA5E66" w14:textId="7F79D2F1" w:rsidR="0068551E" w:rsidRPr="00966006" w:rsidRDefault="0068551E" w:rsidP="00ED70D9">
      <w:pPr>
        <w:rPr>
          <w:shd w:val="clear" w:color="auto" w:fill="FFFFFF"/>
        </w:rPr>
      </w:pPr>
      <w:r w:rsidRPr="00966006">
        <w:rPr>
          <w:shd w:val="clear" w:color="auto" w:fill="FFFFFF"/>
        </w:rPr>
        <w:t xml:space="preserve">Una tabla calculada es un objeto calculado, basado en una expresión de fórmula, que se deriva de todas las tablas </w:t>
      </w:r>
      <w:r w:rsidR="00EE490E">
        <w:rPr>
          <w:shd w:val="clear" w:color="auto" w:fill="FFFFFF"/>
        </w:rPr>
        <w:t>(</w:t>
      </w:r>
      <w:r w:rsidRPr="00966006">
        <w:rPr>
          <w:shd w:val="clear" w:color="auto" w:fill="FFFFFF"/>
        </w:rPr>
        <w:t xml:space="preserve">o parte de ellas) del mismo modelo. En lugar de consultar y cargar valores en las columnas de la nueva tabla desde un origen de datos, una fórmula </w:t>
      </w:r>
      <w:r w:rsidRPr="00B62360">
        <w:rPr>
          <w:i/>
          <w:iCs/>
          <w:shd w:val="clear" w:color="auto" w:fill="FFFFFF"/>
        </w:rPr>
        <w:t>DAX</w:t>
      </w:r>
      <w:r w:rsidRPr="00966006">
        <w:rPr>
          <w:shd w:val="clear" w:color="auto" w:fill="FFFFFF"/>
        </w:rPr>
        <w:t xml:space="preserve"> define los valores de la tabla. Las tablas calculadas admiten relaciones con otras tablas, tienen tipos de datos y formato, y pueden pertenecer a una categoría de datos</w:t>
      </w:r>
      <w:r w:rsidR="004235CD">
        <w:rPr>
          <w:shd w:val="clear" w:color="auto" w:fill="FFFFFF"/>
        </w:rPr>
        <w:t xml:space="preserve"> </w:t>
      </w:r>
      <w:r w:rsidR="00EE490E">
        <w:rPr>
          <w:shd w:val="clear" w:color="auto" w:fill="FFFFFF"/>
        </w:rPr>
        <w:fldChar w:fldCharType="begin" w:fldLock="1"/>
      </w:r>
      <w:r w:rsidR="00A31FD9">
        <w:rPr>
          <w:shd w:val="clear" w:color="auto" w:fill="FFFFFF"/>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24]","plainTextFormattedCitation":"[24]","previouslyFormattedCitation":"[24]"},"properties":{"noteIndex":0},"schema":"https://github.com/citation-style-language/schema/raw/master/csl-citation.json"}</w:instrText>
      </w:r>
      <w:r w:rsidR="00EE490E">
        <w:rPr>
          <w:shd w:val="clear" w:color="auto" w:fill="FFFFFF"/>
        </w:rPr>
        <w:fldChar w:fldCharType="separate"/>
      </w:r>
      <w:r w:rsidR="00A31FD9" w:rsidRPr="00A31FD9">
        <w:rPr>
          <w:noProof/>
          <w:shd w:val="clear" w:color="auto" w:fill="FFFFFF"/>
        </w:rPr>
        <w:t>[24]</w:t>
      </w:r>
      <w:r w:rsidR="00EE490E">
        <w:rPr>
          <w:shd w:val="clear" w:color="auto" w:fill="FFFFFF"/>
        </w:rPr>
        <w:fldChar w:fldCharType="end"/>
      </w:r>
      <w:r w:rsidRPr="00966006">
        <w:rPr>
          <w:shd w:val="clear" w:color="auto" w:fill="FFFFFF"/>
        </w:rPr>
        <w:t xml:space="preserve">. </w:t>
      </w:r>
    </w:p>
    <w:p w14:paraId="31C455EF" w14:textId="7F9E6341" w:rsidR="0068551E" w:rsidRPr="00966006" w:rsidRDefault="00ED70D9" w:rsidP="00ED70D9">
      <w:r w:rsidRPr="00966006">
        <w:t xml:space="preserve">La tabla D_CALENDARIO donde se </w:t>
      </w:r>
      <w:r w:rsidR="00EE490E">
        <w:t>registran</w:t>
      </w:r>
      <w:r w:rsidRPr="00966006">
        <w:t xml:space="preserve"> las fechas para después relacionarla con las tablas de hecho, se ha creado utilizando </w:t>
      </w:r>
      <w:r w:rsidRPr="00B62360">
        <w:rPr>
          <w:i/>
          <w:iCs/>
        </w:rPr>
        <w:t>DAX</w:t>
      </w:r>
      <w:r w:rsidR="008258EC">
        <w:t>, mediante la función</w:t>
      </w:r>
      <w:r w:rsidR="00A07BCB">
        <w:t xml:space="preserve"> </w:t>
      </w:r>
      <w:r w:rsidRPr="00B62360">
        <w:rPr>
          <w:i/>
          <w:iCs/>
        </w:rPr>
        <w:t>CALENDAR</w:t>
      </w:r>
      <w:r w:rsidRPr="00966006">
        <w:t xml:space="preserve">. </w:t>
      </w:r>
      <w:r w:rsidR="00A07BCB">
        <w:t>Esta función</w:t>
      </w:r>
      <w:r w:rsidRPr="00966006">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4235CD">
        <w:t xml:space="preserve"> </w:t>
      </w:r>
      <w:r w:rsidR="008258EC">
        <w:fldChar w:fldCharType="begin" w:fldLock="1"/>
      </w:r>
      <w:r w:rsidR="00A31FD9">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25]","plainTextFormattedCitation":"[25]","previouslyFormattedCitation":"[25]"},"properties":{"noteIndex":0},"schema":"https://github.com/citation-style-language/schema/raw/master/csl-citation.json"}</w:instrText>
      </w:r>
      <w:r w:rsidR="008258EC">
        <w:fldChar w:fldCharType="separate"/>
      </w:r>
      <w:r w:rsidR="00A31FD9" w:rsidRPr="00A31FD9">
        <w:rPr>
          <w:noProof/>
        </w:rPr>
        <w:t>[25]</w:t>
      </w:r>
      <w:r w:rsidR="008258EC">
        <w:fldChar w:fldCharType="end"/>
      </w:r>
      <w:r w:rsidR="00A07BCB">
        <w:t>.</w:t>
      </w:r>
      <w:r w:rsidRPr="00966006">
        <w:t xml:space="preserve"> </w:t>
      </w:r>
      <w:r w:rsidR="008258EC">
        <w:t xml:space="preserve">En este caso se han cogido los datos desde 2015 a 2017 ya que el análisis se basa en los datos de 2016. </w:t>
      </w:r>
      <w:r w:rsidRPr="00966006">
        <w:t xml:space="preserve">Una vez creada la tabla se cuenta con una </w:t>
      </w:r>
      <w:r w:rsidRPr="00966006">
        <w:rPr>
          <w:shd w:val="clear" w:color="auto" w:fill="FFFFFF"/>
        </w:rPr>
        <w:t xml:space="preserve">columna de fechas que se puede usar. </w:t>
      </w:r>
      <w:r w:rsidR="00AD253B">
        <w:rPr>
          <w:shd w:val="clear" w:color="auto" w:fill="FFFFFF"/>
        </w:rPr>
        <w:t xml:space="preserve">A través de la columna fecha, utilizando las funciones de </w:t>
      </w:r>
      <w:r w:rsidR="00AD253B" w:rsidRPr="00B62360">
        <w:rPr>
          <w:i/>
          <w:iCs/>
          <w:shd w:val="clear" w:color="auto" w:fill="FFFFFF"/>
        </w:rPr>
        <w:t>DAX</w:t>
      </w:r>
      <w:r w:rsidR="00AD253B">
        <w:rPr>
          <w:shd w:val="clear" w:color="auto" w:fill="FFFFFF"/>
        </w:rPr>
        <w:t>, se han obtenido otras</w:t>
      </w:r>
      <w:r w:rsidR="00A07BCB">
        <w:rPr>
          <w:shd w:val="clear" w:color="auto" w:fill="FFFFFF"/>
        </w:rPr>
        <w:t xml:space="preserve"> c</w:t>
      </w:r>
      <w:r w:rsidRPr="00966006">
        <w:rPr>
          <w:shd w:val="clear" w:color="auto" w:fill="FFFFFF"/>
        </w:rPr>
        <w:t xml:space="preserve">olumnas </w:t>
      </w:r>
      <w:r w:rsidR="00AD253B">
        <w:rPr>
          <w:shd w:val="clear" w:color="auto" w:fill="FFFFFF"/>
        </w:rPr>
        <w:t xml:space="preserve">como la del </w:t>
      </w:r>
      <w:r w:rsidRPr="00966006">
        <w:rPr>
          <w:shd w:val="clear" w:color="auto" w:fill="FFFFFF"/>
        </w:rPr>
        <w:t xml:space="preserve">año, el número del mes, la semana del año y el día de la semana. </w:t>
      </w:r>
    </w:p>
    <w:p w14:paraId="230459B7" w14:textId="2DC16DC8" w:rsidR="00586A96" w:rsidRDefault="009C7BF7" w:rsidP="00586A96">
      <w:pPr>
        <w:pStyle w:val="Ttulo2"/>
      </w:pPr>
      <w:bookmarkStart w:id="65" w:name="_Toc170055986"/>
      <w:bookmarkStart w:id="66" w:name="_Toc170110507"/>
      <w:r>
        <w:t>Visualización</w:t>
      </w:r>
      <w:bookmarkEnd w:id="65"/>
      <w:bookmarkEnd w:id="66"/>
    </w:p>
    <w:p w14:paraId="78D6F1F2" w14:textId="17A7D33F" w:rsidR="00BE7346" w:rsidRPr="008258EC" w:rsidRDefault="00BE7346" w:rsidP="00BE7346">
      <w:r w:rsidRPr="00966006">
        <w:t xml:space="preserve">Una vez conectados los datos, diseñado el modelo y creado las medidas necesarias, se </w:t>
      </w:r>
      <w:r w:rsidR="00390D2F">
        <w:t xml:space="preserve">ha comenzado a </w:t>
      </w:r>
      <w:r w:rsidRPr="00966006">
        <w:t xml:space="preserve">crear el informe. En el lado derecho se encuentran los paneles de visualizaciones, filtros y campos. Los datos de la tabla del libro de Excel aparecen en el panel campos, mostrando el nombre de la tabla, en la parte superior, y los encabezados de columna como campos individuales debajo. </w:t>
      </w:r>
    </w:p>
    <w:p w14:paraId="2279D2A7" w14:textId="70DB8555" w:rsidR="0068551E" w:rsidRPr="00966006" w:rsidRDefault="0068551E" w:rsidP="009C7BF7">
      <w:pPr>
        <w:pStyle w:val="Ttulo3"/>
      </w:pPr>
      <w:bookmarkStart w:id="67" w:name="_Toc170055987"/>
      <w:bookmarkStart w:id="68" w:name="_Toc170110508"/>
      <w:r w:rsidRPr="00966006">
        <w:rPr>
          <w:shd w:val="clear" w:color="auto" w:fill="FFFFFF"/>
        </w:rPr>
        <w:t>Estructura del informe</w:t>
      </w:r>
      <w:bookmarkEnd w:id="67"/>
      <w:bookmarkEnd w:id="68"/>
    </w:p>
    <w:p w14:paraId="085B591C" w14:textId="77777777" w:rsidR="00D26E5D" w:rsidRDefault="0068551E" w:rsidP="00ED70D9">
      <w:pPr>
        <w:rPr>
          <w:shd w:val="clear" w:color="auto" w:fill="FFFFFF"/>
        </w:rPr>
      </w:pPr>
      <w:r w:rsidRPr="00966006">
        <w:rPr>
          <w:shd w:val="clear" w:color="auto" w:fill="FFFFFF"/>
        </w:rPr>
        <w:t xml:space="preserve">Estructuralmente, el informe de </w:t>
      </w:r>
      <w:proofErr w:type="spellStart"/>
      <w:r w:rsidRPr="00966006">
        <w:rPr>
          <w:shd w:val="clear" w:color="auto" w:fill="FFFFFF"/>
        </w:rPr>
        <w:t>Power</w:t>
      </w:r>
      <w:proofErr w:type="spellEnd"/>
      <w:r w:rsidRPr="00966006">
        <w:rPr>
          <w:shd w:val="clear" w:color="auto" w:fill="FFFFFF"/>
        </w:rPr>
        <w:t xml:space="preserve"> BI se conecta a un único modelo semántico y tiene varias páginas de informe. En cada página, se han diseñado objetos de informe, entre los que se incluyen los siguientes: </w:t>
      </w:r>
    </w:p>
    <w:p w14:paraId="54E0520E" w14:textId="77777777" w:rsidR="00D26E5D" w:rsidRPr="00D26E5D" w:rsidRDefault="00D26E5D" w:rsidP="00D26E5D">
      <w:pPr>
        <w:pStyle w:val="Sinespaciado"/>
      </w:pPr>
      <w:r>
        <w:rPr>
          <w:shd w:val="clear" w:color="auto" w:fill="FFFFFF"/>
        </w:rPr>
        <w:t>O</w:t>
      </w:r>
      <w:r w:rsidR="0068551E" w:rsidRPr="00966006">
        <w:rPr>
          <w:shd w:val="clear" w:color="auto" w:fill="FFFFFF"/>
        </w:rPr>
        <w:t>bjetos visuales, que s</w:t>
      </w:r>
      <w:r w:rsidR="00B62360">
        <w:rPr>
          <w:shd w:val="clear" w:color="auto" w:fill="FFFFFF"/>
        </w:rPr>
        <w:t>on</w:t>
      </w:r>
      <w:r w:rsidR="0068551E" w:rsidRPr="00966006">
        <w:rPr>
          <w:shd w:val="clear" w:color="auto" w:fill="FFFFFF"/>
        </w:rPr>
        <w:t xml:space="preserve"> visualizaciones de datos del modelo semántico </w:t>
      </w:r>
    </w:p>
    <w:p w14:paraId="3693135B" w14:textId="4D9B772E" w:rsidR="0068551E" w:rsidRPr="00966006" w:rsidRDefault="00D26E5D" w:rsidP="00D26E5D">
      <w:pPr>
        <w:pStyle w:val="Sinespaciado"/>
      </w:pPr>
      <w:r>
        <w:rPr>
          <w:shd w:val="clear" w:color="auto" w:fill="FFFFFF"/>
        </w:rPr>
        <w:t>E</w:t>
      </w:r>
      <w:r w:rsidR="0068551E" w:rsidRPr="00966006">
        <w:rPr>
          <w:shd w:val="clear" w:color="auto" w:fill="FFFFFF"/>
        </w:rPr>
        <w:t>lementos</w:t>
      </w:r>
      <w:r w:rsidR="00966006" w:rsidRPr="00966006">
        <w:rPr>
          <w:shd w:val="clear" w:color="auto" w:fill="FFFFFF"/>
        </w:rPr>
        <w:t>,</w:t>
      </w:r>
      <w:r w:rsidR="0068551E" w:rsidRPr="00966006">
        <w:rPr>
          <w:shd w:val="clear" w:color="auto" w:fill="FFFFFF"/>
        </w:rPr>
        <w:t xml:space="preserve"> que proporcionan interés visual, pero no usan datos del modelo semántico. </w:t>
      </w:r>
      <w:r w:rsidR="0068551E" w:rsidRPr="00966006">
        <w:rPr>
          <w:shd w:val="clear" w:color="auto" w:fill="FFFFFF"/>
        </w:rPr>
        <w:lastRenderedPageBreak/>
        <w:t xml:space="preserve">Entre </w:t>
      </w:r>
      <w:r>
        <w:rPr>
          <w:shd w:val="clear" w:color="auto" w:fill="FFFFFF"/>
        </w:rPr>
        <w:t>ellos</w:t>
      </w:r>
      <w:r w:rsidR="0068551E" w:rsidRPr="00966006">
        <w:rPr>
          <w:shd w:val="clear" w:color="auto" w:fill="FFFFFF"/>
        </w:rPr>
        <w:t xml:space="preserve"> se incluyen cuadros de texto, botones, formas e imágenes.</w:t>
      </w:r>
    </w:p>
    <w:p w14:paraId="30275511" w14:textId="77777777" w:rsidR="00B57C97" w:rsidRDefault="0068551E" w:rsidP="009C7BF7">
      <w:pPr>
        <w:pStyle w:val="Ttulo3"/>
        <w:rPr>
          <w:shd w:val="clear" w:color="auto" w:fill="FFFFFF"/>
        </w:rPr>
      </w:pPr>
      <w:bookmarkStart w:id="69" w:name="_Toc170055988"/>
      <w:bookmarkStart w:id="70" w:name="_Toc170110509"/>
      <w:r w:rsidRPr="00966006">
        <w:rPr>
          <w:shd w:val="clear" w:color="auto" w:fill="FFFFFF"/>
        </w:rPr>
        <w:t>Especificación del diseño del informe analítico</w:t>
      </w:r>
      <w:bookmarkEnd w:id="69"/>
      <w:bookmarkEnd w:id="70"/>
    </w:p>
    <w:p w14:paraId="21036F14" w14:textId="79F9A138" w:rsidR="00BA1DE0" w:rsidRPr="00BA1DE0" w:rsidRDefault="00BA1DE0" w:rsidP="00BA1DE0">
      <w:pPr>
        <w:rPr>
          <w:shd w:val="clear" w:color="auto" w:fill="FFFFFF"/>
        </w:rPr>
      </w:pPr>
      <w:r w:rsidRPr="00966006">
        <w:t xml:space="preserve">Tener datos correctos y seleccionar los objetos visuales adecuados es crucial, pero también es importante que el informe sea visualmente atractivo. Un buen diseño debe guiar al consumidor para encontrar y comprender rápidamente las respuestas a sus preguntas. Al observar un informe, los consumidores pasan por un proceso automático e inconsciente para comprender lo que ven. </w:t>
      </w:r>
      <w:r w:rsidRPr="00BA1DE0">
        <w:rPr>
          <w:shd w:val="clear" w:color="auto" w:fill="FFFFFF"/>
        </w:rPr>
        <w:t xml:space="preserve">Los informes y cuadros de mando eficaces deben permitir a los usuarios responder rápidamente a sus preguntas sobre datos para que puedan centrarse en sus principales tareas y responsabilidades empresariales. Para </w:t>
      </w:r>
      <w:r>
        <w:rPr>
          <w:shd w:val="clear" w:color="auto" w:fill="FFFFFF"/>
        </w:rPr>
        <w:t xml:space="preserve">ello se recomienda seguir la </w:t>
      </w:r>
      <w:r w:rsidRPr="00BA1DE0">
        <w:rPr>
          <w:shd w:val="clear" w:color="auto" w:fill="FFFFFF"/>
        </w:rPr>
        <w:t>regla 3-30-300</w:t>
      </w:r>
      <w:r>
        <w:rPr>
          <w:shd w:val="clear" w:color="auto" w:fill="FFFFFF"/>
        </w:rPr>
        <w:t xml:space="preserve">, </w:t>
      </w:r>
      <w:r w:rsidRPr="00BA1DE0">
        <w:rPr>
          <w:shd w:val="clear" w:color="auto" w:fill="FFFFFF"/>
        </w:rPr>
        <w:t xml:space="preserve">un enfoque directo y práctico para </w:t>
      </w:r>
      <w:r>
        <w:rPr>
          <w:shd w:val="clear" w:color="auto" w:fill="FFFFFF"/>
        </w:rPr>
        <w:t xml:space="preserve">producir </w:t>
      </w:r>
      <w:r w:rsidRPr="00BA1DE0">
        <w:rPr>
          <w:shd w:val="clear" w:color="auto" w:fill="FFFFFF"/>
        </w:rPr>
        <w:t xml:space="preserve">diseños de informes eficientes estructurando los informes de una manera funcionalmente jerárquica. </w:t>
      </w:r>
      <w:r>
        <w:rPr>
          <w:shd w:val="clear" w:color="auto" w:fill="FFFFFF"/>
        </w:rPr>
        <w:t xml:space="preserve">Esta regla se define por el tiempo que </w:t>
      </w:r>
      <w:r w:rsidRPr="00BA1DE0">
        <w:rPr>
          <w:shd w:val="clear" w:color="auto" w:fill="FFFFFF"/>
        </w:rPr>
        <w:t>deberían tardar los usuarios en obtener cierta información o realizar ciertas tareas en un informe.</w:t>
      </w:r>
      <w:r>
        <w:rPr>
          <w:shd w:val="clear" w:color="auto" w:fill="FFFFFF"/>
        </w:rPr>
        <w:t xml:space="preserve"> Es decir, e</w:t>
      </w:r>
      <w:r w:rsidRPr="00BA1DE0">
        <w:rPr>
          <w:shd w:val="clear" w:color="auto" w:fill="FFFFFF"/>
        </w:rPr>
        <w:t>n 3 segundos</w:t>
      </w:r>
      <w:r>
        <w:rPr>
          <w:shd w:val="clear" w:color="auto" w:fill="FFFFFF"/>
        </w:rPr>
        <w:t>, l</w:t>
      </w:r>
      <w:r w:rsidRPr="00BA1DE0">
        <w:rPr>
          <w:shd w:val="clear" w:color="auto" w:fill="FFFFFF"/>
        </w:rPr>
        <w:t>os usuarios deben obtener una visión general de las preguntas y áreas más importantes.</w:t>
      </w:r>
      <w:r>
        <w:rPr>
          <w:shd w:val="clear" w:color="auto" w:fill="FFFFFF"/>
        </w:rPr>
        <w:t xml:space="preserve"> </w:t>
      </w:r>
      <w:r w:rsidRPr="00BA1DE0">
        <w:rPr>
          <w:shd w:val="clear" w:color="auto" w:fill="FFFFFF"/>
        </w:rPr>
        <w:t>En 30 segundos</w:t>
      </w:r>
      <w:r>
        <w:rPr>
          <w:shd w:val="clear" w:color="auto" w:fill="FFFFFF"/>
        </w:rPr>
        <w:t>,</w:t>
      </w:r>
      <w:r w:rsidRPr="00BA1DE0">
        <w:rPr>
          <w:shd w:val="clear" w:color="auto" w:fill="FFFFFF"/>
        </w:rPr>
        <w:t xml:space="preserve"> </w:t>
      </w:r>
      <w:r>
        <w:rPr>
          <w:shd w:val="clear" w:color="auto" w:fill="FFFFFF"/>
        </w:rPr>
        <w:t>l</w:t>
      </w:r>
      <w:r w:rsidRPr="00BA1DE0">
        <w:rPr>
          <w:shd w:val="clear" w:color="auto" w:fill="FFFFFF"/>
        </w:rPr>
        <w:t xml:space="preserve">os usuarios deben filtrar y hacer </w:t>
      </w:r>
      <w:r w:rsidRPr="00BA1DE0">
        <w:rPr>
          <w:i/>
          <w:iCs/>
          <w:shd w:val="clear" w:color="auto" w:fill="FFFFFF"/>
        </w:rPr>
        <w:t>zoom</w:t>
      </w:r>
      <w:r w:rsidRPr="00BA1DE0">
        <w:rPr>
          <w:shd w:val="clear" w:color="auto" w:fill="FFFFFF"/>
        </w:rPr>
        <w:t xml:space="preserve"> para identificar los periodos y categorías en los que centrarse.</w:t>
      </w:r>
      <w:r>
        <w:rPr>
          <w:shd w:val="clear" w:color="auto" w:fill="FFFFFF"/>
        </w:rPr>
        <w:t xml:space="preserve"> Y en 3</w:t>
      </w:r>
      <w:r w:rsidRPr="00BA1DE0">
        <w:rPr>
          <w:shd w:val="clear" w:color="auto" w:fill="FFFFFF"/>
        </w:rPr>
        <w:t>00 segundos</w:t>
      </w:r>
      <w:r>
        <w:rPr>
          <w:shd w:val="clear" w:color="auto" w:fill="FFFFFF"/>
        </w:rPr>
        <w:t>, l</w:t>
      </w:r>
      <w:r w:rsidRPr="00BA1DE0">
        <w:rPr>
          <w:shd w:val="clear" w:color="auto" w:fill="FFFFFF"/>
        </w:rPr>
        <w:t>os usuarios deben poder obtener detalles a la carta para fundamentar sus decisiones y acciones.</w:t>
      </w:r>
      <w:r>
        <w:rPr>
          <w:shd w:val="clear" w:color="auto" w:fill="FFFFFF"/>
        </w:rPr>
        <w:t xml:space="preserve"> </w:t>
      </w:r>
      <w:r w:rsidRPr="00BA1DE0">
        <w:rPr>
          <w:shd w:val="clear" w:color="auto" w:fill="FFFFFF"/>
        </w:rPr>
        <w:t>Los segundos de esta regla pretenden ilustrar los conceptos de forma concreta; son objetivos aproximados y no literales</w:t>
      </w:r>
      <w:r>
        <w:rPr>
          <w:shd w:val="clear" w:color="auto" w:fill="FFFFFF"/>
        </w:rPr>
        <w:t xml:space="preserve"> </w:t>
      </w:r>
      <w:r>
        <w:rPr>
          <w:shd w:val="clear" w:color="auto" w:fill="FFFFFF"/>
        </w:rPr>
        <w:fldChar w:fldCharType="begin" w:fldLock="1"/>
      </w:r>
      <w:r w:rsidR="00A31FD9">
        <w:rPr>
          <w:shd w:val="clear" w:color="auto" w:fill="FFFFFF"/>
        </w:rPr>
        <w:instrText>ADDIN CSL_CITATION {"citationItems":[{"id":"ITEM-1","itemData":{"author":[{"dropping-particle":"","family":"Kurt Buhler","given":"","non-dropping-particle":"","parse-names":false,"suffix":""}],"id":"ITEM-1","issued":{"date-parts":[["2024"]]},"title":"Introducing the 3-30-300 rule for better reports","type":"article-journal"},"uris":["http://www.mendeley.com/documents/?uuid=752f3186-d3af-4ea4-8ff9-aa12bd83ce4e"]}],"mendeley":{"formattedCitation":"[26]","plainTextFormattedCitation":"[26]","previouslyFormattedCitation":"[26]"},"properties":{"noteIndex":0},"schema":"https://github.com/citation-style-language/schema/raw/master/csl-citation.json"}</w:instrText>
      </w:r>
      <w:r>
        <w:rPr>
          <w:shd w:val="clear" w:color="auto" w:fill="FFFFFF"/>
        </w:rPr>
        <w:fldChar w:fldCharType="separate"/>
      </w:r>
      <w:r w:rsidR="00A31FD9" w:rsidRPr="00A31FD9">
        <w:rPr>
          <w:noProof/>
          <w:shd w:val="clear" w:color="auto" w:fill="FFFFFF"/>
        </w:rPr>
        <w:t>[26]</w:t>
      </w:r>
      <w:r>
        <w:rPr>
          <w:shd w:val="clear" w:color="auto" w:fill="FFFFFF"/>
        </w:rPr>
        <w:fldChar w:fldCharType="end"/>
      </w:r>
      <w:r w:rsidRPr="00BA1DE0">
        <w:rPr>
          <w:shd w:val="clear" w:color="auto" w:fill="FFFFFF"/>
        </w:rPr>
        <w:t xml:space="preserve">. </w:t>
      </w:r>
    </w:p>
    <w:p w14:paraId="2AFAEB39" w14:textId="77777777" w:rsidR="00AE1858" w:rsidRDefault="00AE1858" w:rsidP="00D517F2"/>
    <w:p w14:paraId="4DE425A1" w14:textId="7A52B09E" w:rsidR="00966006" w:rsidRPr="00966006" w:rsidRDefault="0068551E" w:rsidP="00D517F2">
      <w:r w:rsidRPr="00966006">
        <w:t>Por ello, es fundamental cumplir con los principios básicos de diseño de informes para comunicar eficazmente el significado de los datos</w:t>
      </w:r>
      <w:r w:rsidR="00390D2F">
        <w:t xml:space="preserve">, combinando ciencia y arte. </w:t>
      </w:r>
      <w:r w:rsidRPr="00304325">
        <w:rPr>
          <w:color w:val="000000"/>
          <w:szCs w:val="20"/>
        </w:rPr>
        <w:t>El diseño del informe comienza determinando el número, secuencia y propósito de las páginas, evitando combinar temas u objetivos opuestos en la misma página. Luego, se especifica cada diseño de página con los objetos de informe pertinentes</w:t>
      </w:r>
      <w:r w:rsidR="004235CD">
        <w:rPr>
          <w:color w:val="000000"/>
          <w:szCs w:val="20"/>
        </w:rPr>
        <w:t xml:space="preserve"> </w:t>
      </w:r>
      <w:r w:rsidR="000A5DBE">
        <w:fldChar w:fldCharType="begin" w:fldLock="1"/>
      </w:r>
      <w:r w:rsidR="00A31FD9">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27]","plainTextFormattedCitation":"[27]","previouslyFormattedCitation":"[27]"},"properties":{"noteIndex":0},"schema":"https://github.com/citation-style-language/schema/raw/master/csl-citation.json"}</w:instrText>
      </w:r>
      <w:r w:rsidR="000A5DBE">
        <w:fldChar w:fldCharType="separate"/>
      </w:r>
      <w:r w:rsidR="00A31FD9" w:rsidRPr="00A31FD9">
        <w:rPr>
          <w:noProof/>
        </w:rPr>
        <w:t>[27]</w:t>
      </w:r>
      <w:r w:rsidR="000A5DBE">
        <w:fldChar w:fldCharType="end"/>
      </w:r>
      <w:r w:rsidRPr="00966006">
        <w:t>.</w:t>
      </w:r>
      <w:r w:rsidR="00304325">
        <w:t xml:space="preserve"> </w:t>
      </w:r>
    </w:p>
    <w:p w14:paraId="012B9AA6" w14:textId="0D7ECE2B" w:rsidR="0068551E" w:rsidRPr="000C596E" w:rsidRDefault="0068551E" w:rsidP="000C596E">
      <w:pPr>
        <w:pStyle w:val="Ttulo4"/>
      </w:pPr>
      <w:bookmarkStart w:id="71" w:name="_Toc170055989"/>
      <w:r w:rsidRPr="000C596E">
        <w:t>Espacio</w:t>
      </w:r>
      <w:r w:rsidR="00304325" w:rsidRPr="000C596E">
        <w:t>, márgenes y equilibrio</w:t>
      </w:r>
      <w:bookmarkEnd w:id="71"/>
    </w:p>
    <w:p w14:paraId="00D87E5E" w14:textId="454FE070" w:rsidR="0068551E" w:rsidRPr="00966006" w:rsidRDefault="0068551E" w:rsidP="00D517F2">
      <w:r w:rsidRPr="00966006">
        <w:t xml:space="preserve">El espacio es esencial para un diseño eficaz, ya que ayuda a reducir el desorden y </w:t>
      </w:r>
      <w:r w:rsidR="000C596E">
        <w:t xml:space="preserve">a </w:t>
      </w:r>
      <w:r w:rsidRPr="00966006">
        <w:t xml:space="preserve">aumentar la legibilidad. </w:t>
      </w:r>
      <w:r w:rsidR="00304325" w:rsidRPr="00966006">
        <w:t>E</w:t>
      </w:r>
      <w:r w:rsidR="00304325">
        <w:t xml:space="preserve">ste </w:t>
      </w:r>
      <w:r w:rsidR="00304325" w:rsidRPr="00966006">
        <w:t>se aplica a los márgenes de la página del informe</w:t>
      </w:r>
      <w:r w:rsidR="00F65808">
        <w:t>, es decir, el</w:t>
      </w:r>
      <w:r w:rsidR="00F65808" w:rsidRPr="00F65808">
        <w:t xml:space="preserve"> </w:t>
      </w:r>
      <w:r w:rsidR="00F65808" w:rsidRPr="00966006">
        <w:t>área de borde que rodea cada página</w:t>
      </w:r>
      <w:r w:rsidR="00F65808">
        <w:t>,</w:t>
      </w:r>
      <w:r w:rsidR="00304325" w:rsidRPr="00966006">
        <w:t xml:space="preserve"> y entre los objetos del informe</w:t>
      </w:r>
      <w:r w:rsidR="00304325">
        <w:t xml:space="preserve"> cu</w:t>
      </w:r>
      <w:r w:rsidR="00304325" w:rsidRPr="00966006">
        <w:t>ando consta de varios grupos de objetos relacionados. Los objetos de informe deben estar enmarcados por un área de borde con un espaciado coherente</w:t>
      </w:r>
      <w:r w:rsidR="00F65808">
        <w:t xml:space="preserve"> y l</w:t>
      </w:r>
      <w:r w:rsidR="00304325" w:rsidRPr="00966006">
        <w:t>os márgenes deben ser iguales a la izquierda y a la derecha, pero pueden variar en la parte superior e inferior.</w:t>
      </w:r>
      <w:r w:rsidR="00304325">
        <w:t xml:space="preserve"> </w:t>
      </w:r>
      <w:r w:rsidR="00F65808">
        <w:t>E</w:t>
      </w:r>
      <w:r w:rsidR="00304325" w:rsidRPr="00966006">
        <w:t>l equilibrio</w:t>
      </w:r>
      <w:r w:rsidR="00F65808">
        <w:t>, también,</w:t>
      </w:r>
      <w:r w:rsidR="00304325" w:rsidRPr="00966006">
        <w:t xml:space="preserve"> en la disposición de objetos es fundamental para la estabilidad y la estructura del diseño de un informe, refiriéndose al peso distribuido en la página mediante la colocación de objetos de tamaños iguales o diferentes. </w:t>
      </w:r>
      <w:r w:rsidR="00304325">
        <w:t xml:space="preserve">En este caso se ha jugado con un </w:t>
      </w:r>
      <w:r w:rsidR="00304325" w:rsidRPr="00966006">
        <w:t xml:space="preserve">equilibrio </w:t>
      </w:r>
      <w:r w:rsidR="00304325">
        <w:t>asimétrico.</w:t>
      </w:r>
    </w:p>
    <w:p w14:paraId="680F3B3C" w14:textId="6147D6F2" w:rsidR="0068551E" w:rsidRDefault="0068551E" w:rsidP="00D517F2">
      <w:pPr>
        <w:pStyle w:val="Ttulo4"/>
      </w:pPr>
      <w:bookmarkStart w:id="72" w:name="_Toc170055990"/>
      <w:r w:rsidRPr="00966006">
        <w:lastRenderedPageBreak/>
        <w:t>Alineación</w:t>
      </w:r>
      <w:r w:rsidR="00F65808">
        <w:t xml:space="preserve"> y tamaño del objeto visual</w:t>
      </w:r>
      <w:bookmarkEnd w:id="72"/>
    </w:p>
    <w:p w14:paraId="2F4AB148" w14:textId="49902BDD" w:rsidR="00390D2F" w:rsidRPr="00966006" w:rsidRDefault="000C596E" w:rsidP="00304325">
      <w:r>
        <w:t>Cuando</w:t>
      </w:r>
      <w:r w:rsidR="00390D2F" w:rsidRPr="00966006">
        <w:t xml:space="preserve"> hay varios objetos visuales en la página del informe,</w:t>
      </w:r>
      <w:r w:rsidR="00F65808">
        <w:t xml:space="preserve"> deben estar </w:t>
      </w:r>
      <w:r w:rsidR="00390D2F" w:rsidRPr="00966006">
        <w:t xml:space="preserve">correctamente alineados, es decir, los bordes </w:t>
      </w:r>
      <w:r w:rsidRPr="00966006">
        <w:t xml:space="preserve">y los espaciados </w:t>
      </w:r>
      <w:r w:rsidR="00390D2F" w:rsidRPr="00966006">
        <w:t xml:space="preserve">de los objetos visuales </w:t>
      </w:r>
      <w:r w:rsidR="00F65808">
        <w:t>deben ser</w:t>
      </w:r>
      <w:r w:rsidR="00390D2F" w:rsidRPr="00966006">
        <w:t xml:space="preserve"> coherentes</w:t>
      </w:r>
      <w:r w:rsidR="00390D2F" w:rsidRPr="00966006">
        <w:rPr>
          <w:sz w:val="26"/>
          <w:szCs w:val="26"/>
        </w:rPr>
        <w:t>.</w:t>
      </w:r>
      <w:r w:rsidR="00390D2F">
        <w:rPr>
          <w:sz w:val="26"/>
          <w:szCs w:val="26"/>
        </w:rPr>
        <w:t xml:space="preserve"> </w:t>
      </w:r>
      <w:r w:rsidR="00390D2F" w:rsidRPr="00390D2F">
        <w:t>Además,</w:t>
      </w:r>
      <w:r w:rsidR="00390D2F">
        <w:rPr>
          <w:sz w:val="26"/>
          <w:szCs w:val="26"/>
        </w:rPr>
        <w:t xml:space="preserve"> </w:t>
      </w:r>
      <w:r w:rsidR="00390D2F">
        <w:t>g</w:t>
      </w:r>
      <w:r w:rsidR="00390D2F" w:rsidRPr="00966006">
        <w:t>eneralmente, se debe ubicar la información más importante en la esquina superior izquierda de la página y organizar los elementos de izquierda a derecha y de arriba abajo.</w:t>
      </w:r>
      <w:r>
        <w:t xml:space="preserve"> Con el objetivo de </w:t>
      </w:r>
      <w:r w:rsidRPr="00966006">
        <w:rPr>
          <w:color w:val="000000"/>
          <w:szCs w:val="20"/>
        </w:rPr>
        <w:t>crea</w:t>
      </w:r>
      <w:r>
        <w:rPr>
          <w:color w:val="000000"/>
          <w:szCs w:val="20"/>
        </w:rPr>
        <w:t>r</w:t>
      </w:r>
      <w:r w:rsidRPr="00966006">
        <w:rPr>
          <w:color w:val="000000"/>
          <w:szCs w:val="20"/>
        </w:rPr>
        <w:t xml:space="preserve"> una conexión visual y evita</w:t>
      </w:r>
      <w:r>
        <w:rPr>
          <w:color w:val="000000"/>
          <w:szCs w:val="20"/>
        </w:rPr>
        <w:t>r</w:t>
      </w:r>
      <w:r w:rsidRPr="00966006">
        <w:rPr>
          <w:color w:val="000000"/>
          <w:szCs w:val="20"/>
        </w:rPr>
        <w:t xml:space="preserve"> el desorden</w:t>
      </w:r>
      <w:r>
        <w:rPr>
          <w:color w:val="000000"/>
          <w:szCs w:val="20"/>
        </w:rPr>
        <w:t>, l</w:t>
      </w:r>
      <w:r w:rsidR="00F65808" w:rsidRPr="00966006">
        <w:rPr>
          <w:color w:val="000000"/>
          <w:szCs w:val="20"/>
        </w:rPr>
        <w:t>os objetos relacionados deben agruparse lógicamente</w:t>
      </w:r>
      <w:r>
        <w:rPr>
          <w:color w:val="000000"/>
          <w:szCs w:val="20"/>
        </w:rPr>
        <w:t xml:space="preserve">, ya que </w:t>
      </w:r>
      <w:r w:rsidR="00F65808" w:rsidRPr="00966006">
        <w:rPr>
          <w:color w:val="000000"/>
          <w:szCs w:val="20"/>
        </w:rPr>
        <w:t>la alineación visualmente atractiva de los objetos puede transmitir más energía e interés que simplemente centrar o colocar aleatoriamente los objetos de informe. </w:t>
      </w:r>
      <w:r w:rsidR="00F65808">
        <w:t xml:space="preserve">Por </w:t>
      </w:r>
      <w:r>
        <w:t xml:space="preserve">último, </w:t>
      </w:r>
      <w:r w:rsidR="00F65808">
        <w:t>e</w:t>
      </w:r>
      <w:r w:rsidR="00F65808" w:rsidRPr="00966006">
        <w:t>l tamaño de un objeto visual indica su importancia</w:t>
      </w:r>
      <w:r w:rsidR="00F65808">
        <w:t xml:space="preserve"> ya que</w:t>
      </w:r>
      <w:r w:rsidR="00F65808" w:rsidRPr="00966006">
        <w:t xml:space="preserve"> los consumidores de informes suelen enfocarse primero en los objetos más grandes. </w:t>
      </w:r>
    </w:p>
    <w:p w14:paraId="2C11B862" w14:textId="77777777" w:rsidR="0068551E" w:rsidRPr="00966006" w:rsidRDefault="0068551E" w:rsidP="00D517F2">
      <w:pPr>
        <w:pStyle w:val="Ttulo4"/>
      </w:pPr>
      <w:bookmarkStart w:id="73" w:name="_Toc170055991"/>
      <w:r w:rsidRPr="00966006">
        <w:t>Color</w:t>
      </w:r>
      <w:bookmarkEnd w:id="73"/>
    </w:p>
    <w:p w14:paraId="3EDB4977" w14:textId="6C6CE1CF" w:rsidR="0068551E" w:rsidRPr="00966006" w:rsidRDefault="0068551E" w:rsidP="00D517F2">
      <w:r w:rsidRPr="00966006">
        <w:t xml:space="preserve">El color debe emplearse con moderación y propósito, evitando su uso excesivo para no distraer al lector. </w:t>
      </w:r>
      <w:r w:rsidR="00AC15CA">
        <w:t>En el informe, s</w:t>
      </w:r>
      <w:r w:rsidRPr="00966006">
        <w:t xml:space="preserve">e </w:t>
      </w:r>
      <w:r w:rsidR="00F65808">
        <w:t xml:space="preserve">ha utilizado </w:t>
      </w:r>
      <w:r w:rsidR="00AC15CA">
        <w:t>una gama de colores azules</w:t>
      </w:r>
      <w:r w:rsidR="00723506">
        <w:t xml:space="preserve"> que se alinean </w:t>
      </w:r>
      <w:r w:rsidRPr="00966006">
        <w:t>con la paleta corporativa</w:t>
      </w:r>
      <w:r w:rsidR="009679EC">
        <w:t>, asegurando</w:t>
      </w:r>
      <w:r w:rsidRPr="00966006">
        <w:t xml:space="preserve"> que los datos sean el foco principal del informe. Los colores llamativos </w:t>
      </w:r>
      <w:r w:rsidR="00F65808">
        <w:t>se han reservado</w:t>
      </w:r>
      <w:r w:rsidRPr="00966006">
        <w:t xml:space="preserve"> para resaltar excepciones</w:t>
      </w:r>
      <w:r w:rsidR="00304325">
        <w:t xml:space="preserve"> y e</w:t>
      </w:r>
      <w:r w:rsidR="00304325" w:rsidRPr="00966006">
        <w:t xml:space="preserve">l contraste se </w:t>
      </w:r>
      <w:r w:rsidR="00F65808">
        <w:t xml:space="preserve">ha usado </w:t>
      </w:r>
      <w:r w:rsidR="00304325" w:rsidRPr="00966006">
        <w:t xml:space="preserve">para combinar dos objetos opuestos. </w:t>
      </w:r>
    </w:p>
    <w:p w14:paraId="7D9E271A" w14:textId="77777777" w:rsidR="0068551E" w:rsidRPr="00966006" w:rsidRDefault="0068551E" w:rsidP="00D517F2">
      <w:pPr>
        <w:pStyle w:val="Ttulo4"/>
      </w:pPr>
      <w:bookmarkStart w:id="74" w:name="_Toc170055992"/>
      <w:r w:rsidRPr="00966006">
        <w:t>Coherencia en el diseño de informes</w:t>
      </w:r>
      <w:bookmarkEnd w:id="74"/>
    </w:p>
    <w:p w14:paraId="2BC55A6E" w14:textId="17C53E98" w:rsidR="00304325" w:rsidRDefault="0068551E" w:rsidP="00304325">
      <w:r w:rsidRPr="00966006">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t xml:space="preserve"> </w:t>
      </w:r>
      <w:r w:rsidR="00304325">
        <w:t>Un buen uso de la repetición también crea asociación y coherencia y</w:t>
      </w:r>
      <w:r w:rsidR="00304325" w:rsidRPr="00304325">
        <w:t xml:space="preserve"> </w:t>
      </w:r>
      <w:r w:rsidR="00304325" w:rsidRPr="00966006">
        <w:t xml:space="preserve">ayuda a reforzar el diseño de un informe asociando objetos de informe relacionados. En el informe se ha utilizado </w:t>
      </w:r>
      <w:r w:rsidR="00723506">
        <w:t>la repetición</w:t>
      </w:r>
      <w:r w:rsidR="00304325" w:rsidRPr="00966006">
        <w:t xml:space="preserve"> para analizar las compras y las ventas</w:t>
      </w:r>
      <w:r w:rsidR="00304325">
        <w:t xml:space="preserve">. </w:t>
      </w:r>
    </w:p>
    <w:p w14:paraId="6B38FCBE" w14:textId="024BA9FF" w:rsidR="0068551E" w:rsidRPr="00966006" w:rsidRDefault="0068551E" w:rsidP="00304325">
      <w:pPr>
        <w:pStyle w:val="Ttulo4"/>
      </w:pPr>
      <w:bookmarkStart w:id="75" w:name="_Toc170055993"/>
      <w:r w:rsidRPr="00966006">
        <w:t>Selección de objetos visuales en informes</w:t>
      </w:r>
      <w:bookmarkEnd w:id="75"/>
    </w:p>
    <w:p w14:paraId="0444EE74" w14:textId="45A5505D" w:rsidR="0068551E" w:rsidRDefault="0068551E" w:rsidP="00D517F2">
      <w:pPr>
        <w:rPr>
          <w:shd w:val="clear" w:color="auto" w:fill="FFFFFF"/>
        </w:rPr>
      </w:pPr>
      <w:r w:rsidRPr="00966006">
        <w:t>El objetivo principal de la visualización de datos es comunicar información de manera clara y efectiva a los consumidores del informe. Por ello, es crucial seleccionar el tipo de objeto visual más adecuado para cumplir con los requisitos específicos.</w:t>
      </w:r>
      <w:r w:rsidR="00E438C5">
        <w:t xml:space="preserve"> </w:t>
      </w:r>
      <w:r w:rsidR="00E438C5">
        <w:rPr>
          <w:shd w:val="clear" w:color="auto" w:fill="FFFFFF"/>
        </w:rPr>
        <w:t>Se debe seleccionar</w:t>
      </w:r>
      <w:r w:rsidR="00E438C5" w:rsidRPr="00966006">
        <w:rPr>
          <w:shd w:val="clear" w:color="auto" w:fill="FFFFFF"/>
        </w:rPr>
        <w:t xml:space="preserve"> un objeto visual que sea estéticamente atractivo y, al mismo tiempo, maximice la utilización del espacio disponible en la página</w:t>
      </w:r>
      <w:r w:rsidR="00BD7D88">
        <w:rPr>
          <w:shd w:val="clear" w:color="auto" w:fill="FFFFFF"/>
        </w:rPr>
        <w:t>.</w:t>
      </w:r>
    </w:p>
    <w:p w14:paraId="245E3648" w14:textId="77777777" w:rsidR="00CA0785" w:rsidRPr="00966006" w:rsidRDefault="00CA0785" w:rsidP="00D517F2"/>
    <w:p w14:paraId="39B3BEDD" w14:textId="3696E007" w:rsidR="0068551E" w:rsidRPr="00966006" w:rsidRDefault="0068551E" w:rsidP="00E438C5">
      <w:r w:rsidRPr="00966006">
        <w:rPr>
          <w:shd w:val="clear" w:color="auto" w:fill="FFFFFF"/>
        </w:rPr>
        <w:t xml:space="preserve">Los gráficos de barras o columnas </w:t>
      </w:r>
      <w:r w:rsidR="00F65808">
        <w:rPr>
          <w:shd w:val="clear" w:color="auto" w:fill="FFFFFF"/>
        </w:rPr>
        <w:t xml:space="preserve">se han usado para </w:t>
      </w:r>
      <w:r w:rsidRPr="00966006">
        <w:rPr>
          <w:shd w:val="clear" w:color="auto" w:fill="FFFFFF"/>
        </w:rPr>
        <w:t xml:space="preserve">datos </w:t>
      </w:r>
      <w:r w:rsidR="00F65808">
        <w:rPr>
          <w:shd w:val="clear" w:color="auto" w:fill="FFFFFF"/>
        </w:rPr>
        <w:t>que contienen</w:t>
      </w:r>
      <w:r w:rsidRPr="00966006">
        <w:rPr>
          <w:shd w:val="clear" w:color="auto" w:fill="FFFFFF"/>
        </w:rPr>
        <w:t xml:space="preserve"> varias categorías</w:t>
      </w:r>
      <w:r w:rsidR="00AD4B43">
        <w:rPr>
          <w:shd w:val="clear" w:color="auto" w:fill="FFFFFF"/>
        </w:rPr>
        <w:t>,</w:t>
      </w:r>
      <w:r w:rsidR="00F9756A">
        <w:rPr>
          <w:shd w:val="clear" w:color="auto" w:fill="FFFFFF"/>
        </w:rPr>
        <w:t xml:space="preserve"> </w:t>
      </w:r>
      <w:r w:rsidR="00F9756A" w:rsidRPr="00966006">
        <w:rPr>
          <w:shd w:val="clear" w:color="auto" w:fill="FFFFFF"/>
        </w:rPr>
        <w:t>efectivos para visualizar proporciones en múltiples dimensiones</w:t>
      </w:r>
      <w:r w:rsidR="00F9756A">
        <w:rPr>
          <w:shd w:val="clear" w:color="auto" w:fill="FFFFFF"/>
        </w:rPr>
        <w:t>,</w:t>
      </w:r>
      <w:r w:rsidR="00AD4B43">
        <w:rPr>
          <w:shd w:val="clear" w:color="auto" w:fill="FFFFFF"/>
        </w:rPr>
        <w:t xml:space="preserve"> como la categoría de productos o el análisis por estados.</w:t>
      </w:r>
      <w:r w:rsidR="00F9756A">
        <w:rPr>
          <w:shd w:val="clear" w:color="auto" w:fill="FFFFFF"/>
        </w:rPr>
        <w:t xml:space="preserve"> Para visualizar la evolución tanto de las ventas como de </w:t>
      </w:r>
      <w:r w:rsidR="00F9756A">
        <w:rPr>
          <w:shd w:val="clear" w:color="auto" w:fill="FFFFFF"/>
        </w:rPr>
        <w:lastRenderedPageBreak/>
        <w:t xml:space="preserve">las compras a lo largo del tiempo, </w:t>
      </w:r>
      <w:r w:rsidR="00F65808">
        <w:rPr>
          <w:shd w:val="clear" w:color="auto" w:fill="FFFFFF"/>
        </w:rPr>
        <w:t>se ha utilizado el</w:t>
      </w:r>
      <w:r w:rsidRPr="00966006">
        <w:rPr>
          <w:shd w:val="clear" w:color="auto" w:fill="FFFFFF"/>
        </w:rPr>
        <w:t xml:space="preserve"> gráfico de líneas</w:t>
      </w:r>
      <w:r w:rsidR="00F9756A">
        <w:rPr>
          <w:shd w:val="clear" w:color="auto" w:fill="FFFFFF"/>
        </w:rPr>
        <w:t xml:space="preserve">, </w:t>
      </w:r>
      <w:r w:rsidR="007D1BB8">
        <w:rPr>
          <w:shd w:val="clear" w:color="auto" w:fill="FFFFFF"/>
        </w:rPr>
        <w:t>presentando la fecha en el</w:t>
      </w:r>
      <w:r w:rsidRPr="00966006">
        <w:rPr>
          <w:shd w:val="clear" w:color="auto" w:fill="FFFFFF"/>
        </w:rPr>
        <w:t xml:space="preserve"> eje X ordenad</w:t>
      </w:r>
      <w:r w:rsidR="007D1BB8">
        <w:rPr>
          <w:shd w:val="clear" w:color="auto" w:fill="FFFFFF"/>
        </w:rPr>
        <w:t xml:space="preserve">o </w:t>
      </w:r>
      <w:r w:rsidRPr="00966006">
        <w:rPr>
          <w:shd w:val="clear" w:color="auto" w:fill="FFFFFF"/>
        </w:rPr>
        <w:t>de los períodos más antiguos a los más recientes. Los objetos visuales proporcionales representan los datos como partes de un todo, comunicando eficazmente la distribución de un valor en una dimensión</w:t>
      </w:r>
      <w:r w:rsidR="00F9756A">
        <w:rPr>
          <w:shd w:val="clear" w:color="auto" w:fill="FFFFFF"/>
        </w:rPr>
        <w:t xml:space="preserve">. Este tipo de gráfico se ha utilizado para visualizar las unidades vendidas por categoría. </w:t>
      </w:r>
      <w:r w:rsidRPr="00966006">
        <w:rPr>
          <w:shd w:val="clear" w:color="auto" w:fill="FFFFFF"/>
        </w:rPr>
        <w:t xml:space="preserve">Los valores numéricos, </w:t>
      </w:r>
      <w:r w:rsidR="00F9756A">
        <w:rPr>
          <w:shd w:val="clear" w:color="auto" w:fill="FFFFFF"/>
        </w:rPr>
        <w:t xml:space="preserve">han sido </w:t>
      </w:r>
      <w:r w:rsidRPr="00966006">
        <w:rPr>
          <w:shd w:val="clear" w:color="auto" w:fill="FFFFFF"/>
        </w:rPr>
        <w:t xml:space="preserve">representados mediante objetos visuales tipo tarjeta, ya que destacan información crucial </w:t>
      </w:r>
      <w:r w:rsidR="00F9756A" w:rsidRPr="00966006">
        <w:rPr>
          <w:shd w:val="clear" w:color="auto" w:fill="FFFFFF"/>
        </w:rPr>
        <w:t>de manera rápida y directa</w:t>
      </w:r>
      <w:r w:rsidR="00F9756A">
        <w:rPr>
          <w:shd w:val="clear" w:color="auto" w:fill="FFFFFF"/>
        </w:rPr>
        <w:t>.</w:t>
      </w:r>
      <w:r w:rsidR="00F9756A" w:rsidRPr="00966006">
        <w:rPr>
          <w:shd w:val="clear" w:color="auto" w:fill="FFFFFF"/>
        </w:rPr>
        <w:t xml:space="preserve"> </w:t>
      </w:r>
      <w:r w:rsidRPr="00966006">
        <w:rPr>
          <w:shd w:val="clear" w:color="auto" w:fill="FFFFFF"/>
        </w:rPr>
        <w:t xml:space="preserve">Las tablas y matrices pueden comunicar eficazmente una gran cantidad de información detallada. Las tablas tienen un número fijo de columnas que pueden mostrar datos agrupados o resumidos. Por otro lado, las matrices permiten organizar datos en grupos tanto en columnas como en filas. </w:t>
      </w:r>
      <w:r w:rsidR="00E438C5">
        <w:rPr>
          <w:shd w:val="clear" w:color="auto" w:fill="FFFFFF"/>
        </w:rPr>
        <w:t xml:space="preserve">Estos se han utilizado para mostrar mayor detalle de la información. </w:t>
      </w:r>
      <w:r w:rsidRPr="00966006">
        <w:rPr>
          <w:shd w:val="clear" w:color="auto" w:fill="FFFFFF"/>
        </w:rPr>
        <w:t>Además, las matrices ofrecen una excelente experiencia para la navegación jerárquica, permitiendo a los usuarios explorar profundamente en columnas y filas para descubrir datos detallados de interés. Las opciones de formato disponibles para tablas y matrices ofrecen un alto grado de control sobre el estilo y la presentación de los datos de cuadrícula.</w:t>
      </w:r>
      <w:r w:rsidR="00E438C5">
        <w:rPr>
          <w:shd w:val="clear" w:color="auto" w:fill="FFFFFF"/>
        </w:rPr>
        <w:t xml:space="preserve"> Asimismo, l</w:t>
      </w:r>
      <w:r w:rsidR="00E438C5" w:rsidRPr="00966006">
        <w:rPr>
          <w:shd w:val="clear" w:color="auto" w:fill="FFFFFF"/>
        </w:rPr>
        <w:t xml:space="preserve">a aplicación de opciones de formato condicional, como colores de fondo, colores de fuente o iconos, </w:t>
      </w:r>
      <w:r w:rsidR="00E438C5">
        <w:rPr>
          <w:shd w:val="clear" w:color="auto" w:fill="FFFFFF"/>
        </w:rPr>
        <w:t>ha realzado</w:t>
      </w:r>
      <w:r w:rsidR="00E438C5" w:rsidRPr="00966006">
        <w:rPr>
          <w:shd w:val="clear" w:color="auto" w:fill="FFFFFF"/>
        </w:rPr>
        <w:t xml:space="preserve"> visualmente los valores con indicadores visuales, facilitando así la interpretación de informes y equilibrando la presentación en la página.</w:t>
      </w:r>
      <w:r w:rsidR="00E438C5">
        <w:rPr>
          <w:shd w:val="clear" w:color="auto" w:fill="FFFFFF"/>
        </w:rPr>
        <w:t xml:space="preserve"> Se ha aplicado una regla en la página de tiendas donde si las ventas son mayores que el objetivo el fondo se muestra en verde, y de</w:t>
      </w:r>
      <w:r w:rsidR="00BF4180">
        <w:rPr>
          <w:shd w:val="clear" w:color="auto" w:fill="FFFFFF"/>
        </w:rPr>
        <w:t>l</w:t>
      </w:r>
      <w:r w:rsidR="00E438C5">
        <w:rPr>
          <w:shd w:val="clear" w:color="auto" w:fill="FFFFFF"/>
        </w:rPr>
        <w:t xml:space="preserve"> contrario el fondo se muestra en rojo.</w:t>
      </w:r>
      <w:r w:rsidRPr="00966006">
        <w:rPr>
          <w:shd w:val="clear" w:color="auto" w:fill="FFFFFF"/>
        </w:rPr>
        <w:t xml:space="preserve"> Por último, cuando un modelo semántico contiene información geoespacial, esta puede visualizarse eficazmente mediante objetos visuales de mapa. </w:t>
      </w:r>
      <w:proofErr w:type="spellStart"/>
      <w:r w:rsidRPr="00966006">
        <w:rPr>
          <w:shd w:val="clear" w:color="auto" w:fill="FFFFFF"/>
        </w:rPr>
        <w:t>Power</w:t>
      </w:r>
      <w:proofErr w:type="spellEnd"/>
      <w:r w:rsidRPr="00966006">
        <w:rPr>
          <w:shd w:val="clear" w:color="auto" w:fill="FFFFFF"/>
        </w:rPr>
        <w:t xml:space="preserve"> BI ofrece varios objetos visuales principales diseñados para mapas, cada uno con diversas opciones de formato que, aplicadas correctamente, pueden resaltar datos geoespaciales de manera efectiva </w:t>
      </w:r>
      <w:r w:rsidR="000A5DBE">
        <w:rPr>
          <w:shd w:val="clear" w:color="auto" w:fill="FFFFFF"/>
        </w:rPr>
        <w:fldChar w:fldCharType="begin" w:fldLock="1"/>
      </w:r>
      <w:r w:rsidR="00A31FD9">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A31FD9" w:rsidRPr="00A31FD9">
        <w:rPr>
          <w:noProof/>
          <w:shd w:val="clear" w:color="auto" w:fill="FFFFFF"/>
        </w:rPr>
        <w:t>[28]</w:t>
      </w:r>
      <w:r w:rsidR="000A5DBE">
        <w:rPr>
          <w:shd w:val="clear" w:color="auto" w:fill="FFFFFF"/>
        </w:rPr>
        <w:fldChar w:fldCharType="end"/>
      </w:r>
      <w:r w:rsidRPr="00966006">
        <w:rPr>
          <w:shd w:val="clear" w:color="auto" w:fill="FFFFFF"/>
        </w:rPr>
        <w:t>.</w:t>
      </w:r>
    </w:p>
    <w:p w14:paraId="3FADE8B2" w14:textId="77777777" w:rsidR="0068551E" w:rsidRPr="00966006" w:rsidRDefault="0068551E" w:rsidP="00D517F2">
      <w:pPr>
        <w:pStyle w:val="Ttulo4"/>
      </w:pPr>
      <w:bookmarkStart w:id="76" w:name="_Toc170055994"/>
      <w:r w:rsidRPr="00966006">
        <w:rPr>
          <w:shd w:val="clear" w:color="auto" w:fill="FFFFFF"/>
        </w:rPr>
        <w:t>Formato y configuración de visualizaciones</w:t>
      </w:r>
      <w:bookmarkEnd w:id="76"/>
    </w:p>
    <w:p w14:paraId="0DC4C84A" w14:textId="4D55358F" w:rsidR="0068551E" w:rsidRPr="00966006" w:rsidRDefault="0068551E" w:rsidP="00D517F2">
      <w:proofErr w:type="spellStart"/>
      <w:r w:rsidRPr="00966006">
        <w:rPr>
          <w:shd w:val="clear" w:color="auto" w:fill="FFFFFF"/>
        </w:rPr>
        <w:t>Power</w:t>
      </w:r>
      <w:proofErr w:type="spellEnd"/>
      <w:r w:rsidRPr="00966006">
        <w:rPr>
          <w:shd w:val="clear" w:color="auto" w:fill="FFFFFF"/>
        </w:rPr>
        <w:t xml:space="preserve"> BI proporciona diversas opciones para personalizar el aspecto de las visualizaciones seleccionadas, como los colores y el formato del texto. Las opciones de formato disponibles varían según el tipo de visualización seleccionada. Entre las más comunes se encuentran </w:t>
      </w:r>
      <w:r w:rsidR="0047434E">
        <w:rPr>
          <w:shd w:val="clear" w:color="auto" w:fill="FFFFFF"/>
        </w:rPr>
        <w:t>el t</w:t>
      </w:r>
      <w:r w:rsidRPr="00966006">
        <w:rPr>
          <w:shd w:val="clear" w:color="auto" w:fill="FFFFFF"/>
        </w:rPr>
        <w:t xml:space="preserve">ítulo, </w:t>
      </w:r>
      <w:r w:rsidR="0047434E">
        <w:rPr>
          <w:shd w:val="clear" w:color="auto" w:fill="FFFFFF"/>
        </w:rPr>
        <w:t>f</w:t>
      </w:r>
      <w:r w:rsidRPr="00966006">
        <w:rPr>
          <w:shd w:val="clear" w:color="auto" w:fill="FFFFFF"/>
        </w:rPr>
        <w:t xml:space="preserve">ondo y </w:t>
      </w:r>
      <w:r w:rsidR="0047434E">
        <w:rPr>
          <w:shd w:val="clear" w:color="auto" w:fill="FFFFFF"/>
        </w:rPr>
        <w:t>b</w:t>
      </w:r>
      <w:r w:rsidRPr="00966006">
        <w:rPr>
          <w:shd w:val="clear" w:color="auto" w:fill="FFFFFF"/>
        </w:rPr>
        <w:t>orde.</w:t>
      </w:r>
    </w:p>
    <w:p w14:paraId="51446745" w14:textId="11202003" w:rsidR="0068551E" w:rsidRPr="00BF4180" w:rsidRDefault="0068551E" w:rsidP="00BF4180">
      <w:pPr>
        <w:pStyle w:val="Sinespaciado"/>
      </w:pPr>
      <w:r w:rsidRPr="00BF4180">
        <w:t xml:space="preserve">En la sección </w:t>
      </w:r>
      <w:r w:rsidR="006F4C4D" w:rsidRPr="00BF4180">
        <w:t>t</w:t>
      </w:r>
      <w:r w:rsidRPr="00BF4180">
        <w:t>ítulo, se agrega o edita el título de la visualización para describir claramente los datos presentados. Se puede ajustar el tamaño del texto, la fuente, el color y la alineación del título.</w:t>
      </w:r>
    </w:p>
    <w:p w14:paraId="483A983C" w14:textId="7AF7A3B7" w:rsidR="0068551E" w:rsidRPr="00BF4180" w:rsidRDefault="0068551E" w:rsidP="00BF4180">
      <w:pPr>
        <w:pStyle w:val="Sinespaciado"/>
      </w:pPr>
      <w:r w:rsidRPr="00BF4180">
        <w:t xml:space="preserve">En la sección </w:t>
      </w:r>
      <w:r w:rsidR="006F4C4D" w:rsidRPr="00BF4180">
        <w:t>f</w:t>
      </w:r>
      <w:r w:rsidRPr="00BF4180">
        <w:t xml:space="preserve">ondo, se establece un color de fondo para la visualización. Es recomendable utilizar un fondo </w:t>
      </w:r>
      <w:r w:rsidR="007D1BB8" w:rsidRPr="00BF4180">
        <w:t xml:space="preserve">claro </w:t>
      </w:r>
      <w:r w:rsidRPr="00BF4180">
        <w:t>para asegurar que los datos sean legibles</w:t>
      </w:r>
      <w:r w:rsidR="007D1BB8" w:rsidRPr="00BF4180">
        <w:t>.</w:t>
      </w:r>
    </w:p>
    <w:p w14:paraId="0AEF0B4B" w14:textId="0BCCA227" w:rsidR="0068551E" w:rsidRPr="00BF4180" w:rsidRDefault="0068551E" w:rsidP="00BF4180">
      <w:pPr>
        <w:pStyle w:val="Sinespaciado"/>
      </w:pPr>
      <w:r w:rsidRPr="00BF4180">
        <w:t xml:space="preserve">La sección </w:t>
      </w:r>
      <w:r w:rsidR="006F4C4D" w:rsidRPr="00BF4180">
        <w:t>b</w:t>
      </w:r>
      <w:r w:rsidRPr="00BF4180">
        <w:t xml:space="preserve">orde permite definir un borde alrededor del objeto visual para destacarlo </w:t>
      </w:r>
      <w:r w:rsidRPr="00BF4180">
        <w:lastRenderedPageBreak/>
        <w:t>en el lienzo y mejorar su claridad visual, en el informe se ha optado por poner el borde redondeado. </w:t>
      </w:r>
    </w:p>
    <w:p w14:paraId="0F90F964" w14:textId="4DCD880A" w:rsidR="0068551E" w:rsidRPr="00966006" w:rsidRDefault="0068551E" w:rsidP="00D517F2">
      <w:pPr>
        <w:rPr>
          <w:rFonts w:ascii="Times New Roman" w:hAnsi="Times New Roman" w:cs="Times New Roman"/>
        </w:rPr>
      </w:pPr>
      <w:r w:rsidRPr="00966006">
        <w:rPr>
          <w:shd w:val="clear" w:color="auto" w:fill="FFFFFF"/>
        </w:rPr>
        <w:t xml:space="preserve">En el panel </w:t>
      </w:r>
      <w:r w:rsidR="007D1BB8">
        <w:rPr>
          <w:shd w:val="clear" w:color="auto" w:fill="FFFFFF"/>
        </w:rPr>
        <w:t>f</w:t>
      </w:r>
      <w:r w:rsidRPr="00966006">
        <w:rPr>
          <w:shd w:val="clear" w:color="auto" w:fill="FFFFFF"/>
        </w:rPr>
        <w:t xml:space="preserve">ormato, también se ajustan los colores y las etiquetas de valores de datos específicos. En la sección colores de datos, se configuran los colores que representan diferentes campos de datos dentro de la visualización. </w:t>
      </w:r>
      <w:r w:rsidR="007D1BB8">
        <w:rPr>
          <w:shd w:val="clear" w:color="auto" w:fill="FFFFFF"/>
        </w:rPr>
        <w:t>Se ha mantenido</w:t>
      </w:r>
      <w:r w:rsidRPr="00966006">
        <w:rPr>
          <w:shd w:val="clear" w:color="auto" w:fill="FFFFFF"/>
        </w:rPr>
        <w:t xml:space="preserve"> consistencia en la elección de colores para la coherencia del informe. También existe la opción información sobre herramientas que permite agregar detalles adicionales que aparecen al mantener el </w:t>
      </w:r>
      <w:r w:rsidR="007D1BB8">
        <w:rPr>
          <w:shd w:val="clear" w:color="auto" w:fill="FFFFFF"/>
        </w:rPr>
        <w:t>ratón</w:t>
      </w:r>
      <w:r w:rsidRPr="00966006">
        <w:rPr>
          <w:shd w:val="clear" w:color="auto" w:fill="FFFFFF"/>
        </w:rPr>
        <w:t xml:space="preserve"> sobre la visualización</w:t>
      </w:r>
      <w:r w:rsidR="004235CD">
        <w:rPr>
          <w:shd w:val="clear" w:color="auto" w:fill="FFFFFF"/>
        </w:rPr>
        <w:t xml:space="preserve"> </w:t>
      </w:r>
      <w:r w:rsidR="000A5DBE">
        <w:rPr>
          <w:shd w:val="clear" w:color="auto" w:fill="FFFFFF"/>
        </w:rPr>
        <w:fldChar w:fldCharType="begin" w:fldLock="1"/>
      </w:r>
      <w:r w:rsidR="00A31FD9">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A31FD9" w:rsidRPr="00A31FD9">
        <w:rPr>
          <w:noProof/>
          <w:shd w:val="clear" w:color="auto" w:fill="FFFFFF"/>
        </w:rPr>
        <w:t>[28]</w:t>
      </w:r>
      <w:r w:rsidR="000A5DBE">
        <w:rPr>
          <w:shd w:val="clear" w:color="auto" w:fill="FFFFFF"/>
        </w:rPr>
        <w:fldChar w:fldCharType="end"/>
      </w:r>
      <w:r w:rsidRPr="00966006">
        <w:rPr>
          <w:shd w:val="clear" w:color="auto" w:fill="FFFFFF"/>
        </w:rPr>
        <w:t>.</w:t>
      </w:r>
    </w:p>
    <w:p w14:paraId="47BC2D32" w14:textId="77777777" w:rsidR="0068551E" w:rsidRPr="00966006" w:rsidRDefault="0068551E" w:rsidP="00966006">
      <w:pPr>
        <w:pStyle w:val="Ttulo4"/>
      </w:pPr>
      <w:bookmarkStart w:id="77" w:name="_Ref169766401"/>
      <w:bookmarkStart w:id="78" w:name="_Toc170055995"/>
      <w:r w:rsidRPr="00966006">
        <w:t>Trabajo con marcadores</w:t>
      </w:r>
      <w:bookmarkEnd w:id="77"/>
      <w:bookmarkEnd w:id="78"/>
    </w:p>
    <w:p w14:paraId="28C7FA56" w14:textId="60E8CA16" w:rsidR="0068551E" w:rsidRPr="00966006" w:rsidRDefault="0068551E" w:rsidP="00D517F2">
      <w:r w:rsidRPr="00966006">
        <w:rPr>
          <w:shd w:val="clear" w:color="auto" w:fill="FFFFFF"/>
        </w:rPr>
        <w:t xml:space="preserve">Los marcadores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w:t>
      </w:r>
      <w:r w:rsidR="007D1BB8">
        <w:rPr>
          <w:shd w:val="clear" w:color="auto" w:fill="FFFFFF"/>
        </w:rPr>
        <w:t>En el informe se ha hecho uso de marcadores para cambiar la visualización de gráfica a tabla. Para ello, se han añadido botones</w:t>
      </w:r>
      <w:r w:rsidR="00681D91">
        <w:rPr>
          <w:shd w:val="clear" w:color="auto" w:fill="FFFFFF"/>
        </w:rPr>
        <w:t xml:space="preserve"> y se han configurado sus acciones. </w:t>
      </w:r>
      <w:r w:rsidR="007D1BB8">
        <w:rPr>
          <w:shd w:val="clear" w:color="auto" w:fill="FFFFFF"/>
        </w:rPr>
        <w:t>A continuación, se ha explicado brevemente como se han configurado los marcadores definiendo</w:t>
      </w:r>
      <w:r w:rsidRPr="00966006">
        <w:rPr>
          <w:shd w:val="clear" w:color="auto" w:fill="FFFFFF"/>
        </w:rPr>
        <w:t xml:space="preserve"> los estados que capturan y el ámbito de los objetos visuales afectados. </w:t>
      </w:r>
      <w:r w:rsidR="000A5DBE">
        <w:rPr>
          <w:shd w:val="clear" w:color="auto" w:fill="FFFFFF"/>
        </w:rPr>
        <w:t xml:space="preserve"> </w:t>
      </w:r>
      <w:r w:rsidRPr="00966006">
        <w:rPr>
          <w:shd w:val="clear" w:color="auto" w:fill="FFFFFF"/>
        </w:rPr>
        <w:t>Por defecto, un nuevo marcador captura todos los tipos de estado, pero se puede optar por deshabilitar cualquiera de ellos según sea necesario</w:t>
      </w:r>
      <w:r w:rsidR="000A5DBE">
        <w:rPr>
          <w:shd w:val="clear" w:color="auto" w:fill="FFFFFF"/>
        </w:rPr>
        <w:t xml:space="preserve"> </w:t>
      </w:r>
      <w:r w:rsidR="000A5DBE">
        <w:rPr>
          <w:shd w:val="clear" w:color="auto" w:fill="FFFFFF"/>
        </w:rPr>
        <w:fldChar w:fldCharType="begin" w:fldLock="1"/>
      </w:r>
      <w:r w:rsidR="00A31FD9">
        <w:rPr>
          <w:shd w:val="clear" w:color="auto" w:fill="FFFFFF"/>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28]","plainTextFormattedCitation":"[28]","previouslyFormattedCitation":"[28]"},"properties":{"noteIndex":0},"schema":"https://github.com/citation-style-language/schema/raw/master/csl-citation.json"}</w:instrText>
      </w:r>
      <w:r w:rsidR="000A5DBE">
        <w:rPr>
          <w:shd w:val="clear" w:color="auto" w:fill="FFFFFF"/>
        </w:rPr>
        <w:fldChar w:fldCharType="separate"/>
      </w:r>
      <w:r w:rsidR="00A31FD9" w:rsidRPr="00A31FD9">
        <w:rPr>
          <w:noProof/>
          <w:shd w:val="clear" w:color="auto" w:fill="FFFFFF"/>
        </w:rPr>
        <w:t>[28]</w:t>
      </w:r>
      <w:r w:rsidR="000A5DBE">
        <w:rPr>
          <w:shd w:val="clear" w:color="auto" w:fill="FFFFFF"/>
        </w:rPr>
        <w:fldChar w:fldCharType="end"/>
      </w:r>
      <w:r w:rsidRPr="00966006">
        <w:rPr>
          <w:shd w:val="clear" w:color="auto" w:fill="FFFFFF"/>
        </w:rPr>
        <w:t>.</w:t>
      </w:r>
    </w:p>
    <w:p w14:paraId="1ADB7635" w14:textId="77777777" w:rsidR="0068551E" w:rsidRPr="004B0765" w:rsidRDefault="0068551E" w:rsidP="004B0765">
      <w:pPr>
        <w:pStyle w:val="Sinespaciado"/>
      </w:pPr>
      <w:r w:rsidRPr="004B0765">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4B0765" w:rsidRDefault="0068551E" w:rsidP="004B0765">
      <w:pPr>
        <w:pStyle w:val="Sinespaciado"/>
      </w:pPr>
      <w:r w:rsidRPr="004B0765">
        <w:t>Estado Mostrar: Se refiere a la visibilidad de los objetos en el informe, incluyendo objetos visuales, cuadros de texto, botones, formas e imágenes. Permite ocultar o mostrar objetos según el marcador aplicado.</w:t>
      </w:r>
    </w:p>
    <w:p w14:paraId="2B3411AA" w14:textId="1C248442" w:rsidR="0068551E" w:rsidRPr="004B0765" w:rsidRDefault="0068551E" w:rsidP="004B0765">
      <w:pPr>
        <w:pStyle w:val="Sinespaciado"/>
      </w:pPr>
      <w:r w:rsidRPr="004B0765">
        <w:t xml:space="preserve">Estado Página actual: Decide si el marcador dirige al usuario a la página marcada o si aplica la página actual. </w:t>
      </w:r>
    </w:p>
    <w:p w14:paraId="07966BC5" w14:textId="77777777" w:rsidR="0068551E" w:rsidRPr="00852785" w:rsidRDefault="0068551E" w:rsidP="00852785">
      <w:pPr>
        <w:ind w:left="66"/>
        <w:rPr>
          <w:rFonts w:ascii="Times New Roman" w:hAnsi="Times New Roman" w:cs="Times New Roman"/>
        </w:rPr>
      </w:pPr>
      <w:r w:rsidRPr="00852785">
        <w:rPr>
          <w:shd w:val="clear" w:color="auto" w:fill="FFFFFF"/>
        </w:rPr>
        <w:t>El ámbito del marcador determina a qué objetos visuales se aplica:</w:t>
      </w:r>
    </w:p>
    <w:p w14:paraId="30B12335" w14:textId="77777777" w:rsidR="0068551E" w:rsidRPr="004B0765" w:rsidRDefault="0068551E" w:rsidP="004B0765">
      <w:pPr>
        <w:pStyle w:val="Sinespaciado"/>
      </w:pPr>
      <w:r w:rsidRPr="004B0765">
        <w:t>Todos los objetos visuales: Aplica el marcador a todos los objetos del informe, incluso aquellos que están ocultos.</w:t>
      </w:r>
    </w:p>
    <w:p w14:paraId="45CF1B7C" w14:textId="5D1001CF" w:rsidR="009707EC" w:rsidRDefault="0068551E" w:rsidP="004B0765">
      <w:pPr>
        <w:pStyle w:val="Sinespaciado"/>
      </w:pPr>
      <w:r w:rsidRPr="004B0765">
        <w:t>Objetos visuales seleccionados: Limita el marcador a los objetos visuales específicamente seleccionados al momento de configurar el marcador.</w:t>
      </w:r>
    </w:p>
    <w:p w14:paraId="4FDA132E" w14:textId="1B1BD7CA" w:rsidR="00060252" w:rsidRPr="00966006" w:rsidRDefault="00060252" w:rsidP="00924C1F">
      <w:pPr>
        <w:pStyle w:val="Ttulo2"/>
        <w:ind w:left="0"/>
      </w:pPr>
      <w:bookmarkStart w:id="79" w:name="_Toc168055094"/>
      <w:bookmarkStart w:id="80" w:name="_Toc170055996"/>
      <w:bookmarkStart w:id="81" w:name="_Toc170110510"/>
      <w:r w:rsidRPr="00966006">
        <w:lastRenderedPageBreak/>
        <w:t xml:space="preserve">Aplicación de Modelos </w:t>
      </w:r>
      <w:r w:rsidR="007217AF" w:rsidRPr="00966006">
        <w:t>para la predicción de la demanda</w:t>
      </w:r>
      <w:bookmarkEnd w:id="79"/>
      <w:bookmarkEnd w:id="80"/>
      <w:bookmarkEnd w:id="81"/>
      <w:r w:rsidRPr="00966006">
        <w:t xml:space="preserve"> </w:t>
      </w:r>
    </w:p>
    <w:p w14:paraId="18EFCBF4" w14:textId="38C12DCC" w:rsidR="003C2D6A" w:rsidRPr="00966006" w:rsidRDefault="00060252" w:rsidP="00AA1668">
      <w:r w:rsidRPr="00966006">
        <w:t xml:space="preserve">Después de revisar varios modelos de </w:t>
      </w:r>
      <w:r w:rsidR="00AD253B" w:rsidRPr="00AD253B">
        <w:rPr>
          <w:i/>
          <w:iCs/>
        </w:rPr>
        <w:t>ML</w:t>
      </w:r>
      <w:r w:rsidR="00AA1668" w:rsidRPr="00966006">
        <w:t xml:space="preserve"> en el marco teórico</w:t>
      </w:r>
      <w:r w:rsidRPr="00966006">
        <w:t xml:space="preserve">, se ha procedido a </w:t>
      </w:r>
      <w:r w:rsidR="00035FB1">
        <w:t>implementar un</w:t>
      </w:r>
      <w:r w:rsidR="00924C1F" w:rsidRPr="00966006">
        <w:t xml:space="preserve"> </w:t>
      </w:r>
      <w:r w:rsidR="005C4D3F" w:rsidRPr="00966006">
        <w:t>modelo simple para la licorería</w:t>
      </w:r>
      <w:r w:rsidRPr="00966006">
        <w:t xml:space="preserve"> siguiendo un enfoque práctico</w:t>
      </w:r>
      <w:r w:rsidR="00924C1F" w:rsidRPr="00966006">
        <w:t xml:space="preserve">. </w:t>
      </w:r>
      <w:r w:rsidRPr="00966006">
        <w:t>Para ilustrar este proceso, se ha</w:t>
      </w:r>
      <w:r w:rsidR="005555A7">
        <w:t>n</w:t>
      </w:r>
      <w:r w:rsidRPr="00966006">
        <w:t xml:space="preserve"> seleccionado </w:t>
      </w:r>
      <w:r w:rsidR="005555A7">
        <w:t>modelos</w:t>
      </w:r>
      <w:r w:rsidRPr="00966006">
        <w:t xml:space="preserve"> previamente </w:t>
      </w:r>
      <w:r w:rsidR="00924C1F" w:rsidRPr="00966006">
        <w:t>mencionados</w:t>
      </w:r>
      <w:r w:rsidRPr="00966006">
        <w:t xml:space="preserve"> para predecir la demanda utilizando datos históricos disponibles.</w:t>
      </w:r>
      <w:r w:rsidR="005C4D3F" w:rsidRPr="00966006">
        <w:t xml:space="preserve"> </w:t>
      </w:r>
      <w:r w:rsidR="00DA1291">
        <w:t>El código completo se encuentra en el siguiente repositorio (</w:t>
      </w:r>
      <w:hyperlink r:id="rId28" w:history="1">
        <w:r w:rsidR="00DA1291" w:rsidRPr="00DA1291">
          <w:rPr>
            <w:rStyle w:val="Hipervnculo"/>
          </w:rPr>
          <w:t>Modelo de predicción</w:t>
        </w:r>
      </w:hyperlink>
      <w:r w:rsidR="00DA1291">
        <w:t>), en el archivo llamado modelo</w:t>
      </w:r>
      <w:r w:rsidR="00622E2B">
        <w:t xml:space="preserve"> de </w:t>
      </w:r>
      <w:r w:rsidR="00DA1291">
        <w:t>predicci</w:t>
      </w:r>
      <w:r w:rsidR="00622E2B">
        <w:t>ó</w:t>
      </w:r>
      <w:r w:rsidR="00DA1291">
        <w:t xml:space="preserve">n. </w:t>
      </w:r>
    </w:p>
    <w:p w14:paraId="6BC1172A" w14:textId="77777777" w:rsidR="005C4D3F" w:rsidRPr="00966006" w:rsidRDefault="005C4D3F" w:rsidP="00AA1668">
      <w:pPr>
        <w:rPr>
          <w:rFonts w:eastAsia="Arial Narrow" w:cs="Arial"/>
        </w:rPr>
      </w:pPr>
    </w:p>
    <w:p w14:paraId="095A5B48" w14:textId="56335FD1" w:rsidR="005555A7" w:rsidRDefault="00952B5A" w:rsidP="00AA1668">
      <w:r>
        <w:t>Antes</w:t>
      </w:r>
      <w:r w:rsidR="00924C1F" w:rsidRPr="00966006">
        <w:t xml:space="preserve"> de crear el mode</w:t>
      </w:r>
      <w:r w:rsidR="005C4D3F" w:rsidRPr="00966006">
        <w:t>lo de predicción</w:t>
      </w:r>
      <w:r w:rsidR="00924C1F" w:rsidRPr="00966006">
        <w:t xml:space="preserve">, </w:t>
      </w:r>
      <w:r w:rsidR="005555A7">
        <w:t>se han visualizado los datos de las ventas y compras. Para la visualización de las compras, se han agrupado los datos a nivel diario y se ha calculado la suma de las compras diarias, proporcionando así una nueva serie temporal que resume las compras día a día de los meses de enero y febrero</w:t>
      </w:r>
      <w:r w:rsidR="00882497">
        <w:t>. En la</w:t>
      </w:r>
      <w:r w:rsidR="00270041">
        <w:t xml:space="preserve"> </w:t>
      </w:r>
      <w:r w:rsidR="00270041">
        <w:fldChar w:fldCharType="begin"/>
      </w:r>
      <w:r w:rsidR="00270041">
        <w:instrText xml:space="preserve"> REF _Ref170034677 \h </w:instrText>
      </w:r>
      <w:r w:rsidR="00882497">
        <w:instrText xml:space="preserve"> \* MERGEFORMAT </w:instrText>
      </w:r>
      <w:r w:rsidR="00270041">
        <w:fldChar w:fldCharType="separate"/>
      </w:r>
      <w:r w:rsidR="00B202AF" w:rsidRPr="00270041">
        <w:rPr>
          <w:rStyle w:val="nfasissutil"/>
        </w:rPr>
        <w:t xml:space="preserve">Figura </w:t>
      </w:r>
      <w:r w:rsidR="00B202AF">
        <w:rPr>
          <w:rStyle w:val="nfasissutil"/>
        </w:rPr>
        <w:t>5</w:t>
      </w:r>
      <w:r w:rsidR="00270041">
        <w:fldChar w:fldCharType="end"/>
      </w:r>
      <w:r w:rsidR="00882497">
        <w:t xml:space="preserve">  se puede observar como las compras siguen un patrón semanal, </w:t>
      </w:r>
      <w:r w:rsidR="00DE4FFD">
        <w:t>donde, por un lado,</w:t>
      </w:r>
      <w:r w:rsidR="00882497">
        <w:t xml:space="preserve"> existe un día sin compras, que podría ser el domingo, ya que es el día de descanso. </w:t>
      </w:r>
      <w:r w:rsidR="00DE4FFD">
        <w:t xml:space="preserve">Por otro lado, hay un día a la semana donde aumentan las compras significativamente, esto refleja la práctica de la empresa de recibir grandes volúmenes de productos para optimizar costos logísticos y aprovechar descuentos por volumen. </w:t>
      </w:r>
    </w:p>
    <w:p w14:paraId="4894AAAC" w14:textId="77777777" w:rsidR="00270041" w:rsidRDefault="005555A7" w:rsidP="00270041">
      <w:pPr>
        <w:keepNext/>
      </w:pPr>
      <w:r>
        <w:rPr>
          <w:noProof/>
        </w:rPr>
        <w:drawing>
          <wp:inline distT="0" distB="0" distL="0" distR="0" wp14:anchorId="6DC9B8FD" wp14:editId="55415974">
            <wp:extent cx="5936732" cy="3493770"/>
            <wp:effectExtent l="0" t="0" r="6985" b="0"/>
            <wp:docPr id="1902479120"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1073" cy="3496325"/>
                    </a:xfrm>
                    <a:prstGeom prst="rect">
                      <a:avLst/>
                    </a:prstGeom>
                    <a:noFill/>
                  </pic:spPr>
                </pic:pic>
              </a:graphicData>
            </a:graphic>
          </wp:inline>
        </w:drawing>
      </w:r>
    </w:p>
    <w:p w14:paraId="7F4587DD" w14:textId="092F0F35" w:rsidR="005555A7" w:rsidRPr="00270041" w:rsidRDefault="00270041" w:rsidP="00270041">
      <w:pPr>
        <w:pStyle w:val="Descripcin"/>
        <w:jc w:val="center"/>
        <w:rPr>
          <w:rStyle w:val="nfasissutil"/>
        </w:rPr>
      </w:pPr>
      <w:bookmarkStart w:id="82" w:name="_Ref170034677"/>
      <w:bookmarkStart w:id="83" w:name="_Toc170110530"/>
      <w:r w:rsidRPr="00270041">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5</w:t>
      </w:r>
      <w:r w:rsidR="006F786E">
        <w:rPr>
          <w:rStyle w:val="nfasissutil"/>
        </w:rPr>
        <w:fldChar w:fldCharType="end"/>
      </w:r>
      <w:bookmarkEnd w:id="82"/>
      <w:r w:rsidRPr="00270041">
        <w:rPr>
          <w:rStyle w:val="nfasissutil"/>
        </w:rPr>
        <w:t>: Distribución de compras diarias</w:t>
      </w:r>
      <w:bookmarkEnd w:id="83"/>
    </w:p>
    <w:p w14:paraId="3AC592B1" w14:textId="799DEC35" w:rsidR="004A4694" w:rsidRDefault="00270041" w:rsidP="004A4694">
      <w:pPr>
        <w:rPr>
          <w:lang w:eastAsia="es-ES"/>
        </w:rPr>
      </w:pPr>
      <w:r>
        <w:t xml:space="preserve">Se ha realizado el mismo procedimiento para analizar las ventas, es decir, se han agrupado los datos a nivel diario y se ha calculado la suma de las ventas diarias como se observa en la </w:t>
      </w:r>
      <w:r>
        <w:fldChar w:fldCharType="begin"/>
      </w:r>
      <w:r>
        <w:instrText xml:space="preserve"> REF _Ref170034342 \h </w:instrText>
      </w:r>
      <w:r>
        <w:fldChar w:fldCharType="separate"/>
      </w:r>
      <w:r w:rsidR="00B202AF" w:rsidRPr="005555A7">
        <w:rPr>
          <w:rStyle w:val="nfasissutil"/>
        </w:rPr>
        <w:t xml:space="preserve">Figura </w:t>
      </w:r>
      <w:r w:rsidR="00B202AF">
        <w:rPr>
          <w:rStyle w:val="nfasissutil"/>
          <w:noProof/>
        </w:rPr>
        <w:t>6</w:t>
      </w:r>
      <w:r>
        <w:fldChar w:fldCharType="end"/>
      </w:r>
      <w:r>
        <w:t>.</w:t>
      </w:r>
      <w:r w:rsidR="004A4694">
        <w:t xml:space="preserve"> En este caso, se ha observado un salto llamativo </w:t>
      </w:r>
      <w:r w:rsidR="004A4694" w:rsidRPr="00270041">
        <w:rPr>
          <w:lang w:eastAsia="es-ES"/>
        </w:rPr>
        <w:t xml:space="preserve">entre el último día de enero y el </w:t>
      </w:r>
      <w:r w:rsidR="004A4694" w:rsidRPr="00270041">
        <w:rPr>
          <w:lang w:eastAsia="es-ES"/>
        </w:rPr>
        <w:lastRenderedPageBreak/>
        <w:t>primero de febrero</w:t>
      </w:r>
      <w:r w:rsidR="004A4694">
        <w:rPr>
          <w:lang w:eastAsia="es-ES"/>
        </w:rPr>
        <w:t xml:space="preserve">, concluyendo que hay algún error en la recogida de datos; por lo que se ha decidido hacer un </w:t>
      </w:r>
      <w:r w:rsidR="004A4694" w:rsidRPr="00270041">
        <w:rPr>
          <w:lang w:eastAsia="es-ES"/>
        </w:rPr>
        <w:t xml:space="preserve">ajuste </w:t>
      </w:r>
      <w:r w:rsidR="004A4694">
        <w:rPr>
          <w:lang w:eastAsia="es-ES"/>
        </w:rPr>
        <w:t>en los datos de febrero. Para ello, se ha comparado el</w:t>
      </w:r>
      <w:r w:rsidR="004A4694" w:rsidRPr="00270041">
        <w:rPr>
          <w:lang w:eastAsia="es-ES"/>
        </w:rPr>
        <w:t xml:space="preserve"> valor de un pico de enero con un pico de febrero y </w:t>
      </w:r>
      <w:r w:rsidR="004A4694">
        <w:rPr>
          <w:lang w:eastAsia="es-ES"/>
        </w:rPr>
        <w:t xml:space="preserve">se ha han </w:t>
      </w:r>
      <w:r w:rsidR="004A4694" w:rsidRPr="00270041">
        <w:rPr>
          <w:lang w:eastAsia="es-ES"/>
        </w:rPr>
        <w:t>multiplicado todos los datos de febrero por esa proporción.</w:t>
      </w:r>
      <w:r w:rsidR="004A4694">
        <w:rPr>
          <w:lang w:eastAsia="es-ES"/>
        </w:rPr>
        <w:t xml:space="preserve"> </w:t>
      </w:r>
    </w:p>
    <w:p w14:paraId="66C49D8A" w14:textId="48996A24" w:rsidR="00270041" w:rsidRDefault="00270041" w:rsidP="00270041">
      <w:pPr>
        <w:spacing w:line="240" w:lineRule="auto"/>
        <w:jc w:val="left"/>
      </w:pPr>
    </w:p>
    <w:p w14:paraId="2D7E0D62" w14:textId="77777777" w:rsidR="005555A7" w:rsidRDefault="005555A7" w:rsidP="005555A7">
      <w:pPr>
        <w:keepNext/>
      </w:pPr>
      <w:r w:rsidRPr="005555A7">
        <w:rPr>
          <w:noProof/>
        </w:rPr>
        <w:drawing>
          <wp:inline distT="0" distB="0" distL="0" distR="0" wp14:anchorId="509D668F" wp14:editId="3A45AD75">
            <wp:extent cx="6017260" cy="3534410"/>
            <wp:effectExtent l="0" t="0" r="2540" b="8890"/>
            <wp:docPr id="1469446144"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446144" name="Imagen 1" descr="Gráfico, Gráfico de líneas&#10;&#10;Descripción generada automáticamente"/>
                    <pic:cNvPicPr/>
                  </pic:nvPicPr>
                  <pic:blipFill>
                    <a:blip r:embed="rId30"/>
                    <a:stretch>
                      <a:fillRect/>
                    </a:stretch>
                  </pic:blipFill>
                  <pic:spPr>
                    <a:xfrm>
                      <a:off x="0" y="0"/>
                      <a:ext cx="6017260" cy="3534410"/>
                    </a:xfrm>
                    <a:prstGeom prst="rect">
                      <a:avLst/>
                    </a:prstGeom>
                  </pic:spPr>
                </pic:pic>
              </a:graphicData>
            </a:graphic>
          </wp:inline>
        </w:drawing>
      </w:r>
    </w:p>
    <w:p w14:paraId="582BEF4B" w14:textId="75E3EAC5" w:rsidR="005555A7" w:rsidRDefault="005555A7" w:rsidP="005555A7">
      <w:pPr>
        <w:pStyle w:val="Descripcin"/>
        <w:jc w:val="center"/>
        <w:rPr>
          <w:rStyle w:val="nfasissutil"/>
        </w:rPr>
      </w:pPr>
      <w:bookmarkStart w:id="84" w:name="_Ref170034342"/>
      <w:bookmarkStart w:id="85" w:name="_Toc170110531"/>
      <w:r w:rsidRPr="005555A7">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6</w:t>
      </w:r>
      <w:r w:rsidR="006F786E">
        <w:rPr>
          <w:rStyle w:val="nfasissutil"/>
        </w:rPr>
        <w:fldChar w:fldCharType="end"/>
      </w:r>
      <w:bookmarkEnd w:id="84"/>
      <w:r w:rsidRPr="005555A7">
        <w:rPr>
          <w:rStyle w:val="nfasissutil"/>
        </w:rPr>
        <w:t>: Distribución de ventas diarias</w:t>
      </w:r>
      <w:bookmarkEnd w:id="85"/>
    </w:p>
    <w:p w14:paraId="55C87216" w14:textId="392231D1" w:rsidR="004A4694" w:rsidRPr="004A4694" w:rsidRDefault="004A4694" w:rsidP="004A4694">
      <w:r>
        <w:rPr>
          <w:lang w:eastAsia="es-ES"/>
        </w:rPr>
        <w:t xml:space="preserve">Una vez realizado el ajuste que se ha mencionado anteriormente, se ha obtenido la distribución que se muestra en la </w:t>
      </w:r>
      <w:r>
        <w:rPr>
          <w:lang w:eastAsia="es-ES"/>
        </w:rPr>
        <w:fldChar w:fldCharType="begin"/>
      </w:r>
      <w:r>
        <w:rPr>
          <w:lang w:eastAsia="es-ES"/>
        </w:rPr>
        <w:instrText xml:space="preserve"> REF _Ref170035629 \h </w:instrText>
      </w:r>
      <w:r>
        <w:rPr>
          <w:lang w:eastAsia="es-ES"/>
        </w:rPr>
      </w:r>
      <w:r>
        <w:rPr>
          <w:lang w:eastAsia="es-ES"/>
        </w:rPr>
        <w:fldChar w:fldCharType="separate"/>
      </w:r>
      <w:r w:rsidR="00B202AF" w:rsidRPr="00882497">
        <w:rPr>
          <w:rStyle w:val="nfasissutil"/>
        </w:rPr>
        <w:t xml:space="preserve">Figura </w:t>
      </w:r>
      <w:r w:rsidR="00B202AF">
        <w:rPr>
          <w:rStyle w:val="nfasissutil"/>
          <w:noProof/>
        </w:rPr>
        <w:t>7</w:t>
      </w:r>
      <w:r>
        <w:rPr>
          <w:lang w:eastAsia="es-ES"/>
        </w:rPr>
        <w:fldChar w:fldCharType="end"/>
      </w:r>
      <w:r>
        <w:rPr>
          <w:lang w:eastAsia="es-ES"/>
        </w:rPr>
        <w:t xml:space="preserve"> pudiendo concluir que las ventas también siguen un patrón semanal, donde un día a la semana aumentan considerablemente las ventas y otro día o dos </w:t>
      </w:r>
      <w:r w:rsidR="0035738E">
        <w:rPr>
          <w:lang w:eastAsia="es-ES"/>
        </w:rPr>
        <w:t xml:space="preserve">se </w:t>
      </w:r>
      <w:r>
        <w:rPr>
          <w:lang w:eastAsia="es-ES"/>
        </w:rPr>
        <w:t>reducen.</w:t>
      </w:r>
    </w:p>
    <w:p w14:paraId="40A47260" w14:textId="77777777" w:rsidR="00882497" w:rsidRDefault="00882497" w:rsidP="00882497">
      <w:pPr>
        <w:keepNext/>
      </w:pPr>
      <w:r w:rsidRPr="00882497">
        <w:rPr>
          <w:noProof/>
          <w:lang w:eastAsia="es-ES"/>
        </w:rPr>
        <w:lastRenderedPageBreak/>
        <w:drawing>
          <wp:inline distT="0" distB="0" distL="0" distR="0" wp14:anchorId="704593B0" wp14:editId="28B88627">
            <wp:extent cx="6017260" cy="3534410"/>
            <wp:effectExtent l="0" t="0" r="2540" b="8890"/>
            <wp:docPr id="731836109"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1836109" name="Imagen 1" descr="Gráfico&#10;&#10;Descripción generada automáticamente"/>
                    <pic:cNvPicPr/>
                  </pic:nvPicPr>
                  <pic:blipFill>
                    <a:blip r:embed="rId31"/>
                    <a:stretch>
                      <a:fillRect/>
                    </a:stretch>
                  </pic:blipFill>
                  <pic:spPr>
                    <a:xfrm>
                      <a:off x="0" y="0"/>
                      <a:ext cx="6017260" cy="3534410"/>
                    </a:xfrm>
                    <a:prstGeom prst="rect">
                      <a:avLst/>
                    </a:prstGeom>
                  </pic:spPr>
                </pic:pic>
              </a:graphicData>
            </a:graphic>
          </wp:inline>
        </w:drawing>
      </w:r>
    </w:p>
    <w:p w14:paraId="5548EE33" w14:textId="28E79C77" w:rsidR="00882497" w:rsidRPr="00882497" w:rsidRDefault="00882497" w:rsidP="00882497">
      <w:pPr>
        <w:pStyle w:val="Descripcin"/>
        <w:jc w:val="center"/>
        <w:rPr>
          <w:rStyle w:val="nfasissutil"/>
        </w:rPr>
      </w:pPr>
      <w:bookmarkStart w:id="86" w:name="_Ref170035629"/>
      <w:bookmarkStart w:id="87" w:name="_Toc170110532"/>
      <w:r w:rsidRPr="00882497">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7</w:t>
      </w:r>
      <w:r w:rsidR="006F786E">
        <w:rPr>
          <w:rStyle w:val="nfasissutil"/>
        </w:rPr>
        <w:fldChar w:fldCharType="end"/>
      </w:r>
      <w:bookmarkEnd w:id="86"/>
      <w:r w:rsidRPr="00882497">
        <w:rPr>
          <w:rStyle w:val="nfasissutil"/>
        </w:rPr>
        <w:t>: Distribución de ventas diarias ajustadas</w:t>
      </w:r>
      <w:bookmarkEnd w:id="87"/>
    </w:p>
    <w:p w14:paraId="35D21169" w14:textId="07F16C7B" w:rsidR="00DE4FFD" w:rsidRDefault="00882497" w:rsidP="00AA1668">
      <w:r>
        <w:t xml:space="preserve">A continuación, se ha realizado </w:t>
      </w:r>
      <w:r w:rsidR="005C4D3F" w:rsidRPr="00966006">
        <w:t>la consolidación de datos, donde se han combinado los datos de ventas</w:t>
      </w:r>
      <w:r w:rsidR="00924C1F" w:rsidRPr="00966006">
        <w:t xml:space="preserve"> y </w:t>
      </w:r>
      <w:r w:rsidR="005C4D3F" w:rsidRPr="00966006">
        <w:t xml:space="preserve">compras en un único </w:t>
      </w:r>
      <w:proofErr w:type="spellStart"/>
      <w:r w:rsidR="005C4D3F" w:rsidRPr="00AD253B">
        <w:rPr>
          <w:i/>
          <w:iCs/>
        </w:rPr>
        <w:t>dataset</w:t>
      </w:r>
      <w:proofErr w:type="spellEnd"/>
      <w:r w:rsidR="005C4D3F" w:rsidRPr="00966006">
        <w:t xml:space="preserve"> para facilitar el análisis.</w:t>
      </w:r>
      <w:r w:rsidR="00924C1F" w:rsidRPr="00966006">
        <w:t xml:space="preserve"> En ambos casos, se han cogido los datos desde el 01-01-2016 hasta el 29-02-2016</w:t>
      </w:r>
      <w:r w:rsidR="00DE4FFD">
        <w:t xml:space="preserve"> y se han visualizado en la </w:t>
      </w:r>
      <w:r w:rsidR="00DE4FFD">
        <w:fldChar w:fldCharType="begin"/>
      </w:r>
      <w:r w:rsidR="00DE4FFD">
        <w:instrText xml:space="preserve"> REF _Ref170035766 \h </w:instrText>
      </w:r>
      <w:r w:rsidR="00DE4FFD">
        <w:fldChar w:fldCharType="separate"/>
      </w:r>
      <w:r w:rsidR="00B202AF" w:rsidRPr="0091114C">
        <w:rPr>
          <w:rStyle w:val="nfasissutil"/>
        </w:rPr>
        <w:t xml:space="preserve">Figura </w:t>
      </w:r>
      <w:r w:rsidR="00B202AF">
        <w:rPr>
          <w:rStyle w:val="nfasissutil"/>
          <w:noProof/>
        </w:rPr>
        <w:t>8</w:t>
      </w:r>
      <w:r w:rsidR="00DE4FFD">
        <w:fldChar w:fldCharType="end"/>
      </w:r>
      <w:r w:rsidR="00DE4FFD">
        <w:t>. El gráfico revela un patrón donde los días con altas compras tienen ventas relativamente bajas y viceversa. Esta dinámica es una consecuencia de la estrategia de gestión de almacén, para que exista una organización entre los camiones y además exista un equilibrio óptimo entre la oferta y la demanda.</w:t>
      </w:r>
    </w:p>
    <w:p w14:paraId="4E3BD990" w14:textId="77777777" w:rsidR="009D5213" w:rsidRDefault="009D5213" w:rsidP="00DE4FFD">
      <w:pPr>
        <w:keepNext/>
      </w:pPr>
      <w:r w:rsidRPr="009D5213">
        <w:rPr>
          <w:noProof/>
        </w:rPr>
        <w:lastRenderedPageBreak/>
        <w:drawing>
          <wp:inline distT="0" distB="0" distL="0" distR="0" wp14:anchorId="136ABABD" wp14:editId="3576D1AC">
            <wp:extent cx="6017260" cy="3541395"/>
            <wp:effectExtent l="0" t="0" r="2540" b="1905"/>
            <wp:docPr id="18740033" name="Imagen 1"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0033" name="Imagen 1" descr="Gráfico, Gráfico de líneas, Histograma&#10;&#10;Descripción generada automáticamente"/>
                    <pic:cNvPicPr/>
                  </pic:nvPicPr>
                  <pic:blipFill>
                    <a:blip r:embed="rId32"/>
                    <a:stretch>
                      <a:fillRect/>
                    </a:stretch>
                  </pic:blipFill>
                  <pic:spPr>
                    <a:xfrm>
                      <a:off x="0" y="0"/>
                      <a:ext cx="6017260" cy="3541395"/>
                    </a:xfrm>
                    <a:prstGeom prst="rect">
                      <a:avLst/>
                    </a:prstGeom>
                  </pic:spPr>
                </pic:pic>
              </a:graphicData>
            </a:graphic>
          </wp:inline>
        </w:drawing>
      </w:r>
    </w:p>
    <w:p w14:paraId="0301C8BD" w14:textId="2E952F5B" w:rsidR="00924C1F" w:rsidRPr="0091114C" w:rsidRDefault="009D5213" w:rsidP="00AB0413">
      <w:pPr>
        <w:pStyle w:val="Descripcin"/>
        <w:jc w:val="center"/>
        <w:rPr>
          <w:rStyle w:val="nfasissutil"/>
        </w:rPr>
      </w:pPr>
      <w:bookmarkStart w:id="88" w:name="_Ref170035766"/>
      <w:bookmarkStart w:id="89" w:name="_Toc170110533"/>
      <w:r w:rsidRPr="0091114C">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8</w:t>
      </w:r>
      <w:r w:rsidR="006F786E">
        <w:rPr>
          <w:rStyle w:val="nfasissutil"/>
        </w:rPr>
        <w:fldChar w:fldCharType="end"/>
      </w:r>
      <w:bookmarkEnd w:id="88"/>
      <w:r w:rsidRPr="0091114C">
        <w:rPr>
          <w:rStyle w:val="nfasissutil"/>
        </w:rPr>
        <w:t>:Serie temporal de ventas y compras</w:t>
      </w:r>
      <w:bookmarkEnd w:id="89"/>
    </w:p>
    <w:p w14:paraId="0FFCFE74" w14:textId="2B382208" w:rsidR="0091114C" w:rsidRPr="004A4694" w:rsidRDefault="004A4694" w:rsidP="004A4694">
      <w:pPr>
        <w:rPr>
          <w:rFonts w:ascii="Arial" w:eastAsia="Times New Roman" w:hAnsi="Arial" w:cs="Arial"/>
          <w:color w:val="202124"/>
          <w:sz w:val="27"/>
          <w:szCs w:val="27"/>
          <w:lang w:eastAsia="es-ES"/>
        </w:rPr>
      </w:pPr>
      <w:r>
        <w:t xml:space="preserve">Una vez analizados los datos y solucionado las incongruencias, </w:t>
      </w:r>
      <w:r w:rsidR="0091114C">
        <w:t>se ha seleccionado el modelo de predicción, comenzando con un enfoque</w:t>
      </w:r>
      <w:r>
        <w:t xml:space="preserve"> </w:t>
      </w:r>
      <w:r w:rsidR="0091114C">
        <w:t>sencillo: la regresión lineal</w:t>
      </w:r>
      <w:r w:rsidR="00185401">
        <w:t>.</w:t>
      </w:r>
      <w:r w:rsidR="000D0649" w:rsidRPr="00966006">
        <w:t xml:space="preserve"> </w:t>
      </w:r>
      <w:r w:rsidR="005C4D3F" w:rsidRPr="00966006">
        <w:t>Seguido se ha entrenado el modelo utilizando los datos disponibles y se ha validado su desempeño.</w:t>
      </w:r>
      <w:r w:rsidR="000D0649" w:rsidRPr="00966006">
        <w:t xml:space="preserve"> En esta fase, primero se han dividido los datos en conjuntos de entrenamiento y validación</w:t>
      </w:r>
      <w:r w:rsidR="00185401">
        <w:t xml:space="preserve">, </w:t>
      </w:r>
      <w:r w:rsidR="000D0649" w:rsidRPr="00966006">
        <w:t>luego se ha entrenado el modelo seleccionado con los datos de entrenamientos</w:t>
      </w:r>
      <w:r w:rsidR="0091114C">
        <w:t>, y se ha realizado la predicción de las ventas de los próximos 1</w:t>
      </w:r>
      <w:r w:rsidR="0035738E">
        <w:t>4</w:t>
      </w:r>
      <w:r w:rsidR="0091114C">
        <w:t xml:space="preserve"> días como se ve en la </w:t>
      </w:r>
      <w:r w:rsidR="0091114C">
        <w:fldChar w:fldCharType="begin"/>
      </w:r>
      <w:r w:rsidR="0091114C">
        <w:instrText xml:space="preserve"> REF _Ref170038060 \h </w:instrText>
      </w:r>
      <w:r>
        <w:instrText xml:space="preserve"> \* MERGEFORMAT </w:instrText>
      </w:r>
      <w:r w:rsidR="0091114C">
        <w:fldChar w:fldCharType="separate"/>
      </w:r>
      <w:r w:rsidR="00B202AF" w:rsidRPr="0091114C">
        <w:rPr>
          <w:rStyle w:val="nfasissutil"/>
        </w:rPr>
        <w:t xml:space="preserve">Figura </w:t>
      </w:r>
      <w:r w:rsidR="00B202AF">
        <w:rPr>
          <w:rStyle w:val="nfasissutil"/>
        </w:rPr>
        <w:t>9</w:t>
      </w:r>
      <w:r w:rsidR="0091114C">
        <w:fldChar w:fldCharType="end"/>
      </w:r>
      <w:r w:rsidR="0091114C">
        <w:t>.</w:t>
      </w:r>
    </w:p>
    <w:p w14:paraId="569123AA" w14:textId="01E0DB09" w:rsidR="0091114C" w:rsidRDefault="004A4694" w:rsidP="0091114C">
      <w:pPr>
        <w:keepNext/>
      </w:pPr>
      <w:r w:rsidRPr="004A4694">
        <w:rPr>
          <w:noProof/>
        </w:rPr>
        <w:lastRenderedPageBreak/>
        <w:drawing>
          <wp:inline distT="0" distB="0" distL="0" distR="0" wp14:anchorId="2A3F9FCB" wp14:editId="4587B407">
            <wp:extent cx="6017260" cy="3600450"/>
            <wp:effectExtent l="0" t="0" r="2540" b="0"/>
            <wp:docPr id="931990911" name="Imagen 1"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990911" name="Imagen 1" descr="Interfaz de usuario gráfica, Gráfico&#10;&#10;Descripción generada automáticamente"/>
                    <pic:cNvPicPr/>
                  </pic:nvPicPr>
                  <pic:blipFill>
                    <a:blip r:embed="rId33"/>
                    <a:stretch>
                      <a:fillRect/>
                    </a:stretch>
                  </pic:blipFill>
                  <pic:spPr>
                    <a:xfrm>
                      <a:off x="0" y="0"/>
                      <a:ext cx="6017260" cy="3600450"/>
                    </a:xfrm>
                    <a:prstGeom prst="rect">
                      <a:avLst/>
                    </a:prstGeom>
                  </pic:spPr>
                </pic:pic>
              </a:graphicData>
            </a:graphic>
          </wp:inline>
        </w:drawing>
      </w:r>
    </w:p>
    <w:p w14:paraId="462DED7B" w14:textId="39D1AF7D" w:rsidR="0091114C" w:rsidRPr="0091114C" w:rsidRDefault="0091114C" w:rsidP="0091114C">
      <w:pPr>
        <w:pStyle w:val="Descripcin"/>
        <w:jc w:val="center"/>
        <w:rPr>
          <w:i w:val="0"/>
          <w:iCs w:val="0"/>
          <w:color w:val="404040" w:themeColor="text1" w:themeTint="BF"/>
        </w:rPr>
      </w:pPr>
      <w:bookmarkStart w:id="90" w:name="_Ref170038060"/>
      <w:bookmarkStart w:id="91" w:name="_Toc170110534"/>
      <w:r w:rsidRPr="0091114C">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9</w:t>
      </w:r>
      <w:r w:rsidR="006F786E">
        <w:rPr>
          <w:rStyle w:val="nfasissutil"/>
        </w:rPr>
        <w:fldChar w:fldCharType="end"/>
      </w:r>
      <w:bookmarkEnd w:id="90"/>
      <w:r w:rsidRPr="0091114C">
        <w:rPr>
          <w:rStyle w:val="nfasissutil"/>
        </w:rPr>
        <w:t>: Predicción de las unidades vendidas</w:t>
      </w:r>
      <w:bookmarkEnd w:id="91"/>
    </w:p>
    <w:p w14:paraId="59BDD1AD" w14:textId="519D321B" w:rsidR="0064391B" w:rsidRDefault="000D0649" w:rsidP="007D7B3F">
      <w:r w:rsidRPr="00966006">
        <w:t xml:space="preserve">Por último, se ha evaluado el modelo utilizando </w:t>
      </w:r>
      <w:r w:rsidR="00185401">
        <w:t xml:space="preserve">las </w:t>
      </w:r>
      <w:r w:rsidRPr="00966006">
        <w:t>métricas de evaluación MAE (</w:t>
      </w:r>
      <w:r w:rsidRPr="00AD253B">
        <w:rPr>
          <w:i/>
          <w:iCs/>
        </w:rPr>
        <w:t>Mean Absolute Error</w:t>
      </w:r>
      <w:r w:rsidRPr="00966006">
        <w:t>)</w:t>
      </w:r>
      <w:r w:rsidR="00BD2C26" w:rsidRPr="00966006">
        <w:t xml:space="preserve"> y</w:t>
      </w:r>
      <w:r w:rsidRPr="00966006">
        <w:t xml:space="preserve"> RMSE (</w:t>
      </w:r>
      <w:proofErr w:type="spellStart"/>
      <w:r w:rsidRPr="00AD253B">
        <w:rPr>
          <w:i/>
          <w:iCs/>
        </w:rPr>
        <w:t>Root</w:t>
      </w:r>
      <w:proofErr w:type="spellEnd"/>
      <w:r w:rsidRPr="00AD253B">
        <w:rPr>
          <w:i/>
          <w:iCs/>
        </w:rPr>
        <w:t xml:space="preserve"> Mean Square Error</w:t>
      </w:r>
      <w:r w:rsidRPr="00966006">
        <w:t>)</w:t>
      </w:r>
      <w:r w:rsidR="00BD2C26" w:rsidRPr="00966006">
        <w:t xml:space="preserve">. </w:t>
      </w:r>
      <w:r w:rsidR="0053792E" w:rsidRPr="00966006">
        <w:t xml:space="preserve">La métrica de evaluación </w:t>
      </w:r>
      <w:r w:rsidR="0053792E" w:rsidRPr="0064391B">
        <w:rPr>
          <w:i/>
          <w:iCs/>
        </w:rPr>
        <w:t>MAE</w:t>
      </w:r>
      <w:r w:rsidR="0053792E" w:rsidRPr="00966006">
        <w:t xml:space="preserve"> es una medida de la precisión de un modelo de predicción. Representa la media de las diferencias absolutas entre las predicciones del modelo y los valores reales observados</w:t>
      </w:r>
      <w:r w:rsidR="00290C1B">
        <w:t xml:space="preserve"> (</w:t>
      </w:r>
      <w:r w:rsidR="00290C1B">
        <w:fldChar w:fldCharType="begin"/>
      </w:r>
      <w:r w:rsidR="00290C1B">
        <w:instrText xml:space="preserve"> REF _Ref170038770 \h </w:instrText>
      </w:r>
      <w:r w:rsidR="00290C1B">
        <w:fldChar w:fldCharType="separate"/>
      </w:r>
      <w:r w:rsidR="00B202AF" w:rsidRPr="00290C1B">
        <w:rPr>
          <w:rStyle w:val="nfasissutil"/>
        </w:rPr>
        <w:t xml:space="preserve">Ecuación </w:t>
      </w:r>
      <w:r w:rsidR="00B202AF">
        <w:rPr>
          <w:rStyle w:val="nfasissutil"/>
          <w:noProof/>
        </w:rPr>
        <w:t>1</w:t>
      </w:r>
      <w:r w:rsidR="00290C1B">
        <w:fldChar w:fldCharType="end"/>
      </w:r>
      <w:r w:rsidR="00290C1B">
        <w:t>)</w:t>
      </w:r>
      <w:r w:rsidR="0053792E" w:rsidRPr="00966006">
        <w:t xml:space="preserve">. Un valor MAE más bajo indica un modelo más preciso. </w:t>
      </w:r>
      <w:r w:rsidR="0064391B" w:rsidRPr="00966006">
        <w:t xml:space="preserve">El </w:t>
      </w:r>
      <w:r w:rsidR="0064391B" w:rsidRPr="0064391B">
        <w:rPr>
          <w:i/>
          <w:iCs/>
        </w:rPr>
        <w:t>RMSE</w:t>
      </w:r>
      <w:r w:rsidR="0064391B">
        <w:t xml:space="preserve"> </w:t>
      </w:r>
      <w:r w:rsidR="0064391B" w:rsidRPr="00966006">
        <w:t>es una medida comúnmente utilizada para evaluar la precisión de un modelo de regresión o de predicción. Se calcula como la raíz cuadrada de la media de los errores al cuadrado entre los valores predichos por el modelo y los valores observados reales</w:t>
      </w:r>
      <w:r w:rsidR="0064391B">
        <w:t xml:space="preserve"> (</w:t>
      </w:r>
      <w:r w:rsidR="00290C1B">
        <w:fldChar w:fldCharType="begin"/>
      </w:r>
      <w:r w:rsidR="00290C1B">
        <w:instrText xml:space="preserve"> REF _Ref170038777 \h </w:instrText>
      </w:r>
      <w:r w:rsidR="00290C1B">
        <w:fldChar w:fldCharType="separate"/>
      </w:r>
      <w:r w:rsidR="00B202AF" w:rsidRPr="00B202AF">
        <w:rPr>
          <w:rStyle w:val="nfasissutil"/>
        </w:rPr>
        <w:t xml:space="preserve">Ecuación </w:t>
      </w:r>
      <w:r w:rsidR="00B202AF" w:rsidRPr="00B202AF">
        <w:rPr>
          <w:rStyle w:val="nfasissutil"/>
          <w:noProof/>
        </w:rPr>
        <w:t>2</w:t>
      </w:r>
      <w:r w:rsidR="00290C1B">
        <w:fldChar w:fldCharType="end"/>
      </w:r>
      <w:r w:rsidR="0064391B">
        <w:t>)</w:t>
      </w:r>
      <w:r w:rsidR="0064391B" w:rsidRPr="00966006">
        <w:t xml:space="preserve">. Este mide la diferencia promedio entre los valores predichos y los valores reales en la misma escala que los datos originales. Cuanto más bajo sea el valor de </w:t>
      </w:r>
      <w:r w:rsidR="0064391B" w:rsidRPr="0064391B">
        <w:rPr>
          <w:i/>
          <w:iCs/>
        </w:rPr>
        <w:t>RMSE</w:t>
      </w:r>
      <w:r w:rsidR="0064391B" w:rsidRPr="00966006">
        <w:t>, mejor será la capacidad predictiva del modelo.</w:t>
      </w:r>
    </w:p>
    <w:p w14:paraId="3BA12337" w14:textId="77777777" w:rsidR="00290C1B" w:rsidRDefault="0064391B" w:rsidP="00290C1B">
      <w:pPr>
        <w:keepNext/>
      </w:pPr>
      <m:oMathPara>
        <m:oMath>
          <m:r>
            <w:rPr>
              <w:rFonts w:ascii="Cambria Math" w:hAnsi="Cambria Math"/>
            </w:rPr>
            <m:t xml:space="preserve">MAE= </m:t>
          </m:r>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d>
                </m:e>
              </m:nary>
            </m:num>
            <m:den>
              <m:r>
                <w:rPr>
                  <w:rFonts w:ascii="Cambria Math" w:hAnsi="Cambria Math"/>
                </w:rPr>
                <m:t>n</m:t>
              </m:r>
            </m:den>
          </m:f>
        </m:oMath>
      </m:oMathPara>
    </w:p>
    <w:p w14:paraId="6E23D5B2" w14:textId="13E1E100" w:rsidR="0064391B" w:rsidRPr="00290C1B" w:rsidRDefault="00290C1B" w:rsidP="00290C1B">
      <w:pPr>
        <w:pStyle w:val="Descripcin"/>
        <w:jc w:val="center"/>
        <w:rPr>
          <w:rStyle w:val="nfasissutil"/>
        </w:rPr>
      </w:pPr>
      <w:bookmarkStart w:id="92" w:name="_Ref170038770"/>
      <w:bookmarkStart w:id="93" w:name="_Toc170110549"/>
      <w:r w:rsidRPr="00290C1B">
        <w:rPr>
          <w:rStyle w:val="nfasissutil"/>
        </w:rPr>
        <w:t xml:space="preserve">Ecuación </w:t>
      </w:r>
      <w:r w:rsidRPr="00290C1B">
        <w:rPr>
          <w:rStyle w:val="nfasissutil"/>
        </w:rPr>
        <w:fldChar w:fldCharType="begin"/>
      </w:r>
      <w:r w:rsidRPr="00290C1B">
        <w:rPr>
          <w:rStyle w:val="nfasissutil"/>
        </w:rPr>
        <w:instrText xml:space="preserve"> SEQ Ecuación \* ARABIC </w:instrText>
      </w:r>
      <w:r w:rsidRPr="00290C1B">
        <w:rPr>
          <w:rStyle w:val="nfasissutil"/>
        </w:rPr>
        <w:fldChar w:fldCharType="separate"/>
      </w:r>
      <w:r w:rsidR="00B202AF">
        <w:rPr>
          <w:rStyle w:val="nfasissutil"/>
          <w:noProof/>
        </w:rPr>
        <w:t>1</w:t>
      </w:r>
      <w:r w:rsidRPr="00290C1B">
        <w:rPr>
          <w:rStyle w:val="nfasissutil"/>
        </w:rPr>
        <w:fldChar w:fldCharType="end"/>
      </w:r>
      <w:bookmarkEnd w:id="92"/>
      <w:r w:rsidRPr="00290C1B">
        <w:rPr>
          <w:rStyle w:val="nfasissutil"/>
        </w:rPr>
        <w:t>: Mean Absolute Error</w:t>
      </w:r>
      <w:bookmarkEnd w:id="93"/>
      <w:r w:rsidRPr="00290C1B">
        <w:rPr>
          <w:rStyle w:val="nfasissutil"/>
        </w:rPr>
        <w:t xml:space="preserve"> </w:t>
      </w:r>
    </w:p>
    <w:p w14:paraId="08FC8E07" w14:textId="77777777" w:rsidR="0064391B" w:rsidRDefault="0064391B" w:rsidP="007D7B3F"/>
    <w:p w14:paraId="115A0420" w14:textId="77777777" w:rsidR="00290C1B" w:rsidRDefault="0064391B" w:rsidP="00290C1B">
      <w:pPr>
        <w:keepNext/>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num>
                <m:den>
                  <m:r>
                    <w:rPr>
                      <w:rFonts w:ascii="Cambria Math" w:hAnsi="Cambria Math"/>
                    </w:rPr>
                    <m:t>n</m:t>
                  </m:r>
                </m:den>
              </m:f>
            </m:e>
          </m:rad>
        </m:oMath>
      </m:oMathPara>
    </w:p>
    <w:p w14:paraId="74CF29DC" w14:textId="61F3CD54" w:rsidR="0064391B" w:rsidRPr="00B202AF" w:rsidRDefault="00290C1B" w:rsidP="00290C1B">
      <w:pPr>
        <w:pStyle w:val="Descripcin"/>
        <w:jc w:val="center"/>
        <w:rPr>
          <w:rStyle w:val="nfasissutil"/>
        </w:rPr>
      </w:pPr>
      <w:bookmarkStart w:id="94" w:name="_Ref170038777"/>
      <w:bookmarkStart w:id="95" w:name="_Toc170110550"/>
      <w:r w:rsidRPr="00B202AF">
        <w:rPr>
          <w:rStyle w:val="nfasissutil"/>
        </w:rPr>
        <w:t xml:space="preserve">Ecuación </w:t>
      </w:r>
      <w:r w:rsidRPr="00290C1B">
        <w:rPr>
          <w:rStyle w:val="nfasissutil"/>
        </w:rPr>
        <w:fldChar w:fldCharType="begin"/>
      </w:r>
      <w:r w:rsidRPr="00B202AF">
        <w:rPr>
          <w:rStyle w:val="nfasissutil"/>
        </w:rPr>
        <w:instrText xml:space="preserve"> SEQ Ecuación \* ARABIC </w:instrText>
      </w:r>
      <w:r w:rsidRPr="00290C1B">
        <w:rPr>
          <w:rStyle w:val="nfasissutil"/>
        </w:rPr>
        <w:fldChar w:fldCharType="separate"/>
      </w:r>
      <w:r w:rsidR="00B202AF" w:rsidRPr="00B202AF">
        <w:rPr>
          <w:rStyle w:val="nfasissutil"/>
          <w:noProof/>
        </w:rPr>
        <w:t>2</w:t>
      </w:r>
      <w:r w:rsidRPr="00290C1B">
        <w:rPr>
          <w:rStyle w:val="nfasissutil"/>
        </w:rPr>
        <w:fldChar w:fldCharType="end"/>
      </w:r>
      <w:bookmarkEnd w:id="94"/>
      <w:r w:rsidRPr="00B202AF">
        <w:rPr>
          <w:rStyle w:val="nfasissutil"/>
        </w:rPr>
        <w:t xml:space="preserve">: </w:t>
      </w:r>
      <w:proofErr w:type="spellStart"/>
      <w:r w:rsidRPr="00B202AF">
        <w:rPr>
          <w:rStyle w:val="nfasissutil"/>
        </w:rPr>
        <w:t>Root</w:t>
      </w:r>
      <w:proofErr w:type="spellEnd"/>
      <w:r w:rsidRPr="00B202AF">
        <w:rPr>
          <w:rStyle w:val="nfasissutil"/>
        </w:rPr>
        <w:t xml:space="preserve"> Mean Square Error</w:t>
      </w:r>
      <w:bookmarkEnd w:id="95"/>
      <w:r w:rsidR="00612C27" w:rsidRPr="00B202AF">
        <w:rPr>
          <w:rStyle w:val="nfasissutil"/>
        </w:rPr>
        <w:t xml:space="preserve"> </w:t>
      </w:r>
    </w:p>
    <w:p w14:paraId="4413A04C" w14:textId="77777777" w:rsidR="0064391B" w:rsidRPr="00B202AF" w:rsidRDefault="0064391B" w:rsidP="007D7B3F"/>
    <w:p w14:paraId="03535B4F" w14:textId="77777777" w:rsidR="004235CD" w:rsidRPr="00B202AF" w:rsidRDefault="004235CD" w:rsidP="007D7B3F"/>
    <w:p w14:paraId="5946271D" w14:textId="7D873B60" w:rsidR="0053792E" w:rsidRPr="00966006" w:rsidRDefault="0053792E" w:rsidP="007D7B3F">
      <w:r w:rsidRPr="00966006">
        <w:lastRenderedPageBreak/>
        <w:t xml:space="preserve">En </w:t>
      </w:r>
      <w:r w:rsidR="00290C1B">
        <w:t>el modelo de regresión lineal realizado, e</w:t>
      </w:r>
      <w:r w:rsidRPr="00966006">
        <w:t>l valor MAE</w:t>
      </w:r>
      <w:r w:rsidR="004B0765">
        <w:t xml:space="preserve"> </w:t>
      </w:r>
      <w:r w:rsidR="00290C1B">
        <w:t>obtenido ha</w:t>
      </w:r>
      <w:r w:rsidR="004B0765">
        <w:t xml:space="preserve"> sido</w:t>
      </w:r>
      <w:r w:rsidRPr="00966006">
        <w:t xml:space="preserve"> </w:t>
      </w:r>
      <w:r w:rsidR="0091114C" w:rsidRPr="0091114C">
        <w:t>25</w:t>
      </w:r>
      <w:r w:rsidR="0035738E">
        <w:t>.</w:t>
      </w:r>
      <w:r w:rsidR="0091114C" w:rsidRPr="0091114C">
        <w:t>698</w:t>
      </w:r>
      <w:r w:rsidR="00290C1B">
        <w:t>, lo que si</w:t>
      </w:r>
      <w:r w:rsidRPr="00966006">
        <w:t xml:space="preserve">gnifica que, en promedio, las predicciones del modelo están desviadas de los valores reales por aproximadamente </w:t>
      </w:r>
      <w:r w:rsidR="0091114C" w:rsidRPr="0091114C">
        <w:t>25</w:t>
      </w:r>
      <w:r w:rsidR="0035738E">
        <w:t>.</w:t>
      </w:r>
      <w:r w:rsidR="0091114C" w:rsidRPr="0091114C">
        <w:t>698</w:t>
      </w:r>
      <w:r w:rsidRPr="00966006">
        <w:t>unidades de la cantidad</w:t>
      </w:r>
      <w:r w:rsidR="00706404">
        <w:t xml:space="preserve"> y e</w:t>
      </w:r>
      <w:r w:rsidR="00290C1B">
        <w:t xml:space="preserve">l valor RMSE </w:t>
      </w:r>
      <w:r w:rsidR="006B4B6D" w:rsidRPr="00966006">
        <w:t xml:space="preserve">obtenido </w:t>
      </w:r>
      <w:r w:rsidR="00290C1B">
        <w:t>ha sido</w:t>
      </w:r>
      <w:r w:rsidR="006B4B6D" w:rsidRPr="00966006">
        <w:t xml:space="preserve"> </w:t>
      </w:r>
      <w:r w:rsidR="0091114C" w:rsidRPr="0091114C">
        <w:t>32271</w:t>
      </w:r>
      <w:r w:rsidR="0091114C">
        <w:t>,</w:t>
      </w:r>
      <w:r w:rsidR="0091114C" w:rsidRPr="0091114C">
        <w:t>98</w:t>
      </w:r>
      <w:r w:rsidR="006B4B6D" w:rsidRPr="00966006">
        <w:t xml:space="preserve">. </w:t>
      </w:r>
      <w:r w:rsidRPr="00966006">
        <w:t xml:space="preserve">Al tener una escala de datos muy grande, </w:t>
      </w:r>
      <w:r w:rsidR="00706404">
        <w:t xml:space="preserve">con la intención de entender los datos, se ha calculado el porcentaje de error en un día de ventas promedio, siendo el 31,06% en la métrica MAE y 39% en la métrica RMSE. Así, se ha concluido que es un porcentaje </w:t>
      </w:r>
      <w:r w:rsidR="0035738E">
        <w:t>bastante alto</w:t>
      </w:r>
      <w:r w:rsidR="00706404">
        <w:t xml:space="preserve"> por lo que se ha </w:t>
      </w:r>
      <w:r w:rsidRPr="00966006">
        <w:t>intentado mejorar realizando otro modelo de aprendizaje automático</w:t>
      </w:r>
      <w:r w:rsidR="00706404">
        <w:t xml:space="preserve"> más avanzado</w:t>
      </w:r>
      <w:r w:rsidRPr="00966006">
        <w:t xml:space="preserve"> como </w:t>
      </w:r>
      <w:proofErr w:type="spellStart"/>
      <w:r w:rsidRPr="00AD253B">
        <w:rPr>
          <w:i/>
          <w:iCs/>
        </w:rPr>
        <w:t>Random</w:t>
      </w:r>
      <w:proofErr w:type="spellEnd"/>
      <w:r w:rsidRPr="00AD253B">
        <w:rPr>
          <w:i/>
          <w:iCs/>
        </w:rPr>
        <w:t xml:space="preserve"> Forest</w:t>
      </w:r>
      <w:r w:rsidR="00706404">
        <w:rPr>
          <w:i/>
          <w:iCs/>
        </w:rPr>
        <w:t>.</w:t>
      </w:r>
    </w:p>
    <w:p w14:paraId="1F084D16" w14:textId="77777777" w:rsidR="006B4032" w:rsidRPr="00966006" w:rsidRDefault="006B4032" w:rsidP="00D329BF"/>
    <w:p w14:paraId="10A89B34" w14:textId="6A21399D" w:rsidR="004A4694" w:rsidRDefault="006B4B6D" w:rsidP="00A62DF6">
      <w:pPr>
        <w:rPr>
          <w:lang w:eastAsia="es-ES"/>
        </w:rPr>
      </w:pPr>
      <w:r w:rsidRPr="00966006">
        <w:t>Este modelo ofrece la capacidad de manejar relaciones no lineales y capturar la complejidad de los datos de manera más efectiva. En este caso, p</w:t>
      </w:r>
      <w:r w:rsidR="007D03DB" w:rsidRPr="00966006">
        <w:rPr>
          <w:lang w:eastAsia="es-ES"/>
        </w:rPr>
        <w:t xml:space="preserve">rimero de todo se han importado </w:t>
      </w:r>
      <w:r w:rsidR="006B4032" w:rsidRPr="00966006">
        <w:rPr>
          <w:lang w:eastAsia="es-ES"/>
        </w:rPr>
        <w:t xml:space="preserve">las bibliotecas necesarias: </w:t>
      </w:r>
      <w:proofErr w:type="spellStart"/>
      <w:r w:rsidR="006B4032" w:rsidRPr="00AD253B">
        <w:rPr>
          <w:i/>
          <w:iCs/>
        </w:rPr>
        <w:t>RandomForestRegressor</w:t>
      </w:r>
      <w:proofErr w:type="spellEnd"/>
      <w:r w:rsidR="006B4032" w:rsidRPr="00966006">
        <w:rPr>
          <w:lang w:eastAsia="es-ES"/>
        </w:rPr>
        <w:t xml:space="preserve"> para el modelo, </w:t>
      </w:r>
      <w:proofErr w:type="spellStart"/>
      <w:r w:rsidR="006B4032" w:rsidRPr="00AD253B">
        <w:rPr>
          <w:i/>
          <w:iCs/>
        </w:rPr>
        <w:t>GridSearchCV</w:t>
      </w:r>
      <w:proofErr w:type="spellEnd"/>
      <w:r w:rsidR="006B4032" w:rsidRPr="00966006">
        <w:rPr>
          <w:lang w:eastAsia="es-ES"/>
        </w:rPr>
        <w:t xml:space="preserve"> para la búsqueda de </w:t>
      </w:r>
      <w:proofErr w:type="spellStart"/>
      <w:r w:rsidR="006B4032" w:rsidRPr="00966006">
        <w:rPr>
          <w:lang w:eastAsia="es-ES"/>
        </w:rPr>
        <w:t>hiperparámetros</w:t>
      </w:r>
      <w:proofErr w:type="spellEnd"/>
      <w:r w:rsidR="006B4032" w:rsidRPr="00966006">
        <w:rPr>
          <w:lang w:eastAsia="es-ES"/>
        </w:rPr>
        <w:t xml:space="preserve">, y </w:t>
      </w:r>
      <w:proofErr w:type="spellStart"/>
      <w:r w:rsidR="006B4032" w:rsidRPr="00AD253B">
        <w:rPr>
          <w:i/>
          <w:iCs/>
        </w:rPr>
        <w:t>train_test_split</w:t>
      </w:r>
      <w:proofErr w:type="spellEnd"/>
      <w:r w:rsidR="005179E1" w:rsidRPr="00966006">
        <w:rPr>
          <w:lang w:eastAsia="es-ES"/>
        </w:rPr>
        <w:t xml:space="preserve"> </w:t>
      </w:r>
      <w:r w:rsidR="006B4032" w:rsidRPr="00966006">
        <w:rPr>
          <w:lang w:eastAsia="es-ES"/>
        </w:rPr>
        <w:t>para dividir los datos en conjuntos de entrenamiento y prueba.</w:t>
      </w:r>
      <w:r w:rsidR="007D03DB" w:rsidRPr="00966006">
        <w:rPr>
          <w:lang w:eastAsia="es-ES"/>
        </w:rPr>
        <w:t xml:space="preserve"> A continuación, se han definido</w:t>
      </w:r>
      <w:r w:rsidR="006B4032" w:rsidRPr="00966006">
        <w:rPr>
          <w:lang w:eastAsia="es-ES"/>
        </w:rPr>
        <w:t xml:space="preserve"> las características (</w:t>
      </w:r>
      <w:r w:rsidR="005179E1" w:rsidRPr="00966006">
        <w:t>x</w:t>
      </w:r>
      <w:r w:rsidR="006B4032" w:rsidRPr="00966006">
        <w:rPr>
          <w:lang w:eastAsia="es-ES"/>
        </w:rPr>
        <w:t>) y la variable objetivo (</w:t>
      </w:r>
      <w:r w:rsidR="006B4032" w:rsidRPr="00966006">
        <w:t>y</w:t>
      </w:r>
      <w:r w:rsidR="006B4032" w:rsidRPr="00966006">
        <w:rPr>
          <w:lang w:eastAsia="es-ES"/>
        </w:rPr>
        <w:t>) para el modelo</w:t>
      </w:r>
      <w:r w:rsidR="007D03DB" w:rsidRPr="00966006">
        <w:rPr>
          <w:lang w:eastAsia="es-ES"/>
        </w:rPr>
        <w:t xml:space="preserve"> y se ha dividido </w:t>
      </w:r>
      <w:r w:rsidR="006B4032" w:rsidRPr="00966006">
        <w:rPr>
          <w:lang w:eastAsia="es-ES"/>
        </w:rPr>
        <w:t>el conjunto de datos en conjuntos de entrenamiento y prueba con una proporción del 20% de los datos reservados para pruebas y un estado aleatorio fijado en 42.</w:t>
      </w:r>
      <w:r w:rsidR="007D03DB" w:rsidRPr="00966006">
        <w:rPr>
          <w:lang w:eastAsia="es-ES"/>
        </w:rPr>
        <w:t xml:space="preserve"> Para obtener el resultado más optimo, se ha definido un diccionario </w:t>
      </w:r>
      <w:r w:rsidR="006B4032" w:rsidRPr="00966006">
        <w:rPr>
          <w:lang w:eastAsia="es-ES"/>
        </w:rPr>
        <w:t xml:space="preserve">de </w:t>
      </w:r>
      <w:proofErr w:type="spellStart"/>
      <w:r w:rsidR="006B4032" w:rsidRPr="00966006">
        <w:rPr>
          <w:lang w:eastAsia="es-ES"/>
        </w:rPr>
        <w:t>hiperparámetros</w:t>
      </w:r>
      <w:proofErr w:type="spellEnd"/>
      <w:r w:rsidR="006B4032" w:rsidRPr="00966006">
        <w:rPr>
          <w:lang w:eastAsia="es-ES"/>
        </w:rPr>
        <w:t xml:space="preserve"> para probar diferentes combinaciones de valores</w:t>
      </w:r>
      <w:r w:rsidR="00AD253B">
        <w:rPr>
          <w:lang w:eastAsia="es-ES"/>
        </w:rPr>
        <w:t xml:space="preserve"> y s</w:t>
      </w:r>
      <w:r w:rsidR="006B4032" w:rsidRPr="00966006">
        <w:rPr>
          <w:lang w:eastAsia="es-ES"/>
        </w:rPr>
        <w:t xml:space="preserve">e </w:t>
      </w:r>
      <w:r w:rsidR="007D03DB" w:rsidRPr="00966006">
        <w:rPr>
          <w:lang w:eastAsia="es-ES"/>
        </w:rPr>
        <w:t xml:space="preserve">ha realizado </w:t>
      </w:r>
      <w:r w:rsidR="006B4032" w:rsidRPr="00966006">
        <w:rPr>
          <w:lang w:eastAsia="es-ES"/>
        </w:rPr>
        <w:t>una búsqueda con validación cruzada</w:t>
      </w:r>
      <w:r w:rsidR="005179E1" w:rsidRPr="00966006">
        <w:rPr>
          <w:lang w:eastAsia="es-ES"/>
        </w:rPr>
        <w:t xml:space="preserve">. </w:t>
      </w:r>
      <w:r w:rsidR="007D03DB" w:rsidRPr="00966006">
        <w:rPr>
          <w:lang w:eastAsia="es-ES"/>
        </w:rPr>
        <w:t xml:space="preserve">Después, se ha </w:t>
      </w:r>
      <w:r w:rsidR="006B4032" w:rsidRPr="00966006">
        <w:rPr>
          <w:lang w:eastAsia="es-ES"/>
        </w:rPr>
        <w:t>ajusta</w:t>
      </w:r>
      <w:r w:rsidR="007D03DB" w:rsidRPr="00966006">
        <w:rPr>
          <w:lang w:eastAsia="es-ES"/>
        </w:rPr>
        <w:t>do</w:t>
      </w:r>
      <w:r w:rsidR="006B4032" w:rsidRPr="00966006">
        <w:rPr>
          <w:lang w:eastAsia="es-ES"/>
        </w:rPr>
        <w:t xml:space="preserve"> el modelo con los mejores </w:t>
      </w:r>
      <w:proofErr w:type="spellStart"/>
      <w:r w:rsidR="006B4032" w:rsidRPr="00966006">
        <w:rPr>
          <w:lang w:eastAsia="es-ES"/>
        </w:rPr>
        <w:t>hiperparámetros</w:t>
      </w:r>
      <w:proofErr w:type="spellEnd"/>
      <w:r w:rsidR="006B4032" w:rsidRPr="00966006">
        <w:rPr>
          <w:lang w:eastAsia="es-ES"/>
        </w:rPr>
        <w:t xml:space="preserve"> encontrados durante la búsqueda</w:t>
      </w:r>
      <w:r w:rsidR="00AD253B">
        <w:rPr>
          <w:lang w:eastAsia="es-ES"/>
        </w:rPr>
        <w:t xml:space="preserve"> y </w:t>
      </w:r>
      <w:r w:rsidR="007D03DB" w:rsidRPr="00966006">
        <w:rPr>
          <w:lang w:eastAsia="es-ES"/>
        </w:rPr>
        <w:t xml:space="preserve">se han realizado las predicciones en el conjunto de </w:t>
      </w:r>
      <w:r w:rsidR="006B4032" w:rsidRPr="00966006">
        <w:rPr>
          <w:lang w:eastAsia="es-ES"/>
        </w:rPr>
        <w:t>prueba utilizando el mejor modelo.</w:t>
      </w:r>
      <w:r w:rsidR="007D03DB" w:rsidRPr="00966006">
        <w:rPr>
          <w:lang w:eastAsia="es-ES"/>
        </w:rPr>
        <w:t xml:space="preserve"> </w:t>
      </w:r>
      <w:r w:rsidR="004A4694">
        <w:rPr>
          <w:lang w:eastAsia="es-ES"/>
        </w:rPr>
        <w:t xml:space="preserve">En la </w:t>
      </w:r>
      <w:r w:rsidR="004A4694">
        <w:rPr>
          <w:lang w:eastAsia="es-ES"/>
        </w:rPr>
        <w:fldChar w:fldCharType="begin"/>
      </w:r>
      <w:r w:rsidR="004A4694">
        <w:rPr>
          <w:lang w:eastAsia="es-ES"/>
        </w:rPr>
        <w:instrText xml:space="preserve"> REF _Ref170042660 \h </w:instrText>
      </w:r>
      <w:r w:rsidR="004A4694">
        <w:rPr>
          <w:lang w:eastAsia="es-ES"/>
        </w:rPr>
      </w:r>
      <w:r w:rsidR="004A4694">
        <w:rPr>
          <w:lang w:eastAsia="es-ES"/>
        </w:rPr>
        <w:fldChar w:fldCharType="separate"/>
      </w:r>
      <w:r w:rsidR="00B202AF" w:rsidRPr="004A4694">
        <w:rPr>
          <w:rStyle w:val="nfasissutil"/>
        </w:rPr>
        <w:t xml:space="preserve">Figura </w:t>
      </w:r>
      <w:r w:rsidR="00B202AF">
        <w:rPr>
          <w:rStyle w:val="nfasissutil"/>
          <w:noProof/>
        </w:rPr>
        <w:t>10</w:t>
      </w:r>
      <w:r w:rsidR="004A4694">
        <w:rPr>
          <w:lang w:eastAsia="es-ES"/>
        </w:rPr>
        <w:fldChar w:fldCharType="end"/>
      </w:r>
      <w:r w:rsidR="004A4694">
        <w:rPr>
          <w:lang w:eastAsia="es-ES"/>
        </w:rPr>
        <w:t xml:space="preserve"> se encuentran las predicciones de las próximas dos semanas. </w:t>
      </w:r>
    </w:p>
    <w:p w14:paraId="165C36D5" w14:textId="77777777" w:rsidR="004A4694" w:rsidRDefault="004A4694" w:rsidP="004A4694">
      <w:pPr>
        <w:keepNext/>
      </w:pPr>
      <w:r w:rsidRPr="004A4694">
        <w:rPr>
          <w:noProof/>
          <w:lang w:eastAsia="es-ES"/>
        </w:rPr>
        <w:lastRenderedPageBreak/>
        <w:drawing>
          <wp:inline distT="0" distB="0" distL="0" distR="0" wp14:anchorId="51C44C31" wp14:editId="6726CF9E">
            <wp:extent cx="6017260" cy="3600450"/>
            <wp:effectExtent l="0" t="0" r="2540" b="0"/>
            <wp:docPr id="2095033376"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33376" name="Imagen 1" descr="Gráfico, Gráfico de líneas&#10;&#10;Descripción generada automáticamente"/>
                    <pic:cNvPicPr/>
                  </pic:nvPicPr>
                  <pic:blipFill>
                    <a:blip r:embed="rId34"/>
                    <a:stretch>
                      <a:fillRect/>
                    </a:stretch>
                  </pic:blipFill>
                  <pic:spPr>
                    <a:xfrm>
                      <a:off x="0" y="0"/>
                      <a:ext cx="6017260" cy="3600450"/>
                    </a:xfrm>
                    <a:prstGeom prst="rect">
                      <a:avLst/>
                    </a:prstGeom>
                  </pic:spPr>
                </pic:pic>
              </a:graphicData>
            </a:graphic>
          </wp:inline>
        </w:drawing>
      </w:r>
    </w:p>
    <w:p w14:paraId="324C3192" w14:textId="5CD42B47" w:rsidR="004A4694" w:rsidRPr="004A4694" w:rsidRDefault="004A4694" w:rsidP="004A4694">
      <w:pPr>
        <w:pStyle w:val="Descripcin"/>
        <w:jc w:val="center"/>
        <w:rPr>
          <w:rStyle w:val="nfasissutil"/>
        </w:rPr>
      </w:pPr>
      <w:bookmarkStart w:id="96" w:name="_Ref170042660"/>
      <w:bookmarkStart w:id="97" w:name="_Toc170110535"/>
      <w:r w:rsidRPr="004A4694">
        <w:rPr>
          <w:rStyle w:val="nfasissutil"/>
        </w:rPr>
        <w:t xml:space="preserve">Figura </w:t>
      </w:r>
      <w:r w:rsidR="006F786E">
        <w:rPr>
          <w:rStyle w:val="nfasissutil"/>
        </w:rPr>
        <w:fldChar w:fldCharType="begin"/>
      </w:r>
      <w:r w:rsidR="006F786E">
        <w:rPr>
          <w:rStyle w:val="nfasissutil"/>
        </w:rPr>
        <w:instrText xml:space="preserve"> SEQ Figura \* ARABIC </w:instrText>
      </w:r>
      <w:r w:rsidR="006F786E">
        <w:rPr>
          <w:rStyle w:val="nfasissutil"/>
        </w:rPr>
        <w:fldChar w:fldCharType="separate"/>
      </w:r>
      <w:r w:rsidR="00B202AF">
        <w:rPr>
          <w:rStyle w:val="nfasissutil"/>
          <w:noProof/>
        </w:rPr>
        <w:t>10</w:t>
      </w:r>
      <w:r w:rsidR="006F786E">
        <w:rPr>
          <w:rStyle w:val="nfasissutil"/>
        </w:rPr>
        <w:fldChar w:fldCharType="end"/>
      </w:r>
      <w:bookmarkEnd w:id="96"/>
      <w:r w:rsidRPr="004A4694">
        <w:rPr>
          <w:rStyle w:val="nfasissutil"/>
        </w:rPr>
        <w:t xml:space="preserve">: Predicciones de las unidades vendidas mediante </w:t>
      </w:r>
      <w:proofErr w:type="spellStart"/>
      <w:r w:rsidRPr="004A4694">
        <w:rPr>
          <w:rStyle w:val="nfasissutil"/>
        </w:rPr>
        <w:t>Random</w:t>
      </w:r>
      <w:proofErr w:type="spellEnd"/>
      <w:r w:rsidRPr="004A4694">
        <w:rPr>
          <w:rStyle w:val="nfasissutil"/>
        </w:rPr>
        <w:t xml:space="preserve"> Forest</w:t>
      </w:r>
      <w:bookmarkEnd w:id="97"/>
    </w:p>
    <w:p w14:paraId="77292401" w14:textId="21719F64" w:rsidR="007C4823" w:rsidRDefault="007C4823" w:rsidP="00A62DF6">
      <w:pPr>
        <w:rPr>
          <w:lang w:eastAsia="es-ES"/>
        </w:rPr>
      </w:pPr>
      <w:r>
        <w:rPr>
          <w:lang w:eastAsia="es-ES"/>
        </w:rPr>
        <w:t>Po</w:t>
      </w:r>
      <w:r w:rsidR="007D03DB" w:rsidRPr="00966006">
        <w:rPr>
          <w:lang w:eastAsia="es-ES"/>
        </w:rPr>
        <w:t>r último</w:t>
      </w:r>
      <w:r>
        <w:rPr>
          <w:lang w:eastAsia="es-ES"/>
        </w:rPr>
        <w:t>,</w:t>
      </w:r>
      <w:r w:rsidR="007D03DB" w:rsidRPr="00966006">
        <w:rPr>
          <w:lang w:eastAsia="es-ES"/>
        </w:rPr>
        <w:t xml:space="preserve"> se han calculado </w:t>
      </w:r>
      <w:r w:rsidR="006B4032" w:rsidRPr="00966006">
        <w:rPr>
          <w:lang w:eastAsia="es-ES"/>
        </w:rPr>
        <w:t>el error absoluto medio (</w:t>
      </w:r>
      <w:r w:rsidR="006B4032" w:rsidRPr="00AD253B">
        <w:rPr>
          <w:i/>
          <w:iCs/>
          <w:lang w:eastAsia="es-ES"/>
        </w:rPr>
        <w:t>MAE</w:t>
      </w:r>
      <w:r w:rsidR="006B4032" w:rsidRPr="00966006">
        <w:rPr>
          <w:lang w:eastAsia="es-ES"/>
        </w:rPr>
        <w:t>) y el error cuadrático medio (</w:t>
      </w:r>
      <w:r w:rsidR="006B4032" w:rsidRPr="00AD253B">
        <w:rPr>
          <w:i/>
          <w:iCs/>
          <w:lang w:eastAsia="es-ES"/>
        </w:rPr>
        <w:t>RMSE</w:t>
      </w:r>
      <w:r w:rsidR="006B4032" w:rsidRPr="00966006">
        <w:rPr>
          <w:lang w:eastAsia="es-ES"/>
        </w:rPr>
        <w:t>)</w:t>
      </w:r>
      <w:r w:rsidR="00141AF1">
        <w:rPr>
          <w:lang w:eastAsia="es-ES"/>
        </w:rPr>
        <w:t xml:space="preserve">, donde los resultados no han mostrado </w:t>
      </w:r>
      <w:r w:rsidR="00141AF1" w:rsidRPr="00966006">
        <w:rPr>
          <w:lang w:eastAsia="es-ES"/>
        </w:rPr>
        <w:t>una mejora con el enfoque de regresión lineal anterior</w:t>
      </w:r>
      <w:r w:rsidR="0035738E">
        <w:rPr>
          <w:lang w:eastAsia="es-ES"/>
        </w:rPr>
        <w:t>, siendo e</w:t>
      </w:r>
      <w:r w:rsidR="00141AF1" w:rsidRPr="00966006">
        <w:rPr>
          <w:lang w:eastAsia="es-ES"/>
        </w:rPr>
        <w:t xml:space="preserve">l </w:t>
      </w:r>
      <w:r w:rsidR="00141AF1">
        <w:rPr>
          <w:lang w:eastAsia="es-ES"/>
        </w:rPr>
        <w:t xml:space="preserve">valor </w:t>
      </w:r>
      <w:r w:rsidR="00141AF1" w:rsidRPr="00AD253B">
        <w:rPr>
          <w:i/>
          <w:iCs/>
          <w:lang w:eastAsia="es-ES"/>
        </w:rPr>
        <w:t>MAE</w:t>
      </w:r>
      <w:r w:rsidR="00141AF1" w:rsidRPr="00966006">
        <w:rPr>
          <w:lang w:eastAsia="es-ES"/>
        </w:rPr>
        <w:t xml:space="preserve"> </w:t>
      </w:r>
      <w:r w:rsidR="00141AF1">
        <w:t>29</w:t>
      </w:r>
      <w:r w:rsidR="0035738E">
        <w:t>.</w:t>
      </w:r>
      <w:r w:rsidR="00141AF1">
        <w:t xml:space="preserve">343 </w:t>
      </w:r>
      <w:r w:rsidR="00141AF1" w:rsidRPr="00966006">
        <w:rPr>
          <w:lang w:eastAsia="es-ES"/>
        </w:rPr>
        <w:t xml:space="preserve">y </w:t>
      </w:r>
      <w:r w:rsidR="00141AF1">
        <w:rPr>
          <w:lang w:eastAsia="es-ES"/>
        </w:rPr>
        <w:t xml:space="preserve">el valor </w:t>
      </w:r>
      <w:r w:rsidR="00141AF1" w:rsidRPr="00AD253B">
        <w:rPr>
          <w:i/>
          <w:iCs/>
          <w:lang w:eastAsia="es-ES"/>
        </w:rPr>
        <w:t>RMSE</w:t>
      </w:r>
      <w:r w:rsidR="00141AF1">
        <w:rPr>
          <w:lang w:eastAsia="es-ES"/>
        </w:rPr>
        <w:t xml:space="preserve"> </w:t>
      </w:r>
      <w:r w:rsidR="00141AF1">
        <w:t>34</w:t>
      </w:r>
      <w:r w:rsidR="0035738E">
        <w:t>.</w:t>
      </w:r>
      <w:r w:rsidR="00141AF1">
        <w:t>602</w:t>
      </w:r>
      <w:r w:rsidR="00141AF1">
        <w:rPr>
          <w:lang w:eastAsia="es-ES"/>
        </w:rPr>
        <w:t>.</w:t>
      </w:r>
      <w:r w:rsidR="0035738E">
        <w:rPr>
          <w:lang w:eastAsia="es-ES"/>
        </w:rPr>
        <w:t xml:space="preserve"> </w:t>
      </w:r>
    </w:p>
    <w:p w14:paraId="55B05BCD" w14:textId="519B4798" w:rsidR="0035738E" w:rsidRDefault="0035738E" w:rsidP="00A62DF6">
      <w:pPr>
        <w:rPr>
          <w:lang w:eastAsia="es-ES"/>
        </w:rPr>
      </w:pPr>
    </w:p>
    <w:p w14:paraId="1282582F" w14:textId="1B00D65B" w:rsidR="006F786E" w:rsidRPr="001F55CE" w:rsidRDefault="0035738E" w:rsidP="001F55CE">
      <w:pPr>
        <w:rPr>
          <w:color w:val="FF0000"/>
        </w:rPr>
      </w:pPr>
      <w:r>
        <w:rPr>
          <w:lang w:eastAsia="es-ES"/>
        </w:rPr>
        <w:t xml:space="preserve">Tras no encontrar una mejora en el resultado, se ha realizado un tercer estudio, </w:t>
      </w:r>
      <w:r w:rsidR="006F786E">
        <w:rPr>
          <w:lang w:eastAsia="es-ES"/>
        </w:rPr>
        <w:t xml:space="preserve">donde </w:t>
      </w:r>
      <w:r w:rsidR="006F786E" w:rsidRPr="00966006">
        <w:rPr>
          <w:lang w:eastAsia="es-ES"/>
        </w:rPr>
        <w:t xml:space="preserve">además de explorar el rendimiento del modelo, también se ha considerado la aplicación de un enfoque alternativo utilizando un modelo ARIMA. </w:t>
      </w:r>
      <w:r w:rsidR="006F786E">
        <w:t>El modelo ARIMA (</w:t>
      </w:r>
      <w:proofErr w:type="spellStart"/>
      <w:r w:rsidR="006F786E" w:rsidRPr="006F786E">
        <w:rPr>
          <w:i/>
          <w:iCs/>
        </w:rPr>
        <w:t>Autoregressive</w:t>
      </w:r>
      <w:proofErr w:type="spellEnd"/>
      <w:r w:rsidR="006F786E" w:rsidRPr="006F786E">
        <w:rPr>
          <w:i/>
          <w:iCs/>
        </w:rPr>
        <w:t xml:space="preserve"> </w:t>
      </w:r>
      <w:proofErr w:type="spellStart"/>
      <w:r w:rsidR="006F786E" w:rsidRPr="006F786E">
        <w:rPr>
          <w:i/>
          <w:iCs/>
        </w:rPr>
        <w:t>Integrated</w:t>
      </w:r>
      <w:proofErr w:type="spellEnd"/>
      <w:r w:rsidR="006F786E" w:rsidRPr="006F786E">
        <w:rPr>
          <w:i/>
          <w:iCs/>
        </w:rPr>
        <w:t xml:space="preserve"> </w:t>
      </w:r>
      <w:proofErr w:type="spellStart"/>
      <w:r w:rsidR="006F786E" w:rsidRPr="006F786E">
        <w:rPr>
          <w:i/>
          <w:iCs/>
        </w:rPr>
        <w:t>Moving</w:t>
      </w:r>
      <w:proofErr w:type="spellEnd"/>
      <w:r w:rsidR="006F786E" w:rsidRPr="006F786E">
        <w:rPr>
          <w:i/>
          <w:iCs/>
        </w:rPr>
        <w:t xml:space="preserve"> </w:t>
      </w:r>
      <w:proofErr w:type="spellStart"/>
      <w:r w:rsidR="006F786E" w:rsidRPr="006F786E">
        <w:rPr>
          <w:i/>
          <w:iCs/>
        </w:rPr>
        <w:t>Average</w:t>
      </w:r>
      <w:proofErr w:type="spellEnd"/>
      <w:r w:rsidR="006F786E" w:rsidRPr="006F786E">
        <w:rPr>
          <w:i/>
          <w:iCs/>
        </w:rPr>
        <w:t>)</w:t>
      </w:r>
      <w:r w:rsidR="006F786E">
        <w:t xml:space="preserve"> es una técnica utilizada en series temporales para modelar y predecir datos. Es especialmente útil, como en este caso, cuando los datos muestran un comportamiento no estacionario, es decir, sus propiedades estadísticas cambian con el tiempo.</w:t>
      </w:r>
      <w:r w:rsidR="006F786E">
        <w:rPr>
          <w:lang w:eastAsia="es-ES"/>
        </w:rPr>
        <w:t xml:space="preserve"> </w:t>
      </w:r>
      <w:r w:rsidR="006F786E" w:rsidRPr="00966006">
        <w:rPr>
          <w:lang w:eastAsia="es-ES"/>
        </w:rPr>
        <w:t xml:space="preserve">Sin embargo, antes de proceder con el modelo ARIMA, se ha </w:t>
      </w:r>
      <w:r w:rsidR="006F786E">
        <w:rPr>
          <w:lang w:eastAsia="es-ES"/>
        </w:rPr>
        <w:t>realizado la descomposición de la serie como se observa en la</w:t>
      </w:r>
      <w:r w:rsidR="009B16A3">
        <w:rPr>
          <w:lang w:eastAsia="es-ES"/>
        </w:rPr>
        <w:t xml:space="preserve"> </w:t>
      </w:r>
      <w:r w:rsidR="009B16A3">
        <w:rPr>
          <w:lang w:eastAsia="es-ES"/>
        </w:rPr>
        <w:fldChar w:fldCharType="begin"/>
      </w:r>
      <w:r w:rsidR="009B16A3">
        <w:rPr>
          <w:lang w:eastAsia="es-ES"/>
        </w:rPr>
        <w:instrText xml:space="preserve"> REF _Ref170060177 \h </w:instrText>
      </w:r>
      <w:r w:rsidR="009B16A3">
        <w:rPr>
          <w:lang w:eastAsia="es-ES"/>
        </w:rPr>
      </w:r>
      <w:r w:rsidR="009B16A3">
        <w:rPr>
          <w:lang w:eastAsia="es-ES"/>
        </w:rPr>
        <w:fldChar w:fldCharType="separate"/>
      </w:r>
      <w:r w:rsidR="00B202AF" w:rsidRPr="009B16A3">
        <w:rPr>
          <w:rStyle w:val="nfasissutil"/>
        </w:rPr>
        <w:t xml:space="preserve">Figura </w:t>
      </w:r>
      <w:r w:rsidR="00B202AF">
        <w:rPr>
          <w:rStyle w:val="nfasissutil"/>
          <w:noProof/>
        </w:rPr>
        <w:t>11</w:t>
      </w:r>
      <w:r w:rsidR="009B16A3">
        <w:rPr>
          <w:lang w:eastAsia="es-ES"/>
        </w:rPr>
        <w:fldChar w:fldCharType="end"/>
      </w:r>
      <w:r w:rsidR="006F786E">
        <w:rPr>
          <w:lang w:eastAsia="es-ES"/>
        </w:rPr>
        <w:t xml:space="preserve">, para entender mejor los componentes que contribuyen en la variabilidad de los datos. En la primera gráfica se observa la </w:t>
      </w:r>
      <w:r w:rsidR="006F786E">
        <w:t>s</w:t>
      </w:r>
      <w:r w:rsidR="006F786E" w:rsidRPr="006F786E">
        <w:t xml:space="preserve">erie </w:t>
      </w:r>
      <w:r w:rsidR="006F786E">
        <w:t>o</w:t>
      </w:r>
      <w:r w:rsidR="006F786E" w:rsidRPr="006F786E">
        <w:t>riginal</w:t>
      </w:r>
      <w:r w:rsidR="00131CCD">
        <w:t xml:space="preserve"> donde se muestra</w:t>
      </w:r>
      <w:r w:rsidR="006F786E" w:rsidRPr="006F786E">
        <w:t xml:space="preserve"> la evolución completa de las ventas diarias.</w:t>
      </w:r>
      <w:r w:rsidR="00131CCD">
        <w:t xml:space="preserve"> En la segunda gráfica se identifica que las ventas están aumentando en un horizonte a largo plazo, es decir, que tiene una tendencia al alza. En la gráfica de estacionalidad, se </w:t>
      </w:r>
      <w:r w:rsidR="00131CCD" w:rsidRPr="00131CCD">
        <w:t>muestran los patrones repetitivos y predecibles en las ventas, lo que puede ayudar a identificar ciclos como picos y valles estacionales. Por último</w:t>
      </w:r>
      <w:r w:rsidR="009B16A3">
        <w:t>,</w:t>
      </w:r>
      <w:r w:rsidR="00131CCD" w:rsidRPr="00131CCD">
        <w:t xml:space="preserve"> la gráfica de residuos indica las irregularidades y las variaciones aleatorias que no se explican por la tendencia ni por la estacionalidad.</w:t>
      </w:r>
    </w:p>
    <w:p w14:paraId="1CEBB23F" w14:textId="77777777" w:rsidR="009B16A3" w:rsidRDefault="006F786E" w:rsidP="009B16A3">
      <w:pPr>
        <w:keepNext/>
      </w:pPr>
      <w:r w:rsidRPr="00326FEF">
        <w:rPr>
          <w:noProof/>
        </w:rPr>
        <w:lastRenderedPageBreak/>
        <w:drawing>
          <wp:inline distT="0" distB="0" distL="0" distR="0" wp14:anchorId="6F06FE67" wp14:editId="69EFEA49">
            <wp:extent cx="6017260" cy="4011295"/>
            <wp:effectExtent l="0" t="0" r="2540" b="8255"/>
            <wp:docPr id="36226474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264745" name="Imagen 1" descr="Gráfico&#10;&#10;Descripción generada automáticamente"/>
                    <pic:cNvPicPr/>
                  </pic:nvPicPr>
                  <pic:blipFill>
                    <a:blip r:embed="rId35"/>
                    <a:stretch>
                      <a:fillRect/>
                    </a:stretch>
                  </pic:blipFill>
                  <pic:spPr>
                    <a:xfrm>
                      <a:off x="0" y="0"/>
                      <a:ext cx="6017260" cy="4011295"/>
                    </a:xfrm>
                    <a:prstGeom prst="rect">
                      <a:avLst/>
                    </a:prstGeom>
                  </pic:spPr>
                </pic:pic>
              </a:graphicData>
            </a:graphic>
          </wp:inline>
        </w:drawing>
      </w:r>
    </w:p>
    <w:p w14:paraId="1CA8FA28" w14:textId="7F076B7B" w:rsidR="006F786E" w:rsidRPr="009B16A3" w:rsidRDefault="009B16A3" w:rsidP="009B16A3">
      <w:pPr>
        <w:pStyle w:val="Descripcin"/>
        <w:jc w:val="center"/>
        <w:rPr>
          <w:rStyle w:val="nfasissutil"/>
        </w:rPr>
      </w:pPr>
      <w:bookmarkStart w:id="98" w:name="_Ref170060177"/>
      <w:bookmarkStart w:id="99" w:name="_Toc170110536"/>
      <w:r w:rsidRPr="009B16A3">
        <w:rPr>
          <w:rStyle w:val="nfasissutil"/>
        </w:rPr>
        <w:t xml:space="preserve">Figura </w:t>
      </w:r>
      <w:r w:rsidRPr="009B16A3">
        <w:rPr>
          <w:rStyle w:val="nfasissutil"/>
        </w:rPr>
        <w:fldChar w:fldCharType="begin"/>
      </w:r>
      <w:r w:rsidRPr="009B16A3">
        <w:rPr>
          <w:rStyle w:val="nfasissutil"/>
        </w:rPr>
        <w:instrText xml:space="preserve"> SEQ Figura \* ARABIC </w:instrText>
      </w:r>
      <w:r w:rsidRPr="009B16A3">
        <w:rPr>
          <w:rStyle w:val="nfasissutil"/>
        </w:rPr>
        <w:fldChar w:fldCharType="separate"/>
      </w:r>
      <w:r w:rsidR="00B202AF">
        <w:rPr>
          <w:rStyle w:val="nfasissutil"/>
          <w:noProof/>
        </w:rPr>
        <w:t>11</w:t>
      </w:r>
      <w:r w:rsidRPr="009B16A3">
        <w:rPr>
          <w:rStyle w:val="nfasissutil"/>
        </w:rPr>
        <w:fldChar w:fldCharType="end"/>
      </w:r>
      <w:bookmarkEnd w:id="98"/>
      <w:r w:rsidRPr="009B16A3">
        <w:rPr>
          <w:rStyle w:val="nfasissutil"/>
        </w:rPr>
        <w:t>:Descomposición de la serie temporal</w:t>
      </w:r>
      <w:bookmarkEnd w:id="99"/>
    </w:p>
    <w:p w14:paraId="220F3878" w14:textId="464D0653" w:rsidR="00141AF1" w:rsidRDefault="00275B78" w:rsidP="00A62DF6">
      <w:r>
        <w:rPr>
          <w:lang w:eastAsia="es-ES"/>
        </w:rPr>
        <w:t xml:space="preserve">Tras analizar la serie detalladamente, </w:t>
      </w:r>
      <w:r w:rsidRPr="00966006">
        <w:rPr>
          <w:lang w:eastAsia="es-ES"/>
        </w:rPr>
        <w:t>se ha procedido a ajustar</w:t>
      </w:r>
      <w:r>
        <w:rPr>
          <w:lang w:eastAsia="es-ES"/>
        </w:rPr>
        <w:t xml:space="preserve"> y a entrenar</w:t>
      </w:r>
      <w:r w:rsidRPr="00966006">
        <w:rPr>
          <w:lang w:eastAsia="es-ES"/>
        </w:rPr>
        <w:t xml:space="preserve"> un modelo ARIMA a la serie temporal para realizar </w:t>
      </w:r>
      <w:r>
        <w:rPr>
          <w:lang w:eastAsia="es-ES"/>
        </w:rPr>
        <w:t xml:space="preserve">las </w:t>
      </w:r>
      <w:r w:rsidRPr="00966006">
        <w:rPr>
          <w:lang w:eastAsia="es-ES"/>
        </w:rPr>
        <w:t>predicciones</w:t>
      </w:r>
      <w:r>
        <w:rPr>
          <w:lang w:eastAsia="es-ES"/>
        </w:rPr>
        <w:t xml:space="preserve"> de los próximos 14 días, visualizándolas en la</w:t>
      </w:r>
      <w:r w:rsidRPr="00966006">
        <w:t xml:space="preserve"> </w:t>
      </w:r>
      <w:r w:rsidR="009B16A3">
        <w:fldChar w:fldCharType="begin"/>
      </w:r>
      <w:r w:rsidR="009B16A3">
        <w:instrText xml:space="preserve"> REF _Ref170060208 \h </w:instrText>
      </w:r>
      <w:r w:rsidR="009B16A3">
        <w:fldChar w:fldCharType="separate"/>
      </w:r>
      <w:r w:rsidR="00B202AF" w:rsidRPr="009B16A3">
        <w:rPr>
          <w:rStyle w:val="nfasissutil"/>
        </w:rPr>
        <w:t xml:space="preserve">Figura </w:t>
      </w:r>
      <w:r w:rsidR="00B202AF">
        <w:rPr>
          <w:rStyle w:val="nfasissutil"/>
          <w:noProof/>
        </w:rPr>
        <w:t>12</w:t>
      </w:r>
      <w:r w:rsidR="009B16A3">
        <w:fldChar w:fldCharType="end"/>
      </w:r>
      <w:r>
        <w:t xml:space="preserve">. </w:t>
      </w:r>
      <w:r w:rsidR="00542AC3">
        <w:t xml:space="preserve">En este caso se ha obtenido un valor MAE de 14.537 y un valor RMSE de 17.334, los cuales </w:t>
      </w:r>
      <w:r w:rsidR="0051770F">
        <w:t xml:space="preserve">son considerablemente mejores. </w:t>
      </w:r>
    </w:p>
    <w:p w14:paraId="2AA92F16" w14:textId="77777777" w:rsidR="009B16A3" w:rsidRDefault="00141AF1" w:rsidP="009B16A3">
      <w:pPr>
        <w:keepNext/>
        <w:widowControl/>
        <w:spacing w:before="100" w:beforeAutospacing="1" w:after="100" w:afterAutospacing="1"/>
        <w:jc w:val="center"/>
      </w:pPr>
      <w:r w:rsidRPr="00141AF1">
        <w:rPr>
          <w:noProof/>
        </w:rPr>
        <w:lastRenderedPageBreak/>
        <w:drawing>
          <wp:inline distT="0" distB="0" distL="0" distR="0" wp14:anchorId="49438D94" wp14:editId="2AFB1446">
            <wp:extent cx="6017260" cy="3676650"/>
            <wp:effectExtent l="0" t="0" r="2540" b="0"/>
            <wp:docPr id="205464942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649428" name="Imagen 1" descr="Gráfico&#10;&#10;Descripción generada automáticamente"/>
                    <pic:cNvPicPr/>
                  </pic:nvPicPr>
                  <pic:blipFill>
                    <a:blip r:embed="rId36"/>
                    <a:stretch>
                      <a:fillRect/>
                    </a:stretch>
                  </pic:blipFill>
                  <pic:spPr>
                    <a:xfrm>
                      <a:off x="0" y="0"/>
                      <a:ext cx="6017260" cy="3676650"/>
                    </a:xfrm>
                    <a:prstGeom prst="rect">
                      <a:avLst/>
                    </a:prstGeom>
                  </pic:spPr>
                </pic:pic>
              </a:graphicData>
            </a:graphic>
          </wp:inline>
        </w:drawing>
      </w:r>
    </w:p>
    <w:p w14:paraId="3B33A666" w14:textId="2A157685" w:rsidR="001A2E0C" w:rsidRPr="009B16A3" w:rsidRDefault="009B16A3" w:rsidP="009B16A3">
      <w:pPr>
        <w:pStyle w:val="Descripcin"/>
        <w:jc w:val="center"/>
        <w:rPr>
          <w:rStyle w:val="nfasissutil"/>
        </w:rPr>
      </w:pPr>
      <w:bookmarkStart w:id="100" w:name="_Ref170060208"/>
      <w:bookmarkStart w:id="101" w:name="_Toc170110537"/>
      <w:r w:rsidRPr="009B16A3">
        <w:rPr>
          <w:rStyle w:val="nfasissutil"/>
        </w:rPr>
        <w:t xml:space="preserve">Figura </w:t>
      </w:r>
      <w:r w:rsidRPr="009B16A3">
        <w:rPr>
          <w:rStyle w:val="nfasissutil"/>
        </w:rPr>
        <w:fldChar w:fldCharType="begin"/>
      </w:r>
      <w:r w:rsidRPr="009B16A3">
        <w:rPr>
          <w:rStyle w:val="nfasissutil"/>
        </w:rPr>
        <w:instrText xml:space="preserve"> SEQ Figura \* ARABIC </w:instrText>
      </w:r>
      <w:r w:rsidRPr="009B16A3">
        <w:rPr>
          <w:rStyle w:val="nfasissutil"/>
        </w:rPr>
        <w:fldChar w:fldCharType="separate"/>
      </w:r>
      <w:r w:rsidR="00B202AF">
        <w:rPr>
          <w:rStyle w:val="nfasissutil"/>
          <w:noProof/>
        </w:rPr>
        <w:t>12</w:t>
      </w:r>
      <w:r w:rsidRPr="009B16A3">
        <w:rPr>
          <w:rStyle w:val="nfasissutil"/>
        </w:rPr>
        <w:fldChar w:fldCharType="end"/>
      </w:r>
      <w:bookmarkEnd w:id="100"/>
      <w:r w:rsidRPr="009B16A3">
        <w:rPr>
          <w:rStyle w:val="nfasissutil"/>
        </w:rPr>
        <w:t>:Predicción de las ventas de los próximos 14 días</w:t>
      </w:r>
      <w:bookmarkEnd w:id="101"/>
    </w:p>
    <w:p w14:paraId="60EB4BBD" w14:textId="5AB29516" w:rsidR="00542AC3" w:rsidRPr="00542AC3" w:rsidRDefault="00542AC3" w:rsidP="00542AC3">
      <w:r w:rsidRPr="00542AC3">
        <w:rPr>
          <w:rStyle w:val="nfasissutil"/>
          <w:i w:val="0"/>
          <w:iCs w:val="0"/>
          <w:color w:val="auto"/>
        </w:rPr>
        <w:t xml:space="preserve">Por último, se han recogido en la </w:t>
      </w:r>
      <w:r w:rsidRPr="00542AC3">
        <w:rPr>
          <w:rStyle w:val="nfasissutil"/>
          <w:i w:val="0"/>
          <w:iCs w:val="0"/>
          <w:color w:val="auto"/>
        </w:rPr>
        <w:fldChar w:fldCharType="begin"/>
      </w:r>
      <w:r w:rsidRPr="00542AC3">
        <w:rPr>
          <w:rStyle w:val="nfasissutil"/>
          <w:i w:val="0"/>
          <w:iCs w:val="0"/>
          <w:color w:val="auto"/>
        </w:rPr>
        <w:instrText xml:space="preserve"> REF _Ref170055155 \h  \* MERGEFORMAT </w:instrText>
      </w:r>
      <w:r w:rsidRPr="00542AC3">
        <w:rPr>
          <w:rStyle w:val="nfasissutil"/>
          <w:i w:val="0"/>
          <w:iCs w:val="0"/>
          <w:color w:val="auto"/>
        </w:rPr>
      </w:r>
      <w:r w:rsidRPr="00542AC3">
        <w:rPr>
          <w:rStyle w:val="nfasissutil"/>
          <w:i w:val="0"/>
          <w:iCs w:val="0"/>
          <w:color w:val="auto"/>
        </w:rPr>
        <w:fldChar w:fldCharType="separate"/>
      </w:r>
      <w:r w:rsidR="00B202AF" w:rsidRPr="00B202AF">
        <w:rPr>
          <w:rStyle w:val="nfasissutil"/>
          <w:i w:val="0"/>
          <w:iCs w:val="0"/>
          <w:color w:val="auto"/>
        </w:rPr>
        <w:t>Tabla 2</w:t>
      </w:r>
      <w:r w:rsidRPr="00542AC3">
        <w:rPr>
          <w:rStyle w:val="nfasissutil"/>
          <w:i w:val="0"/>
          <w:iCs w:val="0"/>
          <w:color w:val="auto"/>
        </w:rPr>
        <w:fldChar w:fldCharType="end"/>
      </w:r>
      <w:r w:rsidRPr="00542AC3">
        <w:rPr>
          <w:rStyle w:val="nfasissutil"/>
          <w:i w:val="0"/>
          <w:iCs w:val="0"/>
          <w:color w:val="auto"/>
        </w:rPr>
        <w:t xml:space="preserve"> los resultados obtenidos en cada uno de los modelos</w:t>
      </w:r>
      <w:r w:rsidR="0051770F">
        <w:rPr>
          <w:rStyle w:val="nfasissutil"/>
          <w:i w:val="0"/>
          <w:iCs w:val="0"/>
          <w:color w:val="auto"/>
        </w:rPr>
        <w:t>.</w:t>
      </w:r>
      <w:r w:rsidR="004235CD">
        <w:rPr>
          <w:rStyle w:val="nfasissutil"/>
          <w:i w:val="0"/>
          <w:iCs w:val="0"/>
          <w:color w:val="auto"/>
        </w:rPr>
        <w:t xml:space="preserve"> </w:t>
      </w:r>
      <w:r w:rsidR="0051770F">
        <w:rPr>
          <w:lang w:eastAsia="es-ES"/>
        </w:rPr>
        <w:t>Los</w:t>
      </w:r>
      <w:r w:rsidRPr="00966006">
        <w:rPr>
          <w:lang w:eastAsia="es-ES"/>
        </w:rPr>
        <w:t xml:space="preserve"> resultados indican que el modelo </w:t>
      </w:r>
      <w:r w:rsidR="0051770F">
        <w:rPr>
          <w:i/>
          <w:iCs/>
          <w:lang w:eastAsia="es-ES"/>
        </w:rPr>
        <w:t>ARIMA</w:t>
      </w:r>
      <w:r w:rsidRPr="00966006">
        <w:rPr>
          <w:lang w:eastAsia="es-ES"/>
        </w:rPr>
        <w:t xml:space="preserve"> ha logrado capturar de manera efectiva la relación entre las variables predictoras y la variable objetivo, superando notablemente el desempeño del modelo de regresión lineal</w:t>
      </w:r>
      <w:r w:rsidR="0051770F">
        <w:rPr>
          <w:lang w:eastAsia="es-ES"/>
        </w:rPr>
        <w:t xml:space="preserve"> y </w:t>
      </w:r>
      <w:proofErr w:type="spellStart"/>
      <w:r w:rsidR="0051770F" w:rsidRPr="0051770F">
        <w:rPr>
          <w:i/>
          <w:iCs/>
          <w:lang w:eastAsia="es-ES"/>
        </w:rPr>
        <w:t>Random</w:t>
      </w:r>
      <w:proofErr w:type="spellEnd"/>
      <w:r w:rsidR="0051770F" w:rsidRPr="0051770F">
        <w:rPr>
          <w:i/>
          <w:iCs/>
          <w:lang w:eastAsia="es-ES"/>
        </w:rPr>
        <w:t xml:space="preserve"> </w:t>
      </w:r>
      <w:proofErr w:type="spellStart"/>
      <w:r w:rsidR="0051770F" w:rsidRPr="0051770F">
        <w:rPr>
          <w:i/>
          <w:iCs/>
          <w:lang w:eastAsia="es-ES"/>
        </w:rPr>
        <w:t>forest</w:t>
      </w:r>
      <w:proofErr w:type="spellEnd"/>
      <w:r w:rsidRPr="00966006">
        <w:rPr>
          <w:lang w:eastAsia="es-ES"/>
        </w:rPr>
        <w:t xml:space="preserve"> anterior. Esto respalda la elección del modelo como un enfoque más adecuado para la tarea de predicción en este contexto específico.</w:t>
      </w:r>
    </w:p>
    <w:tbl>
      <w:tblPr>
        <w:tblStyle w:val="Tablaconcuadrcula"/>
        <w:tblW w:w="0" w:type="auto"/>
        <w:tblLook w:val="04A0" w:firstRow="1" w:lastRow="0" w:firstColumn="1" w:lastColumn="0" w:noHBand="0" w:noVBand="1"/>
      </w:tblPr>
      <w:tblGrid>
        <w:gridCol w:w="2122"/>
        <w:gridCol w:w="1559"/>
        <w:gridCol w:w="1417"/>
        <w:gridCol w:w="2127"/>
        <w:gridCol w:w="2241"/>
      </w:tblGrid>
      <w:tr w:rsidR="00275B78" w14:paraId="7A86021C" w14:textId="77777777" w:rsidTr="00822C2C">
        <w:tc>
          <w:tcPr>
            <w:tcW w:w="2122" w:type="dxa"/>
          </w:tcPr>
          <w:p w14:paraId="7C37F0B1" w14:textId="77777777" w:rsidR="00275B78" w:rsidRDefault="00275B78" w:rsidP="0056540F">
            <w:pPr>
              <w:rPr>
                <w:lang w:eastAsia="es-ES"/>
              </w:rPr>
            </w:pPr>
          </w:p>
        </w:tc>
        <w:tc>
          <w:tcPr>
            <w:tcW w:w="1559" w:type="dxa"/>
            <w:vAlign w:val="center"/>
          </w:tcPr>
          <w:p w14:paraId="0919A1FA" w14:textId="77777777" w:rsidR="00275B78" w:rsidRPr="00822C2C" w:rsidRDefault="00275B78" w:rsidP="00822C2C">
            <w:pPr>
              <w:jc w:val="center"/>
              <w:rPr>
                <w:b/>
                <w:bCs/>
                <w:lang w:eastAsia="es-ES"/>
              </w:rPr>
            </w:pPr>
            <w:r w:rsidRPr="00822C2C">
              <w:rPr>
                <w:b/>
                <w:bCs/>
                <w:lang w:eastAsia="es-ES"/>
              </w:rPr>
              <w:t>MAE</w:t>
            </w:r>
          </w:p>
        </w:tc>
        <w:tc>
          <w:tcPr>
            <w:tcW w:w="1417" w:type="dxa"/>
            <w:vAlign w:val="center"/>
          </w:tcPr>
          <w:p w14:paraId="3767A80C" w14:textId="77777777" w:rsidR="00275B78" w:rsidRPr="00822C2C" w:rsidRDefault="00275B78" w:rsidP="00822C2C">
            <w:pPr>
              <w:jc w:val="center"/>
              <w:rPr>
                <w:b/>
                <w:bCs/>
                <w:lang w:eastAsia="es-ES"/>
              </w:rPr>
            </w:pPr>
            <w:r w:rsidRPr="00822C2C">
              <w:rPr>
                <w:b/>
                <w:bCs/>
                <w:lang w:eastAsia="es-ES"/>
              </w:rPr>
              <w:t>RMSE</w:t>
            </w:r>
          </w:p>
        </w:tc>
        <w:tc>
          <w:tcPr>
            <w:tcW w:w="2127" w:type="dxa"/>
            <w:vAlign w:val="center"/>
          </w:tcPr>
          <w:p w14:paraId="1EA69EFE" w14:textId="77777777" w:rsidR="00275B78" w:rsidRPr="00822C2C" w:rsidRDefault="00275B78" w:rsidP="00822C2C">
            <w:pPr>
              <w:jc w:val="center"/>
              <w:rPr>
                <w:b/>
                <w:bCs/>
                <w:lang w:eastAsia="es-ES"/>
              </w:rPr>
            </w:pPr>
            <w:r w:rsidRPr="00822C2C">
              <w:rPr>
                <w:b/>
                <w:bCs/>
                <w:lang w:eastAsia="es-ES"/>
              </w:rPr>
              <w:t>% error promedio MAE</w:t>
            </w:r>
          </w:p>
        </w:tc>
        <w:tc>
          <w:tcPr>
            <w:tcW w:w="2241" w:type="dxa"/>
            <w:vAlign w:val="center"/>
          </w:tcPr>
          <w:p w14:paraId="792E2673" w14:textId="77777777" w:rsidR="00275B78" w:rsidRPr="00822C2C" w:rsidRDefault="00275B78" w:rsidP="00822C2C">
            <w:pPr>
              <w:jc w:val="center"/>
              <w:rPr>
                <w:b/>
                <w:bCs/>
                <w:lang w:eastAsia="es-ES"/>
              </w:rPr>
            </w:pPr>
            <w:r w:rsidRPr="00822C2C">
              <w:rPr>
                <w:b/>
                <w:bCs/>
                <w:lang w:eastAsia="es-ES"/>
              </w:rPr>
              <w:t>% error promedio RMSE</w:t>
            </w:r>
          </w:p>
        </w:tc>
      </w:tr>
      <w:tr w:rsidR="00275B78" w14:paraId="18C87B28" w14:textId="77777777" w:rsidTr="00822C2C">
        <w:tc>
          <w:tcPr>
            <w:tcW w:w="2122" w:type="dxa"/>
          </w:tcPr>
          <w:p w14:paraId="020BE197" w14:textId="77777777" w:rsidR="00275B78" w:rsidRPr="00822C2C" w:rsidRDefault="00275B78" w:rsidP="0056540F">
            <w:pPr>
              <w:rPr>
                <w:b/>
                <w:bCs/>
                <w:lang w:eastAsia="es-ES"/>
              </w:rPr>
            </w:pPr>
            <w:r w:rsidRPr="00822C2C">
              <w:rPr>
                <w:b/>
                <w:bCs/>
                <w:lang w:eastAsia="es-ES"/>
              </w:rPr>
              <w:t>Regresión lineal</w:t>
            </w:r>
          </w:p>
        </w:tc>
        <w:tc>
          <w:tcPr>
            <w:tcW w:w="1559" w:type="dxa"/>
            <w:vAlign w:val="center"/>
          </w:tcPr>
          <w:p w14:paraId="1CDA033F" w14:textId="77777777" w:rsidR="00275B78" w:rsidRDefault="00275B78" w:rsidP="00822C2C">
            <w:pPr>
              <w:jc w:val="center"/>
              <w:rPr>
                <w:lang w:eastAsia="es-ES"/>
              </w:rPr>
            </w:pPr>
            <w:r w:rsidRPr="0091114C">
              <w:t>25</w:t>
            </w:r>
            <w:r>
              <w:t>.</w:t>
            </w:r>
            <w:r w:rsidRPr="0091114C">
              <w:t>698</w:t>
            </w:r>
            <w:r>
              <w:t>,</w:t>
            </w:r>
            <w:r w:rsidRPr="0091114C">
              <w:t>27</w:t>
            </w:r>
          </w:p>
        </w:tc>
        <w:tc>
          <w:tcPr>
            <w:tcW w:w="1417" w:type="dxa"/>
            <w:vAlign w:val="center"/>
          </w:tcPr>
          <w:p w14:paraId="72BB53DD" w14:textId="77777777" w:rsidR="00275B78" w:rsidRDefault="00275B78" w:rsidP="00822C2C">
            <w:pPr>
              <w:jc w:val="center"/>
              <w:rPr>
                <w:lang w:eastAsia="es-ES"/>
              </w:rPr>
            </w:pPr>
            <w:r w:rsidRPr="0091114C">
              <w:t>32</w:t>
            </w:r>
            <w:r>
              <w:t>.</w:t>
            </w:r>
            <w:r w:rsidRPr="0091114C">
              <w:t>271</w:t>
            </w:r>
            <w:r>
              <w:t>,</w:t>
            </w:r>
            <w:r w:rsidRPr="0091114C">
              <w:t>98</w:t>
            </w:r>
          </w:p>
        </w:tc>
        <w:tc>
          <w:tcPr>
            <w:tcW w:w="2127" w:type="dxa"/>
            <w:vAlign w:val="center"/>
          </w:tcPr>
          <w:p w14:paraId="178D3D2C" w14:textId="77777777" w:rsidR="00275B78" w:rsidRDefault="00275B78" w:rsidP="00822C2C">
            <w:pPr>
              <w:jc w:val="center"/>
              <w:rPr>
                <w:lang w:eastAsia="es-ES"/>
              </w:rPr>
            </w:pPr>
            <w:r>
              <w:t>31,06%</w:t>
            </w:r>
          </w:p>
        </w:tc>
        <w:tc>
          <w:tcPr>
            <w:tcW w:w="2241" w:type="dxa"/>
            <w:vAlign w:val="center"/>
          </w:tcPr>
          <w:p w14:paraId="20708C70" w14:textId="77777777" w:rsidR="00275B78" w:rsidRDefault="00275B78" w:rsidP="00822C2C">
            <w:pPr>
              <w:jc w:val="center"/>
              <w:rPr>
                <w:lang w:eastAsia="es-ES"/>
              </w:rPr>
            </w:pPr>
            <w:r>
              <w:t>39,00%</w:t>
            </w:r>
          </w:p>
        </w:tc>
      </w:tr>
      <w:tr w:rsidR="00275B78" w14:paraId="19FB963E" w14:textId="77777777" w:rsidTr="00822C2C">
        <w:tc>
          <w:tcPr>
            <w:tcW w:w="2122" w:type="dxa"/>
          </w:tcPr>
          <w:p w14:paraId="5E297888" w14:textId="77777777" w:rsidR="00275B78" w:rsidRPr="006C36D6" w:rsidRDefault="00275B78" w:rsidP="0056540F">
            <w:pPr>
              <w:rPr>
                <w:b/>
                <w:bCs/>
                <w:i/>
                <w:iCs/>
                <w:lang w:eastAsia="es-ES"/>
              </w:rPr>
            </w:pPr>
            <w:proofErr w:type="spellStart"/>
            <w:r w:rsidRPr="006C36D6">
              <w:rPr>
                <w:b/>
                <w:bCs/>
                <w:i/>
                <w:iCs/>
                <w:lang w:eastAsia="es-ES"/>
              </w:rPr>
              <w:t>Random</w:t>
            </w:r>
            <w:proofErr w:type="spellEnd"/>
            <w:r w:rsidRPr="006C36D6">
              <w:rPr>
                <w:b/>
                <w:bCs/>
                <w:i/>
                <w:iCs/>
                <w:lang w:eastAsia="es-ES"/>
              </w:rPr>
              <w:t xml:space="preserve"> </w:t>
            </w:r>
            <w:proofErr w:type="spellStart"/>
            <w:r w:rsidRPr="006C36D6">
              <w:rPr>
                <w:b/>
                <w:bCs/>
                <w:i/>
                <w:iCs/>
                <w:lang w:eastAsia="es-ES"/>
              </w:rPr>
              <w:t>forest</w:t>
            </w:r>
            <w:proofErr w:type="spellEnd"/>
          </w:p>
        </w:tc>
        <w:tc>
          <w:tcPr>
            <w:tcW w:w="1559" w:type="dxa"/>
            <w:vAlign w:val="center"/>
          </w:tcPr>
          <w:p w14:paraId="7801F2C9" w14:textId="77777777" w:rsidR="00275B78" w:rsidRDefault="00275B78" w:rsidP="00822C2C">
            <w:pPr>
              <w:jc w:val="center"/>
              <w:rPr>
                <w:lang w:eastAsia="es-ES"/>
              </w:rPr>
            </w:pPr>
            <w:r>
              <w:t>29.343,22</w:t>
            </w:r>
          </w:p>
        </w:tc>
        <w:tc>
          <w:tcPr>
            <w:tcW w:w="1417" w:type="dxa"/>
            <w:vAlign w:val="center"/>
          </w:tcPr>
          <w:p w14:paraId="7DCC131C" w14:textId="77777777" w:rsidR="00275B78" w:rsidRDefault="00275B78" w:rsidP="00822C2C">
            <w:pPr>
              <w:jc w:val="center"/>
              <w:rPr>
                <w:lang w:eastAsia="es-ES"/>
              </w:rPr>
            </w:pPr>
            <w:r>
              <w:t>34.602,12</w:t>
            </w:r>
          </w:p>
        </w:tc>
        <w:tc>
          <w:tcPr>
            <w:tcW w:w="2127" w:type="dxa"/>
            <w:vAlign w:val="center"/>
          </w:tcPr>
          <w:p w14:paraId="19061063" w14:textId="77777777" w:rsidR="00275B78" w:rsidRDefault="00275B78" w:rsidP="00822C2C">
            <w:pPr>
              <w:jc w:val="center"/>
              <w:rPr>
                <w:lang w:eastAsia="es-ES"/>
              </w:rPr>
            </w:pPr>
            <w:r>
              <w:t>34,76%</w:t>
            </w:r>
          </w:p>
        </w:tc>
        <w:tc>
          <w:tcPr>
            <w:tcW w:w="2241" w:type="dxa"/>
            <w:vAlign w:val="center"/>
          </w:tcPr>
          <w:p w14:paraId="18AF5925" w14:textId="77777777" w:rsidR="00275B78" w:rsidRDefault="00275B78" w:rsidP="00822C2C">
            <w:pPr>
              <w:jc w:val="center"/>
              <w:rPr>
                <w:lang w:eastAsia="es-ES"/>
              </w:rPr>
            </w:pPr>
            <w:r>
              <w:t>40,99%</w:t>
            </w:r>
          </w:p>
        </w:tc>
      </w:tr>
      <w:tr w:rsidR="00275B78" w14:paraId="222DAEFC" w14:textId="77777777" w:rsidTr="00822C2C">
        <w:tc>
          <w:tcPr>
            <w:tcW w:w="2122" w:type="dxa"/>
          </w:tcPr>
          <w:p w14:paraId="63BF8C08" w14:textId="77777777" w:rsidR="00275B78" w:rsidRPr="00822C2C" w:rsidRDefault="00275B78" w:rsidP="0056540F">
            <w:pPr>
              <w:rPr>
                <w:b/>
                <w:bCs/>
                <w:lang w:eastAsia="es-ES"/>
              </w:rPr>
            </w:pPr>
            <w:r w:rsidRPr="00822C2C">
              <w:rPr>
                <w:b/>
                <w:bCs/>
                <w:lang w:eastAsia="es-ES"/>
              </w:rPr>
              <w:t>ARIMA</w:t>
            </w:r>
          </w:p>
        </w:tc>
        <w:tc>
          <w:tcPr>
            <w:tcW w:w="1559" w:type="dxa"/>
            <w:vAlign w:val="center"/>
          </w:tcPr>
          <w:p w14:paraId="466C01FF" w14:textId="505D0551" w:rsidR="00275B78" w:rsidRDefault="00D5298D" w:rsidP="00822C2C">
            <w:pPr>
              <w:jc w:val="center"/>
            </w:pPr>
            <w:r>
              <w:t>14</w:t>
            </w:r>
            <w:r w:rsidR="00542AC3">
              <w:t>.</w:t>
            </w:r>
            <w:r>
              <w:t>537,77</w:t>
            </w:r>
          </w:p>
        </w:tc>
        <w:tc>
          <w:tcPr>
            <w:tcW w:w="1417" w:type="dxa"/>
            <w:vAlign w:val="center"/>
          </w:tcPr>
          <w:p w14:paraId="38956D7A" w14:textId="1BA1C2E1" w:rsidR="00275B78" w:rsidRDefault="00D5298D" w:rsidP="00822C2C">
            <w:pPr>
              <w:jc w:val="center"/>
            </w:pPr>
            <w:r>
              <w:t>17</w:t>
            </w:r>
            <w:r w:rsidR="00542AC3">
              <w:t>.</w:t>
            </w:r>
            <w:r>
              <w:t>334,05</w:t>
            </w:r>
          </w:p>
        </w:tc>
        <w:tc>
          <w:tcPr>
            <w:tcW w:w="2127" w:type="dxa"/>
            <w:vAlign w:val="center"/>
          </w:tcPr>
          <w:p w14:paraId="5795B2FE" w14:textId="460E5EC9" w:rsidR="00275B78" w:rsidRDefault="00D5298D" w:rsidP="00822C2C">
            <w:pPr>
              <w:jc w:val="center"/>
            </w:pPr>
            <w:r>
              <w:t>15,40%</w:t>
            </w:r>
          </w:p>
        </w:tc>
        <w:tc>
          <w:tcPr>
            <w:tcW w:w="2241" w:type="dxa"/>
            <w:vAlign w:val="center"/>
          </w:tcPr>
          <w:p w14:paraId="250093AA" w14:textId="19926C3C" w:rsidR="00275B78" w:rsidRDefault="00D5298D" w:rsidP="00542AC3">
            <w:pPr>
              <w:keepNext/>
              <w:jc w:val="center"/>
            </w:pPr>
            <w:r>
              <w:t>18,36%</w:t>
            </w:r>
          </w:p>
        </w:tc>
      </w:tr>
    </w:tbl>
    <w:p w14:paraId="6700381C" w14:textId="656A2F52" w:rsidR="00326FEF" w:rsidRPr="00542AC3" w:rsidRDefault="00542AC3" w:rsidP="00542AC3">
      <w:pPr>
        <w:pStyle w:val="Descripcin"/>
        <w:jc w:val="center"/>
        <w:rPr>
          <w:rStyle w:val="nfasissutil"/>
        </w:rPr>
      </w:pPr>
      <w:bookmarkStart w:id="102" w:name="_Ref170055155"/>
      <w:bookmarkStart w:id="103" w:name="_Toc170110548"/>
      <w:r w:rsidRPr="00542AC3">
        <w:rPr>
          <w:rStyle w:val="nfasissutil"/>
        </w:rPr>
        <w:t xml:space="preserve">Tabla </w:t>
      </w:r>
      <w:r w:rsidRPr="00542AC3">
        <w:rPr>
          <w:rStyle w:val="nfasissutil"/>
        </w:rPr>
        <w:fldChar w:fldCharType="begin"/>
      </w:r>
      <w:r w:rsidRPr="00542AC3">
        <w:rPr>
          <w:rStyle w:val="nfasissutil"/>
        </w:rPr>
        <w:instrText xml:space="preserve"> SEQ Tabla \* ARABIC </w:instrText>
      </w:r>
      <w:r w:rsidRPr="00542AC3">
        <w:rPr>
          <w:rStyle w:val="nfasissutil"/>
        </w:rPr>
        <w:fldChar w:fldCharType="separate"/>
      </w:r>
      <w:r w:rsidR="00B202AF">
        <w:rPr>
          <w:rStyle w:val="nfasissutil"/>
          <w:noProof/>
        </w:rPr>
        <w:t>2</w:t>
      </w:r>
      <w:r w:rsidRPr="00542AC3">
        <w:rPr>
          <w:rStyle w:val="nfasissutil"/>
        </w:rPr>
        <w:fldChar w:fldCharType="end"/>
      </w:r>
      <w:bookmarkEnd w:id="102"/>
      <w:r w:rsidRPr="00542AC3">
        <w:rPr>
          <w:rStyle w:val="nfasissutil"/>
        </w:rPr>
        <w:t>:Metricas de evaluación de los modelos</w:t>
      </w:r>
      <w:bookmarkEnd w:id="103"/>
    </w:p>
    <w:p w14:paraId="47835A7D" w14:textId="77777777" w:rsidR="001A2E0C" w:rsidRDefault="001A2E0C" w:rsidP="001A2E0C">
      <w:pPr>
        <w:pStyle w:val="Ttulo2"/>
        <w:numPr>
          <w:ilvl w:val="1"/>
          <w:numId w:val="116"/>
        </w:numPr>
      </w:pPr>
      <w:bookmarkStart w:id="104" w:name="_Toc170055997"/>
      <w:bookmarkStart w:id="105" w:name="_Toc170110511"/>
      <w:r>
        <w:t>Control de versiones en GIT</w:t>
      </w:r>
      <w:bookmarkEnd w:id="104"/>
      <w:bookmarkEnd w:id="105"/>
    </w:p>
    <w:p w14:paraId="15335989" w14:textId="02B45B8B" w:rsidR="001A2E0C" w:rsidRPr="001A2E0C" w:rsidRDefault="001A2E0C" w:rsidP="001A2E0C">
      <w:r w:rsidRPr="001A2E0C">
        <w:t>Git es un sistema avanzado y distribuido</w:t>
      </w:r>
      <w:r w:rsidR="00AD253B">
        <w:t>r</w:t>
      </w:r>
      <w:r w:rsidRPr="001A2E0C">
        <w:t xml:space="preserve"> de control de version</w:t>
      </w:r>
      <w:r w:rsidR="00AD253B">
        <w:t>e</w:t>
      </w:r>
      <w:r w:rsidRPr="001A2E0C">
        <w:t xml:space="preserve">s que permite rastrear el progreso de un proyecto a lo largo del tiempo mediante capturas del mismo mientras evoluciona, registrando quién </w:t>
      </w:r>
      <w:r w:rsidR="00AD253B">
        <w:t>ha hecho</w:t>
      </w:r>
      <w:r w:rsidRPr="001A2E0C">
        <w:t xml:space="preserve"> qué cambios y por qué. Además, facilita el trabajo en paralelo de varios participantes, permitiendo que todos trabajen en el proyecto simultáneamente. GitHub es un servidor de alojamiento en línea para proyectos basados en </w:t>
      </w:r>
      <w:r w:rsidRPr="001A2E0C">
        <w:lastRenderedPageBreak/>
        <w:t>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rsidR="0038074D">
        <w:t xml:space="preserve"> </w:t>
      </w:r>
      <w:r w:rsidR="0038074D">
        <w:fldChar w:fldCharType="begin" w:fldLock="1"/>
      </w:r>
      <w:r w:rsidR="0038074D">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9]","plainTextFormattedCitation":"[29]","previouslyFormattedCitation":"[29]"},"properties":{"noteIndex":0},"schema":"https://github.com/citation-style-language/schema/raw/master/csl-citation.json"}</w:instrText>
      </w:r>
      <w:r w:rsidR="0038074D">
        <w:fldChar w:fldCharType="separate"/>
      </w:r>
      <w:r w:rsidR="0038074D" w:rsidRPr="0038074D">
        <w:rPr>
          <w:noProof/>
        </w:rPr>
        <w:t>[29]</w:t>
      </w:r>
      <w:r w:rsidR="0038074D">
        <w:fldChar w:fldCharType="end"/>
      </w:r>
      <w:r w:rsidR="0038074D">
        <w:t>.</w:t>
      </w:r>
    </w:p>
    <w:p w14:paraId="0658E070" w14:textId="77777777" w:rsidR="002C004E" w:rsidRPr="002C004E" w:rsidRDefault="002C004E" w:rsidP="0053792E">
      <w:pPr>
        <w:rPr>
          <w:rFonts w:eastAsia="Arial Narrow" w:cs="Arial"/>
          <w:u w:val="single"/>
        </w:rPr>
      </w:pPr>
    </w:p>
    <w:p w14:paraId="7105EA12" w14:textId="43150DEF" w:rsidR="006C36D6" w:rsidRDefault="007731BD" w:rsidP="007731BD">
      <w:pPr>
        <w:rPr>
          <w:lang w:eastAsia="es-ES"/>
        </w:rPr>
      </w:pPr>
      <w:r>
        <w:rPr>
          <w:lang w:eastAsia="es-ES"/>
        </w:rPr>
        <w:t>Aunque</w:t>
      </w:r>
      <w:r w:rsidRPr="002C004E">
        <w:rPr>
          <w:lang w:eastAsia="es-ES"/>
        </w:rPr>
        <w:t xml:space="preserve"> el trabajo colaborativo no haya sido relevante en este caso específico, el uso de Git </w:t>
      </w:r>
      <w:r>
        <w:rPr>
          <w:lang w:eastAsia="es-ES"/>
        </w:rPr>
        <w:t xml:space="preserve">ha sido </w:t>
      </w:r>
      <w:r w:rsidRPr="002C004E">
        <w:rPr>
          <w:lang w:eastAsia="es-ES"/>
        </w:rPr>
        <w:t xml:space="preserve">beneficioso para registrar y gestionar de manera efectiva las versiones del proyecto. </w:t>
      </w:r>
      <w:r>
        <w:rPr>
          <w:lang w:eastAsia="es-ES"/>
        </w:rPr>
        <w:t>Ha</w:t>
      </w:r>
      <w:r w:rsidRPr="002C004E">
        <w:rPr>
          <w:lang w:eastAsia="es-ES"/>
        </w:rPr>
        <w:t xml:space="preserve"> ayuda</w:t>
      </w:r>
      <w:r>
        <w:rPr>
          <w:lang w:eastAsia="es-ES"/>
        </w:rPr>
        <w:t>do</w:t>
      </w:r>
      <w:r w:rsidRPr="002C004E">
        <w:rPr>
          <w:lang w:eastAsia="es-ES"/>
        </w:rPr>
        <w:t xml:space="preserve"> a mantener un flujo de trabajo organizado, a tener un registro claro de los cambios realizados y a facilitar futuras actualizaciones y mejoras en el proyecto.</w:t>
      </w:r>
      <w:r>
        <w:rPr>
          <w:lang w:eastAsia="es-ES"/>
        </w:rPr>
        <w:t xml:space="preserve"> </w:t>
      </w:r>
      <w:r w:rsidR="00EF2F3D">
        <w:rPr>
          <w:lang w:eastAsia="es-ES"/>
        </w:rPr>
        <w:t>El repositorio creado se encuentra en el siguiente</w:t>
      </w:r>
      <w:r w:rsidR="006C36D6">
        <w:rPr>
          <w:lang w:eastAsia="es-ES"/>
        </w:rPr>
        <w:t xml:space="preserve"> enlace: </w:t>
      </w:r>
      <w:hyperlink r:id="rId37" w:history="1">
        <w:r w:rsidR="006C36D6">
          <w:rPr>
            <w:rStyle w:val="Hipervnculo"/>
            <w:lang w:eastAsia="es-ES"/>
          </w:rPr>
          <w:t xml:space="preserve">Repositorio de </w:t>
        </w:r>
        <w:proofErr w:type="spellStart"/>
        <w:r w:rsidR="006C36D6">
          <w:rPr>
            <w:rStyle w:val="Hipervnculo"/>
            <w:lang w:eastAsia="es-ES"/>
          </w:rPr>
          <w:t>github</w:t>
        </w:r>
        <w:proofErr w:type="spellEnd"/>
        <w:r w:rsidR="006C36D6">
          <w:rPr>
            <w:rStyle w:val="Hipervnculo"/>
            <w:lang w:eastAsia="es-ES"/>
          </w:rPr>
          <w:t xml:space="preserve"> - TFM</w:t>
        </w:r>
      </w:hyperlink>
      <w:r w:rsidR="006C36D6">
        <w:rPr>
          <w:lang w:eastAsia="es-ES"/>
        </w:rPr>
        <w:t xml:space="preserve"> </w:t>
      </w:r>
    </w:p>
    <w:p w14:paraId="4EFEAB95" w14:textId="77777777" w:rsidR="00E131ED" w:rsidRPr="002C004E" w:rsidRDefault="00E131ED" w:rsidP="007731BD">
      <w:pPr>
        <w:rPr>
          <w:lang w:eastAsia="es-ES"/>
        </w:rPr>
      </w:pPr>
    </w:p>
    <w:p w14:paraId="0D9A5577" w14:textId="1DF06291" w:rsidR="002C004E" w:rsidRDefault="002C004E" w:rsidP="002C004E">
      <w:pPr>
        <w:rPr>
          <w:lang w:eastAsia="es-ES"/>
        </w:rPr>
      </w:pPr>
      <w:r w:rsidRPr="002C004E">
        <w:rPr>
          <w:lang w:eastAsia="es-ES"/>
        </w:rPr>
        <w:t>En primer lugar, Git</w:t>
      </w:r>
      <w:r w:rsidR="00F66775">
        <w:rPr>
          <w:lang w:eastAsia="es-ES"/>
        </w:rPr>
        <w:t xml:space="preserve"> ha proporcionado</w:t>
      </w:r>
      <w:r w:rsidRPr="002C004E">
        <w:rPr>
          <w:lang w:eastAsia="es-ES"/>
        </w:rPr>
        <w:t xml:space="preserve"> un historial detallado de todos los cambios realizados en el código a lo largo del tiempo. Esto es invaluable para entender cómo ha evolucionado el proyecto, qué decisiones se tomaron en cada paso del camino y por qué se tomaron. Incluso para un desarrollador individual, tener esta información a mano puede ser útil para rastrear errores, probar diferentes enfoques y mejorar la eficiencia en el desarrollo.</w:t>
      </w:r>
      <w:r w:rsidR="00E131ED">
        <w:rPr>
          <w:lang w:eastAsia="es-ES"/>
        </w:rPr>
        <w:t xml:space="preserve"> </w:t>
      </w:r>
      <w:r w:rsidRPr="002C004E">
        <w:rPr>
          <w:lang w:eastAsia="es-ES"/>
        </w:rPr>
        <w:t xml:space="preserve">Además, Git </w:t>
      </w:r>
      <w:r w:rsidR="00F66775">
        <w:rPr>
          <w:lang w:eastAsia="es-ES"/>
        </w:rPr>
        <w:t xml:space="preserve">ha ofrecido </w:t>
      </w:r>
      <w:r w:rsidRPr="002C004E">
        <w:rPr>
          <w:lang w:eastAsia="es-ES"/>
        </w:rPr>
        <w:t>la capacidad de crear rama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r w:rsidR="00E131ED">
        <w:rPr>
          <w:lang w:eastAsia="es-ES"/>
        </w:rPr>
        <w:t xml:space="preserve"> </w:t>
      </w:r>
      <w:r w:rsidRPr="002C004E">
        <w:rPr>
          <w:lang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eastAsia="es-ES"/>
        </w:rPr>
      </w:pPr>
    </w:p>
    <w:p w14:paraId="4690B513" w14:textId="4F54C9BA" w:rsidR="001374E2" w:rsidRDefault="00F66775" w:rsidP="001374E2">
      <w:pPr>
        <w:rPr>
          <w:lang w:eastAsia="es-ES"/>
        </w:rPr>
      </w:pPr>
      <w:r>
        <w:t xml:space="preserve">En este proyecto, se ha trabajado con la integración de </w:t>
      </w:r>
      <w:r w:rsidRPr="00E131ED">
        <w:rPr>
          <w:i/>
          <w:iCs/>
        </w:rPr>
        <w:t xml:space="preserve">Visual Studio </w:t>
      </w:r>
      <w:proofErr w:type="spellStart"/>
      <w:r w:rsidRPr="00E131ED">
        <w:rPr>
          <w:i/>
          <w:iCs/>
        </w:rPr>
        <w:t>Code</w:t>
      </w:r>
      <w:proofErr w:type="spellEnd"/>
      <w:r>
        <w:t xml:space="preserve"> (</w:t>
      </w:r>
      <w:r w:rsidRPr="00F66775">
        <w:rPr>
          <w:i/>
          <w:iCs/>
        </w:rPr>
        <w:t xml:space="preserve">VS </w:t>
      </w:r>
      <w:proofErr w:type="spellStart"/>
      <w:r w:rsidR="00E131ED">
        <w:rPr>
          <w:i/>
          <w:iCs/>
        </w:rPr>
        <w:t>C</w:t>
      </w:r>
      <w:r w:rsidRPr="00F66775">
        <w:rPr>
          <w:i/>
          <w:iCs/>
        </w:rPr>
        <w:t>ode</w:t>
      </w:r>
      <w:proofErr w:type="spellEnd"/>
      <w:r>
        <w:t xml:space="preserve">) en GitHub. </w:t>
      </w:r>
      <w:r w:rsidR="001374E2" w:rsidRPr="001374E2">
        <w:rPr>
          <w:lang w:eastAsia="es-ES"/>
        </w:rPr>
        <w:t xml:space="preserve">La integración efectiva de GitHub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comienza con la configuración y autenticación, garantizando una conexión segura entre el entorno de desarrollo local y los repositorios en GitHub.</w:t>
      </w:r>
      <w:r w:rsidR="001374E2">
        <w:rPr>
          <w:lang w:eastAsia="es-ES"/>
        </w:rPr>
        <w:t xml:space="preserve"> </w:t>
      </w:r>
      <w:r>
        <w:rPr>
          <w:lang w:eastAsia="es-ES"/>
        </w:rPr>
        <w:t xml:space="preserve">Una vez instalado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 xml:space="preserve">, </w:t>
      </w:r>
      <w:r w:rsidR="007301F5">
        <w:rPr>
          <w:lang w:eastAsia="es-ES"/>
        </w:rPr>
        <w:t xml:space="preserve">y </w:t>
      </w:r>
      <w:r>
        <w:rPr>
          <w:lang w:eastAsia="es-ES"/>
        </w:rPr>
        <w:t>creado una cuenta</w:t>
      </w:r>
      <w:r w:rsidR="001374E2" w:rsidRPr="001374E2">
        <w:rPr>
          <w:lang w:eastAsia="es-ES"/>
        </w:rPr>
        <w:t xml:space="preserve"> de GitHub</w:t>
      </w:r>
      <w:r>
        <w:rPr>
          <w:lang w:eastAsia="es-ES"/>
        </w:rPr>
        <w:t>, se han vinculado ambos</w:t>
      </w:r>
      <w:r w:rsidR="001374E2" w:rsidRPr="001374E2">
        <w:rPr>
          <w:lang w:eastAsia="es-ES"/>
        </w:rPr>
        <w:t xml:space="preserve"> mediante la generación de un token de acceso personal en GitHub, el cual se introduce en </w:t>
      </w:r>
      <w:r w:rsidR="001374E2" w:rsidRPr="00AD253B">
        <w:rPr>
          <w:i/>
          <w:iCs/>
          <w:lang w:eastAsia="es-ES"/>
        </w:rPr>
        <w:t xml:space="preserve">VS </w:t>
      </w:r>
      <w:proofErr w:type="spellStart"/>
      <w:r w:rsidR="001374E2" w:rsidRPr="00AD253B">
        <w:rPr>
          <w:i/>
          <w:iCs/>
          <w:lang w:eastAsia="es-ES"/>
        </w:rPr>
        <w:t>Code</w:t>
      </w:r>
      <w:proofErr w:type="spellEnd"/>
      <w:r w:rsidR="001374E2" w:rsidRPr="001374E2">
        <w:rPr>
          <w:lang w:eastAsia="es-ES"/>
        </w:rPr>
        <w:t>.</w:t>
      </w:r>
      <w:r>
        <w:rPr>
          <w:lang w:eastAsia="es-ES"/>
        </w:rPr>
        <w:t xml:space="preserve"> Tras configurar y autentificar</w:t>
      </w:r>
      <w:r w:rsidR="001374E2" w:rsidRPr="001374E2">
        <w:rPr>
          <w:lang w:eastAsia="es-ES"/>
        </w:rPr>
        <w:t xml:space="preserve"> </w:t>
      </w:r>
      <w:r w:rsidR="00AD253B">
        <w:rPr>
          <w:lang w:eastAsia="es-ES"/>
        </w:rPr>
        <w:t>ambas cuentas, se han realizado las</w:t>
      </w:r>
      <w:r w:rsidR="001374E2" w:rsidRPr="001374E2">
        <w:rPr>
          <w:lang w:eastAsia="es-ES"/>
        </w:rPr>
        <w:t xml:space="preserve"> operaciones básicas como la creación de un nuevo repositorio </w:t>
      </w:r>
      <w:r w:rsidR="00AD253B">
        <w:rPr>
          <w:lang w:eastAsia="es-ES"/>
        </w:rPr>
        <w:t>y</w:t>
      </w:r>
      <w:r w:rsidR="001374E2" w:rsidRPr="001374E2">
        <w:rPr>
          <w:lang w:eastAsia="es-ES"/>
        </w:rPr>
        <w:t xml:space="preserve"> la clonación de repositorios existentes directamente desde la interfaz de </w:t>
      </w:r>
      <w:r w:rsidR="001374E2" w:rsidRPr="00F66775">
        <w:rPr>
          <w:i/>
          <w:iCs/>
          <w:lang w:eastAsia="es-ES"/>
        </w:rPr>
        <w:t xml:space="preserve">VS </w:t>
      </w:r>
      <w:proofErr w:type="spellStart"/>
      <w:r w:rsidR="001374E2" w:rsidRPr="00F66775">
        <w:rPr>
          <w:i/>
          <w:iCs/>
          <w:lang w:eastAsia="es-ES"/>
        </w:rPr>
        <w:t>Code</w:t>
      </w:r>
      <w:proofErr w:type="spellEnd"/>
      <w:r w:rsidR="001374E2" w:rsidRPr="001374E2">
        <w:rPr>
          <w:lang w:eastAsia="es-ES"/>
        </w:rPr>
        <w:t>.</w:t>
      </w:r>
      <w:r w:rsidR="007301F5">
        <w:rPr>
          <w:lang w:eastAsia="es-ES"/>
        </w:rPr>
        <w:t xml:space="preserve"> También s</w:t>
      </w:r>
      <w:r w:rsidR="001374E2" w:rsidRPr="001374E2">
        <w:rPr>
          <w:lang w:eastAsia="es-ES"/>
        </w:rPr>
        <w:t>e</w:t>
      </w:r>
      <w:r w:rsidR="00AD253B">
        <w:rPr>
          <w:lang w:eastAsia="es-ES"/>
        </w:rPr>
        <w:t xml:space="preserve"> han gestionado</w:t>
      </w:r>
      <w:r w:rsidR="001374E2" w:rsidRPr="001374E2">
        <w:rPr>
          <w:lang w:eastAsia="es-ES"/>
        </w:rPr>
        <w:t xml:space="preserve"> cambios utilizando la interfaz gráfica de </w:t>
      </w:r>
      <w:r w:rsidRPr="00F66775">
        <w:rPr>
          <w:i/>
          <w:iCs/>
          <w:lang w:eastAsia="es-ES"/>
        </w:rPr>
        <w:t>VS</w:t>
      </w:r>
      <w:r>
        <w:rPr>
          <w:lang w:eastAsia="es-ES"/>
        </w:rPr>
        <w:t xml:space="preserve"> </w:t>
      </w:r>
      <w:proofErr w:type="spellStart"/>
      <w:r w:rsidR="001374E2" w:rsidRPr="00F66775">
        <w:rPr>
          <w:i/>
          <w:iCs/>
          <w:lang w:eastAsia="es-ES"/>
        </w:rPr>
        <w:t>Code</w:t>
      </w:r>
      <w:proofErr w:type="spellEnd"/>
      <w:r w:rsidR="001374E2" w:rsidRPr="001374E2">
        <w:rPr>
          <w:lang w:eastAsia="es-ES"/>
        </w:rPr>
        <w:t xml:space="preserve">, incluyendo el </w:t>
      </w:r>
      <w:proofErr w:type="spellStart"/>
      <w:r w:rsidR="001374E2" w:rsidRPr="00AD253B">
        <w:rPr>
          <w:i/>
          <w:iCs/>
          <w:lang w:eastAsia="es-ES"/>
        </w:rPr>
        <w:t>stag</w:t>
      </w:r>
      <w:r w:rsidR="00E131ED">
        <w:rPr>
          <w:i/>
          <w:iCs/>
          <w:lang w:eastAsia="es-ES"/>
        </w:rPr>
        <w:t>g</w:t>
      </w:r>
      <w:r w:rsidR="001374E2" w:rsidRPr="00AD253B">
        <w:rPr>
          <w:i/>
          <w:iCs/>
          <w:lang w:eastAsia="es-ES"/>
        </w:rPr>
        <w:t>ing</w:t>
      </w:r>
      <w:proofErr w:type="spellEnd"/>
      <w:r w:rsidR="001374E2" w:rsidRPr="001374E2">
        <w:rPr>
          <w:lang w:eastAsia="es-ES"/>
        </w:rPr>
        <w:t xml:space="preserve"> y </w:t>
      </w:r>
      <w:proofErr w:type="spellStart"/>
      <w:r w:rsidR="001374E2" w:rsidRPr="00AD253B">
        <w:rPr>
          <w:i/>
          <w:iCs/>
          <w:lang w:eastAsia="es-ES"/>
        </w:rPr>
        <w:t>commit</w:t>
      </w:r>
      <w:proofErr w:type="spellEnd"/>
      <w:r w:rsidR="001374E2" w:rsidRPr="001374E2">
        <w:rPr>
          <w:lang w:eastAsia="es-ES"/>
        </w:rPr>
        <w:t xml:space="preserve"> de cambios, así como el </w:t>
      </w:r>
      <w:proofErr w:type="spellStart"/>
      <w:r w:rsidR="001374E2" w:rsidRPr="00AD253B">
        <w:rPr>
          <w:i/>
          <w:iCs/>
          <w:lang w:eastAsia="es-ES"/>
        </w:rPr>
        <w:t>push</w:t>
      </w:r>
      <w:proofErr w:type="spellEnd"/>
      <w:r w:rsidR="001374E2" w:rsidRPr="001374E2">
        <w:rPr>
          <w:lang w:eastAsia="es-ES"/>
        </w:rPr>
        <w:t xml:space="preserve"> y </w:t>
      </w:r>
      <w:proofErr w:type="spellStart"/>
      <w:r w:rsidR="001374E2" w:rsidRPr="00AD253B">
        <w:rPr>
          <w:i/>
          <w:iCs/>
          <w:lang w:eastAsia="es-ES"/>
        </w:rPr>
        <w:t>pull</w:t>
      </w:r>
      <w:proofErr w:type="spellEnd"/>
      <w:r w:rsidR="001374E2" w:rsidRPr="001374E2">
        <w:rPr>
          <w:lang w:eastAsia="es-ES"/>
        </w:rPr>
        <w:t xml:space="preserve"> de cambios hacia y desde el repositorio remoto en GitHub</w:t>
      </w:r>
      <w:r w:rsidR="00E131ED">
        <w:rPr>
          <w:lang w:eastAsia="es-ES"/>
        </w:rPr>
        <w:t xml:space="preserve"> </w:t>
      </w:r>
      <w:r w:rsidR="00AD253B">
        <w:rPr>
          <w:lang w:eastAsia="es-ES"/>
        </w:rPr>
        <w:fldChar w:fldCharType="begin" w:fldLock="1"/>
      </w:r>
      <w:r w:rsidR="00A31FD9">
        <w:rPr>
          <w:lang w:eastAsia="es-ES"/>
        </w:rPr>
        <w:instrText>ADDIN CSL_CITATION {"citationItems":[{"id":"ITEM-1","itemData":{"URL":"https://docs.github.com/es/codespaces/developing-in-a-codespace/using-github-codespaces-in-visual-studio-code","author":[{"dropping-particle":"","family":"Github","given":"","non-dropping-particle":"","parse-names":false,"suffix":""}],"id":"ITEM-1","issued":{"date-parts":[["2024"]]},"title":"Uso de GitHub Codespaces en Visual Studio Code","type":"webpage"},"uris":["http://www.mendeley.com/documents/?uuid=7b242d6d-8b7d-4d63-8466-b9d9ea2c402a"]}],"mendeley":{"formattedCitation":"[30]","plainTextFormattedCitation":"[30]","previouslyFormattedCitation":"[30]"},"properties":{"noteIndex":0},"schema":"https://github.com/citation-style-language/schema/raw/master/csl-citation.json"}</w:instrText>
      </w:r>
      <w:r w:rsidR="00AD253B">
        <w:rPr>
          <w:lang w:eastAsia="es-ES"/>
        </w:rPr>
        <w:fldChar w:fldCharType="separate"/>
      </w:r>
      <w:r w:rsidR="00A31FD9" w:rsidRPr="00A31FD9">
        <w:rPr>
          <w:noProof/>
          <w:lang w:eastAsia="es-ES"/>
        </w:rPr>
        <w:t>[30]</w:t>
      </w:r>
      <w:r w:rsidR="00AD253B">
        <w:rPr>
          <w:lang w:eastAsia="es-ES"/>
        </w:rPr>
        <w:fldChar w:fldCharType="end"/>
      </w:r>
      <w:r w:rsidR="001374E2" w:rsidRPr="001374E2">
        <w:rPr>
          <w:lang w:eastAsia="es-ES"/>
        </w:rPr>
        <w:t>.</w:t>
      </w:r>
      <w:r>
        <w:rPr>
          <w:lang w:eastAsia="es-ES"/>
        </w:rPr>
        <w:t xml:space="preserve"> En la siguiente </w:t>
      </w:r>
      <w:r w:rsidR="00E131ED">
        <w:rPr>
          <w:lang w:eastAsia="es-ES"/>
        </w:rPr>
        <w:fldChar w:fldCharType="begin"/>
      </w:r>
      <w:r w:rsidR="00E131ED">
        <w:rPr>
          <w:lang w:eastAsia="es-ES"/>
        </w:rPr>
        <w:instrText xml:space="preserve"> REF _Ref170059518 \h </w:instrText>
      </w:r>
      <w:r w:rsidR="00E131ED">
        <w:rPr>
          <w:lang w:eastAsia="es-ES"/>
        </w:rPr>
      </w:r>
      <w:r w:rsidR="00E131ED">
        <w:rPr>
          <w:lang w:eastAsia="es-ES"/>
        </w:rPr>
        <w:fldChar w:fldCharType="separate"/>
      </w:r>
      <w:r w:rsidR="00B202AF" w:rsidRPr="00E131ED">
        <w:rPr>
          <w:rStyle w:val="nfasissutil"/>
        </w:rPr>
        <w:t xml:space="preserve">Figura </w:t>
      </w:r>
      <w:r w:rsidR="00B202AF">
        <w:rPr>
          <w:rStyle w:val="nfasissutil"/>
          <w:noProof/>
        </w:rPr>
        <w:t>13</w:t>
      </w:r>
      <w:r w:rsidR="00E131ED">
        <w:rPr>
          <w:lang w:eastAsia="es-ES"/>
        </w:rPr>
        <w:fldChar w:fldCharType="end"/>
      </w:r>
      <w:r w:rsidR="00E131ED">
        <w:rPr>
          <w:lang w:eastAsia="es-ES"/>
        </w:rPr>
        <w:t xml:space="preserve"> </w:t>
      </w:r>
      <w:r>
        <w:rPr>
          <w:lang w:eastAsia="es-ES"/>
        </w:rPr>
        <w:t xml:space="preserve">se muestra cómo se han realizado </w:t>
      </w:r>
      <w:proofErr w:type="spellStart"/>
      <w:r w:rsidRPr="00F66775">
        <w:rPr>
          <w:i/>
          <w:iCs/>
          <w:lang w:eastAsia="es-ES"/>
        </w:rPr>
        <w:t>commits</w:t>
      </w:r>
      <w:proofErr w:type="spellEnd"/>
      <w:r>
        <w:rPr>
          <w:lang w:eastAsia="es-ES"/>
        </w:rPr>
        <w:t xml:space="preserve"> periódicos para mantener un eficiente control de las versiones. </w:t>
      </w:r>
    </w:p>
    <w:p w14:paraId="578799A7" w14:textId="77777777" w:rsidR="00E131ED" w:rsidRDefault="00D7775B" w:rsidP="00E131ED">
      <w:pPr>
        <w:keepNext/>
      </w:pPr>
      <w:r w:rsidRPr="00D7775B">
        <w:rPr>
          <w:noProof/>
          <w:lang w:eastAsia="es-ES"/>
        </w:rPr>
        <w:lastRenderedPageBreak/>
        <w:drawing>
          <wp:inline distT="0" distB="0" distL="0" distR="0" wp14:anchorId="5A0C9F23" wp14:editId="254A4AEA">
            <wp:extent cx="6017260" cy="3195320"/>
            <wp:effectExtent l="0" t="0" r="2540" b="5080"/>
            <wp:docPr id="19982193" name="Imagen 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2193" name="Imagen 1" descr="Captura de pantalla de computadora&#10;&#10;Descripción generada automáticamente"/>
                    <pic:cNvPicPr/>
                  </pic:nvPicPr>
                  <pic:blipFill>
                    <a:blip r:embed="rId38"/>
                    <a:stretch>
                      <a:fillRect/>
                    </a:stretch>
                  </pic:blipFill>
                  <pic:spPr>
                    <a:xfrm>
                      <a:off x="0" y="0"/>
                      <a:ext cx="6017260" cy="3195320"/>
                    </a:xfrm>
                    <a:prstGeom prst="rect">
                      <a:avLst/>
                    </a:prstGeom>
                  </pic:spPr>
                </pic:pic>
              </a:graphicData>
            </a:graphic>
          </wp:inline>
        </w:drawing>
      </w:r>
    </w:p>
    <w:p w14:paraId="4BDAE26B" w14:textId="24C1655B" w:rsidR="00D7775B" w:rsidRPr="00E131ED" w:rsidRDefault="00E131ED" w:rsidP="00E131ED">
      <w:pPr>
        <w:pStyle w:val="Descripcin"/>
        <w:jc w:val="center"/>
        <w:rPr>
          <w:rStyle w:val="nfasissutil"/>
        </w:rPr>
      </w:pPr>
      <w:bookmarkStart w:id="106" w:name="_Ref170059518"/>
      <w:bookmarkStart w:id="107" w:name="_Toc170110538"/>
      <w:r w:rsidRPr="00E131ED">
        <w:rPr>
          <w:rStyle w:val="nfasissutil"/>
        </w:rPr>
        <w:t xml:space="preserve">Figura </w:t>
      </w:r>
      <w:r w:rsidRPr="00E131ED">
        <w:rPr>
          <w:rStyle w:val="nfasissutil"/>
        </w:rPr>
        <w:fldChar w:fldCharType="begin"/>
      </w:r>
      <w:r w:rsidRPr="00E131ED">
        <w:rPr>
          <w:rStyle w:val="nfasissutil"/>
        </w:rPr>
        <w:instrText xml:space="preserve"> SEQ Figura \* ARABIC </w:instrText>
      </w:r>
      <w:r w:rsidRPr="00E131ED">
        <w:rPr>
          <w:rStyle w:val="nfasissutil"/>
        </w:rPr>
        <w:fldChar w:fldCharType="separate"/>
      </w:r>
      <w:r w:rsidR="00B202AF">
        <w:rPr>
          <w:rStyle w:val="nfasissutil"/>
          <w:noProof/>
        </w:rPr>
        <w:t>13</w:t>
      </w:r>
      <w:r w:rsidRPr="00E131ED">
        <w:rPr>
          <w:rStyle w:val="nfasissutil"/>
        </w:rPr>
        <w:fldChar w:fldCharType="end"/>
      </w:r>
      <w:bookmarkEnd w:id="106"/>
      <w:r w:rsidRPr="00E131ED">
        <w:rPr>
          <w:rStyle w:val="nfasissutil"/>
        </w:rPr>
        <w:t xml:space="preserve">:Control de versiones mediante la integración de </w:t>
      </w:r>
      <w:proofErr w:type="spellStart"/>
      <w:r w:rsidRPr="00E131ED">
        <w:rPr>
          <w:rStyle w:val="nfasissutil"/>
        </w:rPr>
        <w:t>Github</w:t>
      </w:r>
      <w:proofErr w:type="spellEnd"/>
      <w:r w:rsidRPr="00E131ED">
        <w:rPr>
          <w:rStyle w:val="nfasissutil"/>
        </w:rPr>
        <w:t xml:space="preserve"> en Visual Studio </w:t>
      </w:r>
      <w:proofErr w:type="spellStart"/>
      <w:r w:rsidRPr="00E131ED">
        <w:rPr>
          <w:rStyle w:val="nfasissutil"/>
        </w:rPr>
        <w:t>Code</w:t>
      </w:r>
      <w:bookmarkEnd w:id="107"/>
      <w:proofErr w:type="spellEnd"/>
    </w:p>
    <w:p w14:paraId="4992A693" w14:textId="22EED081" w:rsidR="007731BD" w:rsidRPr="00966006" w:rsidRDefault="001374E2" w:rsidP="0053792E">
      <w:pPr>
        <w:rPr>
          <w:rFonts w:eastAsia="Arial Narrow" w:cs="Arial"/>
        </w:rPr>
        <w:sectPr w:rsidR="007731BD" w:rsidRPr="00966006" w:rsidSect="00D61047">
          <w:type w:val="continuous"/>
          <w:pgSz w:w="11790" w:h="16820"/>
          <w:pgMar w:top="1843" w:right="1180" w:bottom="280" w:left="1134" w:header="720" w:footer="720" w:gutter="0"/>
          <w:cols w:space="720"/>
          <w:docGrid w:linePitch="299"/>
        </w:sectPr>
      </w:pPr>
      <w:r>
        <w:rPr>
          <w:rFonts w:eastAsia="Arial Narrow" w:cs="Arial"/>
        </w:rPr>
        <w:t xml:space="preserve"> </w:t>
      </w:r>
    </w:p>
    <w:p w14:paraId="2093B908" w14:textId="146FF821" w:rsidR="00E85596" w:rsidRPr="00966006" w:rsidRDefault="00E85596" w:rsidP="0037320B">
      <w:pPr>
        <w:pStyle w:val="Ttulo1"/>
        <w:rPr>
          <w:lang w:eastAsia="es-ES"/>
        </w:rPr>
      </w:pPr>
      <w:bookmarkStart w:id="108" w:name="_Toc168055095"/>
      <w:bookmarkStart w:id="109" w:name="_Toc170055998"/>
      <w:bookmarkStart w:id="110" w:name="_Toc170110512"/>
      <w:r w:rsidRPr="00966006">
        <w:rPr>
          <w:lang w:eastAsia="es-ES"/>
        </w:rPr>
        <w:lastRenderedPageBreak/>
        <w:t>RESULTADOS</w:t>
      </w:r>
      <w:bookmarkEnd w:id="108"/>
      <w:bookmarkEnd w:id="109"/>
      <w:bookmarkEnd w:id="110"/>
    </w:p>
    <w:p w14:paraId="1610D363" w14:textId="7931C670" w:rsidR="00231031" w:rsidRDefault="00231031" w:rsidP="002304BE">
      <w:pPr>
        <w:spacing w:before="200" w:line="312" w:lineRule="auto"/>
      </w:pPr>
      <w:r w:rsidRPr="00231031">
        <w:t xml:space="preserve">Tras un exhaustivo proceso de limpieza y transformación de datos, se ha logrado desarrollar un informe interactivo que cumple con los objetivos establecidos para el proyecto. </w:t>
      </w:r>
      <w:r>
        <w:t>El</w:t>
      </w:r>
      <w:r w:rsidRPr="00231031">
        <w:t xml:space="preserve"> proceso de limpieza de datos </w:t>
      </w:r>
      <w:r>
        <w:t>ha sido</w:t>
      </w:r>
      <w:r w:rsidRPr="00231031">
        <w:t xml:space="preserve"> fundamental para garantizar la calidad y precisión de la información, eliminando inconsistencias, datos duplicados, y valores atípicos que podrían afectar el análisis final. El resultado final </w:t>
      </w:r>
      <w:r w:rsidR="00AB5974">
        <w:t>ha sido</w:t>
      </w:r>
      <w:r w:rsidRPr="00231031">
        <w:t xml:space="preserve"> un informe interactivo que no solo presenta los datos de manera clara y comprensible, sino que también permite al cliente interactuar con la información de una manera que se alinea con sus necesidades y objetivos específicos para la toma de decisiones. </w:t>
      </w:r>
      <w:r w:rsidRPr="00AB5974">
        <w:t>Este enfoque interactivo no solo mejora la comprensión de los datos, sino que también facilita una toma de decisiones más informada y eficiente.</w:t>
      </w:r>
      <w:r w:rsidR="009223CD">
        <w:t xml:space="preserve"> </w:t>
      </w:r>
    </w:p>
    <w:p w14:paraId="0839CC0E" w14:textId="25A797EE" w:rsidR="0041038D" w:rsidRDefault="0041038D" w:rsidP="00BD7D88">
      <w:r>
        <w:t xml:space="preserve">A la hora de realizar el informe se ha trabajado con </w:t>
      </w:r>
      <w:proofErr w:type="spellStart"/>
      <w:r>
        <w:t>Power</w:t>
      </w:r>
      <w:proofErr w:type="spellEnd"/>
      <w:r>
        <w:t xml:space="preserve"> BI Desktop y una vez terminado, se ha publica</w:t>
      </w:r>
      <w:r w:rsidR="00583A5F">
        <w:t>do</w:t>
      </w:r>
      <w:r>
        <w:t xml:space="preserve"> en la web a través de </w:t>
      </w:r>
      <w:proofErr w:type="spellStart"/>
      <w:r>
        <w:t>Power</w:t>
      </w:r>
      <w:proofErr w:type="spellEnd"/>
      <w:r>
        <w:t xml:space="preserve"> BI </w:t>
      </w:r>
      <w:proofErr w:type="spellStart"/>
      <w:r w:rsidRPr="0041038D">
        <w:rPr>
          <w:i/>
          <w:iCs/>
        </w:rPr>
        <w:t>Service</w:t>
      </w:r>
      <w:proofErr w:type="spellEnd"/>
      <w:r w:rsidRPr="0041038D">
        <w:rPr>
          <w:i/>
          <w:iCs/>
        </w:rPr>
        <w:t>,</w:t>
      </w:r>
      <w:r>
        <w:t xml:space="preserve"> con los beneficios que esto con lleva. El beneficio principal en este caso ha sido la accesibilidad, ya que los </w:t>
      </w:r>
      <w:r w:rsidRPr="0041038D">
        <w:t xml:space="preserve">informes </w:t>
      </w:r>
      <w:r>
        <w:t>son</w:t>
      </w:r>
      <w:r w:rsidRPr="0041038D">
        <w:t xml:space="preserve"> accesibles desde cualquier lugar con conexión a Internet. Esto facilita que los usuarios puedan ver los informes sin necesidad de estar en la misma red local o tener instalado </w:t>
      </w:r>
      <w:proofErr w:type="spellStart"/>
      <w:r w:rsidRPr="0041038D">
        <w:t>Power</w:t>
      </w:r>
      <w:proofErr w:type="spellEnd"/>
      <w:r w:rsidRPr="0041038D">
        <w:t xml:space="preserve"> BI Desktop.</w:t>
      </w:r>
      <w:r>
        <w:t xml:space="preserve"> Dicho esto, el informe final se encuentra en el siguiente enlace:</w:t>
      </w:r>
      <w:r w:rsidRPr="0041038D">
        <w:t xml:space="preserve"> </w:t>
      </w:r>
      <w:hyperlink r:id="rId39" w:history="1">
        <w:r w:rsidR="00EF2F3D" w:rsidRPr="00EF2F3D">
          <w:rPr>
            <w:rStyle w:val="Hipervnculo"/>
          </w:rPr>
          <w:t xml:space="preserve">Cuadro </w:t>
        </w:r>
        <w:r w:rsidR="00EF2F3D" w:rsidRPr="00EF2F3D">
          <w:rPr>
            <w:rStyle w:val="Hipervnculo"/>
          </w:rPr>
          <w:t>d</w:t>
        </w:r>
        <w:r w:rsidR="00EF2F3D" w:rsidRPr="00EF2F3D">
          <w:rPr>
            <w:rStyle w:val="Hipervnculo"/>
          </w:rPr>
          <w:t>e mando - Gestión de ventas, compras y stock</w:t>
        </w:r>
      </w:hyperlink>
      <w:r w:rsidR="00EF2F3D">
        <w:t xml:space="preserve">, </w:t>
      </w:r>
      <w:r w:rsidR="00EF2F3D" w:rsidRPr="00BD7D88">
        <w:t>además de tenerlo en el repositorio.</w:t>
      </w:r>
    </w:p>
    <w:p w14:paraId="1C82B61C" w14:textId="7575619D" w:rsidR="00BC1397" w:rsidRDefault="00BC1397" w:rsidP="00BC1397">
      <w:pPr>
        <w:pStyle w:val="Ttulo2"/>
      </w:pPr>
      <w:bookmarkStart w:id="111" w:name="_Toc170055999"/>
      <w:bookmarkStart w:id="112" w:name="_Toc170110513"/>
      <w:r>
        <w:t>Navegación entre páginas</w:t>
      </w:r>
      <w:bookmarkEnd w:id="111"/>
      <w:bookmarkEnd w:id="112"/>
    </w:p>
    <w:p w14:paraId="33D7B00B" w14:textId="03AEB7EA" w:rsidR="00AB5974" w:rsidRDefault="00AB5974" w:rsidP="004A076E">
      <w:r>
        <w:t xml:space="preserve">El informe realizado consta de seis </w:t>
      </w:r>
      <w:r w:rsidR="00141CEE">
        <w:t>páginas</w:t>
      </w:r>
      <w:r>
        <w:t xml:space="preserve"> principales que son la de</w:t>
      </w:r>
      <w:r w:rsidR="004E5D72">
        <w:t xml:space="preserve"> in</w:t>
      </w:r>
      <w:r w:rsidR="00141CEE">
        <w:t>i</w:t>
      </w:r>
      <w:r w:rsidR="004E5D72">
        <w:t>c</w:t>
      </w:r>
      <w:r w:rsidR="00141CEE">
        <w:t>i</w:t>
      </w:r>
      <w:r w:rsidR="004E5D72">
        <w:t xml:space="preserve">o, resumen, ventas, compras, stock y tiendas. La navegación de estas </w:t>
      </w:r>
      <w:r w:rsidR="00141CEE">
        <w:t>páginas</w:t>
      </w:r>
      <w:r w:rsidR="004E5D72">
        <w:t xml:space="preserve"> se realiza mediante la barra </w:t>
      </w:r>
      <w:r w:rsidR="00141CEE">
        <w:t xml:space="preserve">vertical </w:t>
      </w:r>
      <w:r w:rsidR="004E5D72">
        <w:t>a mano izquierda</w:t>
      </w:r>
      <w:r w:rsidR="00141CEE">
        <w:t xml:space="preserve">. </w:t>
      </w:r>
      <w:r w:rsidR="004E5D72">
        <w:t xml:space="preserve">Además, en los apartados de ventas y compras hay otro menú de navegación entre </w:t>
      </w:r>
      <w:r w:rsidR="00141CEE">
        <w:t>páginas</w:t>
      </w:r>
      <w:r w:rsidR="004E5D72">
        <w:t xml:space="preserve"> que se encuentra en la parte superior. </w:t>
      </w:r>
      <w:r w:rsidR="00833A7F">
        <w:t xml:space="preserve">Estas </w:t>
      </w:r>
      <w:r w:rsidR="00C6401F">
        <w:t>sub</w:t>
      </w:r>
      <w:r w:rsidR="00833A7F">
        <w:t xml:space="preserve">páginas están relacionadas </w:t>
      </w:r>
      <w:r w:rsidR="00C6401F">
        <w:t xml:space="preserve">con su apartado y </w:t>
      </w:r>
      <w:r w:rsidR="00DB1539">
        <w:t>en</w:t>
      </w:r>
      <w:r w:rsidR="00C6401F">
        <w:t xml:space="preserve"> el caso de las </w:t>
      </w:r>
      <w:r w:rsidR="007C5C87">
        <w:t>ventas,</w:t>
      </w:r>
      <w:r w:rsidR="00C6401F">
        <w:t xml:space="preserve"> por ejemplo, se</w:t>
      </w:r>
      <w:r w:rsidR="00833A7F">
        <w:t xml:space="preserve"> </w:t>
      </w:r>
      <w:r w:rsidR="00DB1539">
        <w:t>proporciona</w:t>
      </w:r>
      <w:r w:rsidR="00833A7F">
        <w:t xml:space="preserve"> el resumen de la información de las ventas, el análisis de las ventas, el margen obtenido y la información sobre el cliente.  </w:t>
      </w:r>
      <w:r w:rsidR="00141CEE">
        <w:t>Ambas navegaciones están indicadas con una flecha en la</w:t>
      </w:r>
      <w:r w:rsidR="00E131ED">
        <w:t xml:space="preserve"> </w:t>
      </w:r>
      <w:r w:rsidR="00E131ED">
        <w:fldChar w:fldCharType="begin"/>
      </w:r>
      <w:r w:rsidR="00E131ED">
        <w:instrText xml:space="preserve"> REF _Ref170059583 \h </w:instrText>
      </w:r>
      <w:r w:rsidR="004A076E">
        <w:instrText xml:space="preserve"> \* MERGEFORMAT </w:instrText>
      </w:r>
      <w:r w:rsidR="00E131ED">
        <w:fldChar w:fldCharType="separate"/>
      </w:r>
      <w:r w:rsidR="00B202AF" w:rsidRPr="00E131ED">
        <w:rPr>
          <w:rStyle w:val="nfasissutil"/>
        </w:rPr>
        <w:t xml:space="preserve">Figura </w:t>
      </w:r>
      <w:r w:rsidR="00B202AF">
        <w:rPr>
          <w:rStyle w:val="nfasissutil"/>
        </w:rPr>
        <w:t>14</w:t>
      </w:r>
      <w:r w:rsidR="00E131ED">
        <w:fldChar w:fldCharType="end"/>
      </w:r>
      <w:r w:rsidR="00141CEE">
        <w:t xml:space="preserve">. </w:t>
      </w:r>
    </w:p>
    <w:p w14:paraId="03A093B4" w14:textId="77777777" w:rsidR="00E131ED" w:rsidRDefault="00160AE7" w:rsidP="00E131ED">
      <w:pPr>
        <w:keepNext/>
        <w:spacing w:before="200" w:line="312" w:lineRule="auto"/>
      </w:pPr>
      <w:r w:rsidRPr="00160AE7">
        <w:rPr>
          <w:noProof/>
        </w:rPr>
        <w:lastRenderedPageBreak/>
        <w:drawing>
          <wp:inline distT="0" distB="0" distL="0" distR="0" wp14:anchorId="48C6563F" wp14:editId="43A4B018">
            <wp:extent cx="5683250" cy="3215005"/>
            <wp:effectExtent l="0" t="0" r="0" b="4445"/>
            <wp:docPr id="1602529158"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29158" name="Imagen 1" descr="Imagen que contiene Interfaz de usuario gráfica&#10;&#10;Descripción generada automáticamente"/>
                    <pic:cNvPicPr/>
                  </pic:nvPicPr>
                  <pic:blipFill>
                    <a:blip r:embed="rId40"/>
                    <a:stretch>
                      <a:fillRect/>
                    </a:stretch>
                  </pic:blipFill>
                  <pic:spPr>
                    <a:xfrm>
                      <a:off x="0" y="0"/>
                      <a:ext cx="5683250" cy="3215005"/>
                    </a:xfrm>
                    <a:prstGeom prst="rect">
                      <a:avLst/>
                    </a:prstGeom>
                  </pic:spPr>
                </pic:pic>
              </a:graphicData>
            </a:graphic>
          </wp:inline>
        </w:drawing>
      </w:r>
    </w:p>
    <w:p w14:paraId="176AF246" w14:textId="600EC834" w:rsidR="004E5D72" w:rsidRPr="00E131ED" w:rsidRDefault="00E131ED" w:rsidP="00E131ED">
      <w:pPr>
        <w:jc w:val="center"/>
        <w:rPr>
          <w:rStyle w:val="nfasissutil"/>
        </w:rPr>
      </w:pPr>
      <w:bookmarkStart w:id="113" w:name="_Ref170059583"/>
      <w:bookmarkStart w:id="114" w:name="_Toc170110539"/>
      <w:r w:rsidRPr="00E131ED">
        <w:rPr>
          <w:rStyle w:val="nfasissutil"/>
        </w:rPr>
        <w:t xml:space="preserve">Figura </w:t>
      </w:r>
      <w:r w:rsidRPr="00E131ED">
        <w:rPr>
          <w:rStyle w:val="nfasissutil"/>
        </w:rPr>
        <w:fldChar w:fldCharType="begin"/>
      </w:r>
      <w:r w:rsidRPr="00E131ED">
        <w:rPr>
          <w:rStyle w:val="nfasissutil"/>
        </w:rPr>
        <w:instrText xml:space="preserve"> SEQ Figura \* ARABIC </w:instrText>
      </w:r>
      <w:r w:rsidRPr="00E131ED">
        <w:rPr>
          <w:rStyle w:val="nfasissutil"/>
        </w:rPr>
        <w:fldChar w:fldCharType="separate"/>
      </w:r>
      <w:r w:rsidR="00B202AF">
        <w:rPr>
          <w:rStyle w:val="nfasissutil"/>
          <w:noProof/>
        </w:rPr>
        <w:t>14</w:t>
      </w:r>
      <w:r w:rsidRPr="00E131ED">
        <w:rPr>
          <w:rStyle w:val="nfasissutil"/>
        </w:rPr>
        <w:fldChar w:fldCharType="end"/>
      </w:r>
      <w:bookmarkEnd w:id="113"/>
      <w:r w:rsidRPr="00E131ED">
        <w:rPr>
          <w:rStyle w:val="nfasissutil"/>
        </w:rPr>
        <w:t>:Navegación entre páginas</w:t>
      </w:r>
      <w:bookmarkEnd w:id="114"/>
    </w:p>
    <w:p w14:paraId="35BEBE87" w14:textId="2A1E021D" w:rsidR="00BC1397" w:rsidRDefault="00BC1397" w:rsidP="00BC1397">
      <w:pPr>
        <w:pStyle w:val="Ttulo2"/>
      </w:pPr>
      <w:bookmarkStart w:id="115" w:name="_Toc170056000"/>
      <w:bookmarkStart w:id="116" w:name="_Toc170110514"/>
      <w:r>
        <w:t>Dimensiones de filtro</w:t>
      </w:r>
      <w:bookmarkEnd w:id="115"/>
      <w:bookmarkEnd w:id="116"/>
    </w:p>
    <w:p w14:paraId="34A7B25C" w14:textId="44355ABF" w:rsidR="00BC1397" w:rsidRPr="00AB5974" w:rsidRDefault="00B46EB7" w:rsidP="004A076E">
      <w:r w:rsidRPr="00B46EB7">
        <w:t>En la parte superior d</w:t>
      </w:r>
      <w:r>
        <w:t>e cada hoja se encuentran los campos de filtro de dimensiones que se aplican a cada página del informe</w:t>
      </w:r>
      <w:r w:rsidR="009A226F">
        <w:t xml:space="preserve"> como se observa en la</w:t>
      </w:r>
      <w:r w:rsidR="00E131ED">
        <w:t xml:space="preserve"> </w:t>
      </w:r>
      <w:r w:rsidR="00E131ED">
        <w:fldChar w:fldCharType="begin"/>
      </w:r>
      <w:r w:rsidR="00E131ED">
        <w:instrText xml:space="preserve"> REF _Ref170059626 \h </w:instrText>
      </w:r>
      <w:r w:rsidR="004A076E">
        <w:instrText xml:space="preserve"> \* MERGEFORMAT </w:instrText>
      </w:r>
      <w:r w:rsidR="00E131ED">
        <w:fldChar w:fldCharType="separate"/>
      </w:r>
      <w:r w:rsidR="00B202AF" w:rsidRPr="00E131ED">
        <w:rPr>
          <w:rStyle w:val="nfasissutil"/>
        </w:rPr>
        <w:t xml:space="preserve">Figura </w:t>
      </w:r>
      <w:r w:rsidR="00B202AF">
        <w:rPr>
          <w:rStyle w:val="nfasissutil"/>
        </w:rPr>
        <w:t>15</w:t>
      </w:r>
      <w:r w:rsidR="00E131ED">
        <w:fldChar w:fldCharType="end"/>
      </w:r>
      <w:r>
        <w:t>.</w:t>
      </w:r>
      <w:r w:rsidR="00833A7F">
        <w:t xml:space="preserve"> Estos varían dependiendo de la página ya que en cada una se muestra información diferente.</w:t>
      </w:r>
      <w:r>
        <w:t xml:space="preserve"> Entre</w:t>
      </w:r>
      <w:r w:rsidR="00833A7F">
        <w:t xml:space="preserve"> las dimensiones de filtro mencionadas</w:t>
      </w:r>
      <w:r>
        <w:t xml:space="preserve"> se encuentra el año, que en este caso se simplifica al 2016, pero en caso de que se siga utilizando dicho informe en la empresa el objetivo </w:t>
      </w:r>
      <w:r w:rsidR="00833A7F">
        <w:t>es</w:t>
      </w:r>
      <w:r>
        <w:t xml:space="preserve"> que apare</w:t>
      </w:r>
      <w:r w:rsidR="00833A7F">
        <w:t xml:space="preserve">zcan </w:t>
      </w:r>
      <w:r>
        <w:t xml:space="preserve">todos los años hasta la fecha. </w:t>
      </w:r>
      <w:r w:rsidR="00833A7F">
        <w:t>También se puede filtrar por l</w:t>
      </w:r>
      <w:r>
        <w:t>a categoría del producto</w:t>
      </w:r>
      <w:r w:rsidR="00833A7F">
        <w:t xml:space="preserve">, siendo estas las cinco categorías definidas, </w:t>
      </w:r>
      <w:r>
        <w:t>el producto</w:t>
      </w:r>
      <w:r w:rsidR="00833A7F">
        <w:t>, e</w:t>
      </w:r>
      <w:r>
        <w:t xml:space="preserve">l estado y la ciudad donde se encuentra la tienda, el nombre del cliente y el nombre del proveedor. </w:t>
      </w:r>
    </w:p>
    <w:p w14:paraId="637F21AB" w14:textId="77777777" w:rsidR="00E131ED" w:rsidRDefault="009257CE" w:rsidP="00E131ED">
      <w:pPr>
        <w:keepNext/>
        <w:spacing w:before="200" w:line="312" w:lineRule="auto"/>
        <w:jc w:val="center"/>
      </w:pPr>
      <w:r w:rsidRPr="009257CE">
        <w:rPr>
          <w:rFonts w:eastAsia="Calibri" w:cs="Arial"/>
          <w:noProof/>
        </w:rPr>
        <w:drawing>
          <wp:inline distT="0" distB="0" distL="0" distR="0" wp14:anchorId="22FC1EA3" wp14:editId="1DF6813C">
            <wp:extent cx="5499227" cy="403860"/>
            <wp:effectExtent l="0" t="0" r="6350" b="0"/>
            <wp:docPr id="5018180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181801" name="Imagen 1" descr="Interfaz de usuario gráfica, Aplicación&#10;&#10;Descripción generada automáticamente"/>
                    <pic:cNvPicPr/>
                  </pic:nvPicPr>
                  <pic:blipFill rotWithShape="1">
                    <a:blip r:embed="rId41"/>
                    <a:srcRect l="8715" t="7119" b="81016"/>
                    <a:stretch/>
                  </pic:blipFill>
                  <pic:spPr bwMode="auto">
                    <a:xfrm>
                      <a:off x="0" y="0"/>
                      <a:ext cx="5504708" cy="404263"/>
                    </a:xfrm>
                    <a:prstGeom prst="rect">
                      <a:avLst/>
                    </a:prstGeom>
                    <a:ln>
                      <a:noFill/>
                    </a:ln>
                    <a:extLst>
                      <a:ext uri="{53640926-AAD7-44D8-BBD7-CCE9431645EC}">
                        <a14:shadowObscured xmlns:a14="http://schemas.microsoft.com/office/drawing/2010/main"/>
                      </a:ext>
                    </a:extLst>
                  </pic:spPr>
                </pic:pic>
              </a:graphicData>
            </a:graphic>
          </wp:inline>
        </w:drawing>
      </w:r>
    </w:p>
    <w:p w14:paraId="5E2F7FB0" w14:textId="6C5C362A" w:rsidR="009257CE" w:rsidRPr="00E131ED" w:rsidRDefault="00E131ED" w:rsidP="00E131ED">
      <w:pPr>
        <w:pStyle w:val="Descripcin"/>
        <w:jc w:val="center"/>
        <w:rPr>
          <w:rStyle w:val="nfasissutil"/>
        </w:rPr>
      </w:pPr>
      <w:bookmarkStart w:id="117" w:name="_Ref170059626"/>
      <w:bookmarkStart w:id="118" w:name="_Toc170110540"/>
      <w:r w:rsidRPr="00E131ED">
        <w:rPr>
          <w:rStyle w:val="nfasissutil"/>
        </w:rPr>
        <w:t xml:space="preserve">Figura </w:t>
      </w:r>
      <w:r w:rsidRPr="00E131ED">
        <w:rPr>
          <w:rStyle w:val="nfasissutil"/>
        </w:rPr>
        <w:fldChar w:fldCharType="begin"/>
      </w:r>
      <w:r w:rsidRPr="00E131ED">
        <w:rPr>
          <w:rStyle w:val="nfasissutil"/>
        </w:rPr>
        <w:instrText xml:space="preserve"> SEQ Figura \* ARABIC </w:instrText>
      </w:r>
      <w:r w:rsidRPr="00E131ED">
        <w:rPr>
          <w:rStyle w:val="nfasissutil"/>
        </w:rPr>
        <w:fldChar w:fldCharType="separate"/>
      </w:r>
      <w:r w:rsidR="00B202AF">
        <w:rPr>
          <w:rStyle w:val="nfasissutil"/>
          <w:noProof/>
        </w:rPr>
        <w:t>15</w:t>
      </w:r>
      <w:r w:rsidRPr="00E131ED">
        <w:rPr>
          <w:rStyle w:val="nfasissutil"/>
        </w:rPr>
        <w:fldChar w:fldCharType="end"/>
      </w:r>
      <w:bookmarkEnd w:id="117"/>
      <w:r w:rsidRPr="00E131ED">
        <w:rPr>
          <w:rStyle w:val="nfasissutil"/>
        </w:rPr>
        <w:t>: Dimensiones de filtro</w:t>
      </w:r>
      <w:bookmarkEnd w:id="118"/>
    </w:p>
    <w:p w14:paraId="5D341C50" w14:textId="36FBF144" w:rsidR="00B46EB7" w:rsidRDefault="00B46EB7" w:rsidP="00B46EB7">
      <w:pPr>
        <w:pStyle w:val="Ttulo2"/>
      </w:pPr>
      <w:bookmarkStart w:id="119" w:name="_Toc170056001"/>
      <w:bookmarkStart w:id="120" w:name="_Toc170110515"/>
      <w:r>
        <w:t>Páginas del informe</w:t>
      </w:r>
      <w:bookmarkEnd w:id="119"/>
      <w:bookmarkEnd w:id="120"/>
    </w:p>
    <w:p w14:paraId="2E781130" w14:textId="77777777" w:rsidR="00DB1539" w:rsidRDefault="00B46EB7" w:rsidP="00B46EB7">
      <w:r w:rsidRPr="00B46EB7">
        <w:t>Como se ha mencionado an</w:t>
      </w:r>
      <w:r>
        <w:t xml:space="preserve">teriormente el informe consta de seis páginas principales. </w:t>
      </w:r>
    </w:p>
    <w:p w14:paraId="4691E1BF" w14:textId="3903BE15" w:rsidR="00DB1539" w:rsidRDefault="00DB1539" w:rsidP="00DB1539">
      <w:pPr>
        <w:pStyle w:val="Ttulo3"/>
      </w:pPr>
      <w:bookmarkStart w:id="121" w:name="_Toc170056002"/>
      <w:bookmarkStart w:id="122" w:name="_Toc170110516"/>
      <w:r>
        <w:t>Página de inicio</w:t>
      </w:r>
      <w:bookmarkEnd w:id="121"/>
      <w:bookmarkEnd w:id="122"/>
    </w:p>
    <w:p w14:paraId="579479DE" w14:textId="773A77F3" w:rsidR="00B46EB7" w:rsidRPr="00B46EB7" w:rsidRDefault="00B46EB7" w:rsidP="00B46EB7">
      <w:r>
        <w:t>La primera página es la de inicio</w:t>
      </w:r>
      <w:r w:rsidR="009A226F">
        <w:t>,</w:t>
      </w:r>
      <w:r>
        <w:t xml:space="preserve"> en la cu</w:t>
      </w:r>
      <w:r w:rsidR="00AC3C00">
        <w:t xml:space="preserve">al se encuentra </w:t>
      </w:r>
      <w:r w:rsidR="00833A7F">
        <w:t xml:space="preserve">únicamente </w:t>
      </w:r>
      <w:r w:rsidR="00AC3C00">
        <w:t xml:space="preserve">la navegación de </w:t>
      </w:r>
      <w:r w:rsidR="00833A7F">
        <w:t>páginas</w:t>
      </w:r>
      <w:r w:rsidR="00AC3C00">
        <w:t xml:space="preserve"> como se observa en</w:t>
      </w:r>
      <w:r w:rsidR="009A226F">
        <w:t xml:space="preserve"> la</w:t>
      </w:r>
      <w:r w:rsidR="00E131ED">
        <w:t xml:space="preserve"> </w:t>
      </w:r>
      <w:r w:rsidR="00E131ED">
        <w:fldChar w:fldCharType="begin"/>
      </w:r>
      <w:r w:rsidR="00E131ED">
        <w:instrText xml:space="preserve"> REF _Ref170059662 \h </w:instrText>
      </w:r>
      <w:r w:rsidR="00E131ED">
        <w:fldChar w:fldCharType="separate"/>
      </w:r>
      <w:r w:rsidR="00B202AF" w:rsidRPr="00E131ED">
        <w:rPr>
          <w:rStyle w:val="nfasissutil"/>
        </w:rPr>
        <w:t xml:space="preserve">Figura </w:t>
      </w:r>
      <w:r w:rsidR="00B202AF">
        <w:rPr>
          <w:rStyle w:val="nfasissutil"/>
          <w:noProof/>
        </w:rPr>
        <w:t>16</w:t>
      </w:r>
      <w:r w:rsidR="00E131ED">
        <w:fldChar w:fldCharType="end"/>
      </w:r>
      <w:r w:rsidR="00AC3C00">
        <w:t xml:space="preserve">. Desde esta página </w:t>
      </w:r>
      <w:r w:rsidR="00890F78">
        <w:t>se puede</w:t>
      </w:r>
      <w:r w:rsidR="00AC3C00">
        <w:t xml:space="preserve"> navegar a la </w:t>
      </w:r>
      <w:r w:rsidR="00833A7F">
        <w:t>hoja</w:t>
      </w:r>
      <w:r w:rsidR="00AC3C00">
        <w:t xml:space="preserve"> </w:t>
      </w:r>
      <w:r w:rsidR="00AC3C00">
        <w:lastRenderedPageBreak/>
        <w:t>que desee el usuario</w:t>
      </w:r>
      <w:r w:rsidR="00833A7F">
        <w:t xml:space="preserve"> haciendo </w:t>
      </w:r>
      <w:proofErr w:type="spellStart"/>
      <w:r w:rsidR="00833A7F" w:rsidRPr="00833A7F">
        <w:rPr>
          <w:i/>
          <w:iCs/>
        </w:rPr>
        <w:t>click</w:t>
      </w:r>
      <w:proofErr w:type="spellEnd"/>
      <w:r w:rsidR="00833A7F">
        <w:t xml:space="preserve"> sobre el cuadrado</w:t>
      </w:r>
      <w:r w:rsidR="00F96242">
        <w:t xml:space="preserve"> correspondiente.</w:t>
      </w:r>
      <w:r w:rsidR="00833A7F">
        <w:t xml:space="preserve"> </w:t>
      </w:r>
    </w:p>
    <w:p w14:paraId="3BDB0048" w14:textId="77777777" w:rsidR="00E131ED" w:rsidRDefault="00AC3C00" w:rsidP="00E131ED">
      <w:pPr>
        <w:keepNext/>
        <w:jc w:val="center"/>
      </w:pPr>
      <w:r w:rsidRPr="00AC3C00">
        <w:rPr>
          <w:noProof/>
        </w:rPr>
        <w:drawing>
          <wp:inline distT="0" distB="0" distL="0" distR="0" wp14:anchorId="7BE97E5D" wp14:editId="1BDE7BDE">
            <wp:extent cx="5683250" cy="3179445"/>
            <wp:effectExtent l="0" t="0" r="0" b="1905"/>
            <wp:docPr id="1019656892" name="Imagen 1" descr="Captura de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656892" name="Imagen 1" descr="Captura de pantalla de un celular con letras&#10;&#10;Descripción generada automáticamente con confianza media"/>
                    <pic:cNvPicPr/>
                  </pic:nvPicPr>
                  <pic:blipFill>
                    <a:blip r:embed="rId42"/>
                    <a:stretch>
                      <a:fillRect/>
                    </a:stretch>
                  </pic:blipFill>
                  <pic:spPr>
                    <a:xfrm>
                      <a:off x="0" y="0"/>
                      <a:ext cx="5683250" cy="3179445"/>
                    </a:xfrm>
                    <a:prstGeom prst="rect">
                      <a:avLst/>
                    </a:prstGeom>
                  </pic:spPr>
                </pic:pic>
              </a:graphicData>
            </a:graphic>
          </wp:inline>
        </w:drawing>
      </w:r>
    </w:p>
    <w:p w14:paraId="1B43D2FF" w14:textId="2D1E090B" w:rsidR="00B46EB7" w:rsidRPr="00E131ED" w:rsidRDefault="00E131ED" w:rsidP="00E131ED">
      <w:pPr>
        <w:pStyle w:val="Descripcin"/>
        <w:jc w:val="center"/>
        <w:rPr>
          <w:rStyle w:val="nfasissutil"/>
        </w:rPr>
      </w:pPr>
      <w:bookmarkStart w:id="123" w:name="_Ref170059662"/>
      <w:bookmarkStart w:id="124" w:name="_Toc170110541"/>
      <w:r w:rsidRPr="00E131ED">
        <w:rPr>
          <w:rStyle w:val="nfasissutil"/>
        </w:rPr>
        <w:t xml:space="preserve">Figura </w:t>
      </w:r>
      <w:r w:rsidRPr="00E131ED">
        <w:rPr>
          <w:rStyle w:val="nfasissutil"/>
        </w:rPr>
        <w:fldChar w:fldCharType="begin"/>
      </w:r>
      <w:r w:rsidRPr="00E131ED">
        <w:rPr>
          <w:rStyle w:val="nfasissutil"/>
        </w:rPr>
        <w:instrText xml:space="preserve"> SEQ Figura \* ARABIC </w:instrText>
      </w:r>
      <w:r w:rsidRPr="00E131ED">
        <w:rPr>
          <w:rStyle w:val="nfasissutil"/>
        </w:rPr>
        <w:fldChar w:fldCharType="separate"/>
      </w:r>
      <w:r w:rsidR="00B202AF">
        <w:rPr>
          <w:rStyle w:val="nfasissutil"/>
          <w:noProof/>
        </w:rPr>
        <w:t>16</w:t>
      </w:r>
      <w:r w:rsidRPr="00E131ED">
        <w:rPr>
          <w:rStyle w:val="nfasissutil"/>
        </w:rPr>
        <w:fldChar w:fldCharType="end"/>
      </w:r>
      <w:bookmarkEnd w:id="123"/>
      <w:r w:rsidRPr="00E131ED">
        <w:rPr>
          <w:rStyle w:val="nfasissutil"/>
        </w:rPr>
        <w:t>: Página de inicio</w:t>
      </w:r>
      <w:bookmarkEnd w:id="124"/>
    </w:p>
    <w:p w14:paraId="20A81C37" w14:textId="77777777" w:rsidR="009A226F" w:rsidRDefault="009A226F" w:rsidP="00215D68"/>
    <w:p w14:paraId="170A74C5" w14:textId="60C8C0DA" w:rsidR="00DB1539" w:rsidRDefault="00DB1539" w:rsidP="00DB1539">
      <w:pPr>
        <w:pStyle w:val="Ttulo3"/>
      </w:pPr>
      <w:bookmarkStart w:id="125" w:name="_Toc170056003"/>
      <w:bookmarkStart w:id="126" w:name="_Toc170110517"/>
      <w:r>
        <w:t>Página de resumen</w:t>
      </w:r>
      <w:bookmarkEnd w:id="125"/>
      <w:bookmarkEnd w:id="126"/>
    </w:p>
    <w:p w14:paraId="66939CA7" w14:textId="6B483DC4" w:rsidR="00833A7F" w:rsidRDefault="00F96242" w:rsidP="004A076E">
      <w:r>
        <w:t>En la segunda página se encuentra</w:t>
      </w:r>
      <w:r w:rsidR="00F7408C">
        <w:t xml:space="preserve"> el resumen general de todo el cuadro de mando. En ella se encuentra la información que se ha considerado más importante</w:t>
      </w:r>
      <w:r w:rsidR="007C5C87" w:rsidRPr="009D7CA9">
        <w:t xml:space="preserve"> </w:t>
      </w:r>
      <w:r w:rsidR="009D7CA9" w:rsidRPr="009D7CA9">
        <w:t xml:space="preserve">tal y como se puede observar </w:t>
      </w:r>
      <w:r w:rsidR="007C5C87">
        <w:t>en la</w:t>
      </w:r>
      <w:r w:rsidR="00E131ED">
        <w:t xml:space="preserve"> </w:t>
      </w:r>
      <w:r w:rsidR="00E131ED">
        <w:fldChar w:fldCharType="begin"/>
      </w:r>
      <w:r w:rsidR="00E131ED">
        <w:instrText xml:space="preserve"> REF _Ref170059699 \h </w:instrText>
      </w:r>
      <w:r w:rsidR="004A076E">
        <w:instrText xml:space="preserve"> \* MERGEFORMAT </w:instrText>
      </w:r>
      <w:r w:rsidR="00E131ED">
        <w:fldChar w:fldCharType="separate"/>
      </w:r>
      <w:r w:rsidR="00B202AF" w:rsidRPr="00E131ED">
        <w:rPr>
          <w:rStyle w:val="nfasissutil"/>
        </w:rPr>
        <w:t xml:space="preserve">Figura </w:t>
      </w:r>
      <w:r w:rsidR="00B202AF">
        <w:rPr>
          <w:rStyle w:val="nfasissutil"/>
          <w:noProof/>
        </w:rPr>
        <w:t>17</w:t>
      </w:r>
      <w:r w:rsidR="00E131ED">
        <w:fldChar w:fldCharType="end"/>
      </w:r>
      <w:r w:rsidR="00F7408C">
        <w:t>. En la parte superior se encuentran las tarjetas que muestran la información de las ventas y compras tanto en dólares como en unidades. También se muestra</w:t>
      </w:r>
      <w:r w:rsidR="0041038D">
        <w:t xml:space="preserve"> el stock a principios de año, con el valor que eso tiene.</w:t>
      </w:r>
      <w:r w:rsidR="00F7408C">
        <w:t xml:space="preserve"> </w:t>
      </w:r>
      <w:r w:rsidR="0041038D">
        <w:t xml:space="preserve">Por último, </w:t>
      </w:r>
      <w:r w:rsidR="00F7408C">
        <w:t xml:space="preserve">el margen bruto, </w:t>
      </w:r>
      <w:r w:rsidR="00132D5B">
        <w:t xml:space="preserve">que se refiere a </w:t>
      </w:r>
      <w:r w:rsidR="00F7408C">
        <w:t>la resta entre las ventas y las compras con el porcentaje correspondiente. En cuanto a los gráficos</w:t>
      </w:r>
      <w:r w:rsidR="009A226F">
        <w:t>,</w:t>
      </w:r>
      <w:r w:rsidR="00F7408C">
        <w:t xml:space="preserve"> en la parte izquierda se encuentra un mapa donde se pueden ver las ventas por estado y </w:t>
      </w:r>
      <w:r w:rsidR="00132D5B">
        <w:t xml:space="preserve">por </w:t>
      </w:r>
      <w:r w:rsidR="00F7408C">
        <w:t>categoría</w:t>
      </w:r>
      <w:r w:rsidR="00132D5B">
        <w:t xml:space="preserve"> y a</w:t>
      </w:r>
      <w:r w:rsidR="009A226F">
        <w:t xml:space="preserve"> mano derecha, en e</w:t>
      </w:r>
      <w:r w:rsidR="00F7408C">
        <w:t>l gráfico de barras</w:t>
      </w:r>
      <w:r w:rsidR="00132D5B">
        <w:t>,</w:t>
      </w:r>
      <w:r w:rsidR="00F7408C">
        <w:t xml:space="preserve"> se encuentra el porcentaje del beneficio para cada una de las categorías. </w:t>
      </w:r>
    </w:p>
    <w:p w14:paraId="345E9523" w14:textId="2C89E807" w:rsidR="00E131ED" w:rsidRDefault="001D2261" w:rsidP="00E131ED">
      <w:pPr>
        <w:keepNext/>
      </w:pPr>
      <w:r w:rsidRPr="001D2261">
        <w:rPr>
          <w:noProof/>
        </w:rPr>
        <w:lastRenderedPageBreak/>
        <w:drawing>
          <wp:inline distT="0" distB="0" distL="0" distR="0" wp14:anchorId="1B70E3B5" wp14:editId="4F73E7A1">
            <wp:extent cx="5683250" cy="3199130"/>
            <wp:effectExtent l="0" t="0" r="0" b="1270"/>
            <wp:docPr id="1187398947" name="Imagen 1" descr="Interfaz de usuario gráfica, Aplicación,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398947" name="Imagen 1" descr="Interfaz de usuario gráfica, Aplicación, Sitio web&#10;&#10;Descripción generada automáticamente"/>
                    <pic:cNvPicPr/>
                  </pic:nvPicPr>
                  <pic:blipFill>
                    <a:blip r:embed="rId43"/>
                    <a:stretch>
                      <a:fillRect/>
                    </a:stretch>
                  </pic:blipFill>
                  <pic:spPr>
                    <a:xfrm>
                      <a:off x="0" y="0"/>
                      <a:ext cx="5683250" cy="3199130"/>
                    </a:xfrm>
                    <a:prstGeom prst="rect">
                      <a:avLst/>
                    </a:prstGeom>
                  </pic:spPr>
                </pic:pic>
              </a:graphicData>
            </a:graphic>
          </wp:inline>
        </w:drawing>
      </w:r>
      <w:r w:rsidRPr="001D2261">
        <w:rPr>
          <w:noProof/>
        </w:rPr>
        <w:t xml:space="preserve"> </w:t>
      </w:r>
    </w:p>
    <w:p w14:paraId="3646348A" w14:textId="001343A2" w:rsidR="00F7408C" w:rsidRPr="00E131ED" w:rsidRDefault="00E131ED" w:rsidP="00E131ED">
      <w:pPr>
        <w:pStyle w:val="Descripcin"/>
        <w:jc w:val="center"/>
        <w:rPr>
          <w:rStyle w:val="nfasissutil"/>
        </w:rPr>
      </w:pPr>
      <w:bookmarkStart w:id="127" w:name="_Ref170059699"/>
      <w:bookmarkStart w:id="128" w:name="_Toc170110542"/>
      <w:r w:rsidRPr="00E131ED">
        <w:rPr>
          <w:rStyle w:val="nfasissutil"/>
        </w:rPr>
        <w:t xml:space="preserve">Figura </w:t>
      </w:r>
      <w:r w:rsidRPr="00E131ED">
        <w:rPr>
          <w:rStyle w:val="nfasissutil"/>
        </w:rPr>
        <w:fldChar w:fldCharType="begin"/>
      </w:r>
      <w:r w:rsidRPr="00E131ED">
        <w:rPr>
          <w:rStyle w:val="nfasissutil"/>
        </w:rPr>
        <w:instrText xml:space="preserve"> SEQ Figura \* ARABIC </w:instrText>
      </w:r>
      <w:r w:rsidRPr="00E131ED">
        <w:rPr>
          <w:rStyle w:val="nfasissutil"/>
        </w:rPr>
        <w:fldChar w:fldCharType="separate"/>
      </w:r>
      <w:r w:rsidR="00B202AF">
        <w:rPr>
          <w:rStyle w:val="nfasissutil"/>
          <w:noProof/>
        </w:rPr>
        <w:t>17</w:t>
      </w:r>
      <w:r w:rsidRPr="00E131ED">
        <w:rPr>
          <w:rStyle w:val="nfasissutil"/>
        </w:rPr>
        <w:fldChar w:fldCharType="end"/>
      </w:r>
      <w:bookmarkEnd w:id="127"/>
      <w:r w:rsidRPr="00E131ED">
        <w:rPr>
          <w:rStyle w:val="nfasissutil"/>
        </w:rPr>
        <w:t>: Página de resumen</w:t>
      </w:r>
      <w:bookmarkEnd w:id="128"/>
    </w:p>
    <w:p w14:paraId="30FBED33" w14:textId="295E2DB0" w:rsidR="00DB1539" w:rsidRDefault="00DB1539" w:rsidP="00215D68">
      <w:pPr>
        <w:pStyle w:val="Ttulo3"/>
      </w:pPr>
      <w:bookmarkStart w:id="129" w:name="_Toc170056004"/>
      <w:bookmarkStart w:id="130" w:name="_Toc170110518"/>
      <w:r>
        <w:t>Página de ventas</w:t>
      </w:r>
      <w:bookmarkEnd w:id="129"/>
      <w:bookmarkEnd w:id="130"/>
    </w:p>
    <w:p w14:paraId="5474C791" w14:textId="1609ABD0" w:rsidR="00215D68" w:rsidRDefault="00215D68" w:rsidP="000E305C">
      <w:r>
        <w:t xml:space="preserve">La </w:t>
      </w:r>
      <w:r w:rsidR="00833A7F">
        <w:t>tercera</w:t>
      </w:r>
      <w:r>
        <w:t xml:space="preserve"> página es la de ventas, </w:t>
      </w:r>
      <w:r w:rsidR="00187A07">
        <w:t>la cual</w:t>
      </w:r>
      <w:r>
        <w:t xml:space="preserve"> comienza con un resumen donde se recoge la información más importante sobre ellas</w:t>
      </w:r>
      <w:r w:rsidR="00187A07">
        <w:t>, como las unidades vendidas</w:t>
      </w:r>
      <w:r w:rsidR="00F7408C">
        <w:t xml:space="preserve"> y</w:t>
      </w:r>
      <w:r w:rsidR="00187A07">
        <w:t xml:space="preserve"> las ventas realizadas en dólares </w:t>
      </w:r>
      <w:r w:rsidR="00F7408C">
        <w:t xml:space="preserve">con sus respectivos porcentajes </w:t>
      </w:r>
      <w:r w:rsidR="00187A07">
        <w:t xml:space="preserve">y el </w:t>
      </w:r>
      <w:r w:rsidR="00B219D7">
        <w:t>margen promedio por categoría</w:t>
      </w:r>
      <w:r w:rsidR="00187A07">
        <w:t>, además de la evolución de las ventas</w:t>
      </w:r>
      <w:r w:rsidR="0075417F">
        <w:t xml:space="preserve"> mediante un gráfico de líneas.</w:t>
      </w:r>
      <w:r w:rsidR="00187A07">
        <w:t xml:space="preserve"> </w:t>
      </w:r>
      <w:r w:rsidR="0066714F">
        <w:t>A</w:t>
      </w:r>
      <w:r w:rsidR="00B219D7">
        <w:t xml:space="preserve"> continuación, se encuentra el análisis de las</w:t>
      </w:r>
      <w:r w:rsidR="0066714F">
        <w:t xml:space="preserve"> ventas donde se </w:t>
      </w:r>
      <w:r w:rsidR="00B219D7">
        <w:t>observan</w:t>
      </w:r>
      <w:r w:rsidR="0066714F">
        <w:t xml:space="preserve"> las ventas realizadas por categoría de producto y por estado. </w:t>
      </w:r>
      <w:r w:rsidR="0081340E">
        <w:t xml:space="preserve">Aquí la información se muestra tanto en gráficas como en tabla, con la intención </w:t>
      </w:r>
      <w:r w:rsidR="006456D8">
        <w:t>d</w:t>
      </w:r>
      <w:r w:rsidR="0081340E">
        <w:t xml:space="preserve">e ofrecer información más detallada en la tabla. Para ello, se han colocado dos iconos en la parte superior izquierda del informe, que serían el icono de la gráfica y de la tabla donde con un simple </w:t>
      </w:r>
      <w:proofErr w:type="spellStart"/>
      <w:r w:rsidR="0081340E" w:rsidRPr="0081340E">
        <w:rPr>
          <w:i/>
          <w:iCs/>
        </w:rPr>
        <w:t>click</w:t>
      </w:r>
      <w:proofErr w:type="spellEnd"/>
      <w:r w:rsidR="0081340E">
        <w:t xml:space="preserve"> se cambia la información que se muestra en pantalla</w:t>
      </w:r>
      <w:r w:rsidR="009D7CA9">
        <w:t>,</w:t>
      </w:r>
      <w:r w:rsidR="006456D8">
        <w:t xml:space="preserve"> como se observa en la</w:t>
      </w:r>
      <w:r w:rsidR="003E5C80">
        <w:t xml:space="preserve"> </w:t>
      </w:r>
      <w:r w:rsidR="003E5C80">
        <w:fldChar w:fldCharType="begin"/>
      </w:r>
      <w:r w:rsidR="003E5C80">
        <w:instrText xml:space="preserve"> REF _Ref170059753 \h  \* MERGEFORMAT </w:instrText>
      </w:r>
      <w:r w:rsidR="003E5C80">
        <w:fldChar w:fldCharType="separate"/>
      </w:r>
      <w:r w:rsidR="00B202AF" w:rsidRPr="003E5C80">
        <w:rPr>
          <w:rStyle w:val="nfasissutil"/>
        </w:rPr>
        <w:t xml:space="preserve">Figura </w:t>
      </w:r>
      <w:r w:rsidR="00B202AF">
        <w:rPr>
          <w:rStyle w:val="nfasissutil"/>
          <w:noProof/>
        </w:rPr>
        <w:t>18</w:t>
      </w:r>
      <w:r w:rsidR="003E5C80">
        <w:fldChar w:fldCharType="end"/>
      </w:r>
      <w:r w:rsidR="0081340E">
        <w:t>. Esto se ha realizado mediante marcadores como se ha visto en el apartado</w:t>
      </w:r>
      <w:r w:rsidR="009D7CA9">
        <w:t xml:space="preserve"> </w:t>
      </w:r>
      <w:r w:rsidR="00EA5EF7" w:rsidRPr="003E5C80">
        <w:rPr>
          <w:u w:val="single"/>
        </w:rPr>
        <w:fldChar w:fldCharType="begin"/>
      </w:r>
      <w:r w:rsidR="00EA5EF7" w:rsidRPr="003E5C80">
        <w:rPr>
          <w:u w:val="single"/>
        </w:rPr>
        <w:instrText xml:space="preserve"> REF _Ref169766401 \h </w:instrText>
      </w:r>
      <w:r w:rsidR="003E5C80" w:rsidRPr="003E5C80">
        <w:rPr>
          <w:u w:val="single"/>
        </w:rPr>
        <w:instrText xml:space="preserve"> \* MERGEFORMAT </w:instrText>
      </w:r>
      <w:r w:rsidR="00EA5EF7" w:rsidRPr="003E5C80">
        <w:rPr>
          <w:u w:val="single"/>
        </w:rPr>
      </w:r>
      <w:r w:rsidR="00EA5EF7" w:rsidRPr="003E5C80">
        <w:rPr>
          <w:u w:val="single"/>
        </w:rPr>
        <w:fldChar w:fldCharType="separate"/>
      </w:r>
      <w:r w:rsidR="00B202AF" w:rsidRPr="00B202AF">
        <w:rPr>
          <w:u w:val="single"/>
        </w:rPr>
        <w:t>Trabajo con marcadores</w:t>
      </w:r>
      <w:r w:rsidR="00EA5EF7" w:rsidRPr="003E5C80">
        <w:rPr>
          <w:u w:val="single"/>
        </w:rPr>
        <w:fldChar w:fldCharType="end"/>
      </w:r>
      <w:r w:rsidR="0081340E" w:rsidRPr="003E5C80">
        <w:rPr>
          <w:u w:val="single"/>
        </w:rPr>
        <w:t>.</w:t>
      </w:r>
      <w:r w:rsidR="0081340E">
        <w:t xml:space="preserve"> </w:t>
      </w:r>
      <w:r w:rsidR="00EA5EF7">
        <w:t>La siguiente página dentro de las ventas es la de</w:t>
      </w:r>
      <w:r w:rsidR="00856703">
        <w:t xml:space="preserve"> beneficio, donde se ve a simple vista los productos que más beneficio bruto generan y se analiza las ventas de aquellos productos. La </w:t>
      </w:r>
      <w:r w:rsidR="006456D8">
        <w:t>última sub</w:t>
      </w:r>
      <w:r w:rsidR="00856703">
        <w:t xml:space="preserve">página </w:t>
      </w:r>
      <w:r w:rsidR="006456D8">
        <w:t xml:space="preserve">dentro del apartado de ventas es </w:t>
      </w:r>
      <w:r w:rsidR="00856703">
        <w:t xml:space="preserve">la de cliente; en ella, existe la oportunidad de elegir el cliente deseado mediante un filtro y se obtiene la información detallada de dicho cliente. </w:t>
      </w:r>
    </w:p>
    <w:p w14:paraId="333C55F8" w14:textId="77777777" w:rsidR="003E5C80" w:rsidRDefault="006456D8" w:rsidP="003E5C80">
      <w:pPr>
        <w:keepNext/>
        <w:spacing w:before="200" w:line="312" w:lineRule="auto"/>
      </w:pPr>
      <w:r w:rsidRPr="006456D8">
        <w:rPr>
          <w:rFonts w:eastAsia="Calibri" w:cs="Arial"/>
          <w:noProof/>
        </w:rPr>
        <w:lastRenderedPageBreak/>
        <w:drawing>
          <wp:inline distT="0" distB="0" distL="0" distR="0" wp14:anchorId="25F4A6E9" wp14:editId="75EF1C13">
            <wp:extent cx="5683250" cy="3176905"/>
            <wp:effectExtent l="0" t="0" r="0" b="4445"/>
            <wp:docPr id="613354684"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354684" name="Imagen 1" descr="Interfaz de usuario gráfica&#10;&#10;Descripción generada automáticamente"/>
                    <pic:cNvPicPr/>
                  </pic:nvPicPr>
                  <pic:blipFill>
                    <a:blip r:embed="rId44"/>
                    <a:stretch>
                      <a:fillRect/>
                    </a:stretch>
                  </pic:blipFill>
                  <pic:spPr>
                    <a:xfrm>
                      <a:off x="0" y="0"/>
                      <a:ext cx="5683250" cy="3176905"/>
                    </a:xfrm>
                    <a:prstGeom prst="rect">
                      <a:avLst/>
                    </a:prstGeom>
                  </pic:spPr>
                </pic:pic>
              </a:graphicData>
            </a:graphic>
          </wp:inline>
        </w:drawing>
      </w:r>
    </w:p>
    <w:p w14:paraId="3B71EC33" w14:textId="0879CD18" w:rsidR="00866AA3" w:rsidRPr="003E5C80" w:rsidRDefault="003E5C80" w:rsidP="003E5C80">
      <w:pPr>
        <w:pStyle w:val="Descripcin"/>
        <w:jc w:val="center"/>
        <w:rPr>
          <w:rStyle w:val="nfasissutil"/>
        </w:rPr>
      </w:pPr>
      <w:bookmarkStart w:id="131" w:name="_Ref170059753"/>
      <w:bookmarkStart w:id="132" w:name="_Toc170110543"/>
      <w:r w:rsidRPr="003E5C80">
        <w:rPr>
          <w:rStyle w:val="nfasissutil"/>
        </w:rPr>
        <w:t xml:space="preserve">Figura </w:t>
      </w:r>
      <w:r w:rsidRPr="003E5C80">
        <w:rPr>
          <w:rStyle w:val="nfasissutil"/>
        </w:rPr>
        <w:fldChar w:fldCharType="begin"/>
      </w:r>
      <w:r w:rsidRPr="003E5C80">
        <w:rPr>
          <w:rStyle w:val="nfasissutil"/>
        </w:rPr>
        <w:instrText xml:space="preserve"> SEQ Figura \* ARABIC </w:instrText>
      </w:r>
      <w:r w:rsidRPr="003E5C80">
        <w:rPr>
          <w:rStyle w:val="nfasissutil"/>
        </w:rPr>
        <w:fldChar w:fldCharType="separate"/>
      </w:r>
      <w:r w:rsidR="00B202AF">
        <w:rPr>
          <w:rStyle w:val="nfasissutil"/>
          <w:noProof/>
        </w:rPr>
        <w:t>18</w:t>
      </w:r>
      <w:r w:rsidRPr="003E5C80">
        <w:rPr>
          <w:rStyle w:val="nfasissutil"/>
        </w:rPr>
        <w:fldChar w:fldCharType="end"/>
      </w:r>
      <w:bookmarkEnd w:id="131"/>
      <w:r w:rsidRPr="003E5C80">
        <w:rPr>
          <w:rStyle w:val="nfasissutil"/>
        </w:rPr>
        <w:t>:Vista gráfica de la subpágina de ventas dentro del apartado de ventas</w:t>
      </w:r>
      <w:bookmarkEnd w:id="132"/>
    </w:p>
    <w:p w14:paraId="5F69B535" w14:textId="71323CD7" w:rsidR="00DB1539" w:rsidRDefault="00DB1539" w:rsidP="00DB1539">
      <w:pPr>
        <w:pStyle w:val="Ttulo3"/>
      </w:pPr>
      <w:bookmarkStart w:id="133" w:name="_Toc170056005"/>
      <w:bookmarkStart w:id="134" w:name="_Toc170110519"/>
      <w:r>
        <w:t>Página de compras</w:t>
      </w:r>
      <w:bookmarkEnd w:id="133"/>
      <w:bookmarkEnd w:id="134"/>
    </w:p>
    <w:p w14:paraId="4A30AE22" w14:textId="1F57255E" w:rsidR="00FD5217" w:rsidRDefault="00FD5217" w:rsidP="000E305C">
      <w:r>
        <w:t xml:space="preserve">En la </w:t>
      </w:r>
      <w:r w:rsidR="00B663D5">
        <w:t>página</w:t>
      </w:r>
      <w:r>
        <w:t xml:space="preserve"> de compras se ha seguido la misma línea y estructura que en las ventas</w:t>
      </w:r>
      <w:r w:rsidR="00B219D7">
        <w:t xml:space="preserve"> con el objetivo de acostumbrar al usuario y facilitar la navegación. Para ello</w:t>
      </w:r>
      <w:r>
        <w:t xml:space="preserve">, se ha creado una página de resumen donde se muestra la información más relevante de las compras como las unidades compradas y el coste, entre otras. </w:t>
      </w:r>
      <w:r w:rsidR="00B219D7">
        <w:t>Otra página de compras donde se observan los mismos gráficos que en las ventas, pero en este caso con las unidades vendidas y el coste de las compras por estado y categoría.</w:t>
      </w:r>
      <w:r w:rsidR="009D7CA9">
        <w:t xml:space="preserve"> T</w:t>
      </w:r>
      <w:r w:rsidR="00F1017D">
        <w:t xml:space="preserve">ambién se ha habilitado la opción de ver la información mediante gráficas o mediante una matriz. Para ello, se han situado dos botones en el mismo sitio para poder realizar el cambio cuando el usuario lo desee. </w:t>
      </w:r>
      <w:r w:rsidR="00B219D7">
        <w:t xml:space="preserve"> </w:t>
      </w:r>
      <w:r w:rsidR="00F1017D">
        <w:t>Por</w:t>
      </w:r>
      <w:r w:rsidR="00B219D7">
        <w:t xml:space="preserve"> último, </w:t>
      </w:r>
      <w:r w:rsidR="006456D8">
        <w:t xml:space="preserve">se ha realizado </w:t>
      </w:r>
      <w:r>
        <w:t>el análisis de los proveedores</w:t>
      </w:r>
      <w:r w:rsidR="006456D8">
        <w:t xml:space="preserve"> como se observa en la </w:t>
      </w:r>
      <w:r w:rsidR="003E5C80">
        <w:fldChar w:fldCharType="begin"/>
      </w:r>
      <w:r w:rsidR="003E5C80">
        <w:instrText xml:space="preserve"> REF _Ref170059828 \h </w:instrText>
      </w:r>
      <w:r w:rsidR="000E305C">
        <w:instrText xml:space="preserve"> \* MERGEFORMAT </w:instrText>
      </w:r>
      <w:r w:rsidR="003E5C80">
        <w:fldChar w:fldCharType="separate"/>
      </w:r>
      <w:r w:rsidR="00B202AF" w:rsidRPr="003E5C80">
        <w:rPr>
          <w:rStyle w:val="nfasissutil"/>
        </w:rPr>
        <w:t xml:space="preserve">Figura </w:t>
      </w:r>
      <w:r w:rsidR="00B202AF">
        <w:rPr>
          <w:rStyle w:val="nfasissutil"/>
        </w:rPr>
        <w:t>19</w:t>
      </w:r>
      <w:r w:rsidR="003E5C80">
        <w:fldChar w:fldCharType="end"/>
      </w:r>
      <w:r w:rsidR="006456D8">
        <w:t xml:space="preserve">, </w:t>
      </w:r>
      <w:r w:rsidR="00B219D7">
        <w:t xml:space="preserve">donde se puede ver información detallada filtrando </w:t>
      </w:r>
      <w:r w:rsidR="006456D8">
        <w:t>por el</w:t>
      </w:r>
      <w:r w:rsidR="00B219D7">
        <w:t xml:space="preserve"> proveedor</w:t>
      </w:r>
      <w:r w:rsidR="006456D8">
        <w:t xml:space="preserve"> deseado. Además, de un simple vistazo también se pueden ver </w:t>
      </w:r>
      <w:r w:rsidR="00840BF7">
        <w:t>cuáles</w:t>
      </w:r>
      <w:r w:rsidR="006456D8">
        <w:t xml:space="preserve"> son los proveedores potenciales de la empresa, ya que en la gráfica están ordenad</w:t>
      </w:r>
      <w:r w:rsidR="009D7CA9">
        <w:t>o</w:t>
      </w:r>
      <w:r w:rsidR="006456D8">
        <w:t xml:space="preserve">s por el coste de las compras en orden descendente. </w:t>
      </w:r>
    </w:p>
    <w:p w14:paraId="17229182" w14:textId="203FC7DA" w:rsidR="003E5C80" w:rsidRDefault="00DE66E2" w:rsidP="003E5C80">
      <w:pPr>
        <w:keepNext/>
        <w:spacing w:before="200" w:line="312" w:lineRule="auto"/>
      </w:pPr>
      <w:r w:rsidRPr="00DE66E2">
        <w:rPr>
          <w:noProof/>
        </w:rPr>
        <w:lastRenderedPageBreak/>
        <w:drawing>
          <wp:inline distT="0" distB="0" distL="0" distR="0" wp14:anchorId="6E025558" wp14:editId="5D625410">
            <wp:extent cx="5683250" cy="3181350"/>
            <wp:effectExtent l="0" t="0" r="0" b="0"/>
            <wp:docPr id="1854037376" name="Imagen 1" descr="Escala de tiemp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037376" name="Imagen 1" descr="Escala de tiempo&#10;&#10;Descripción generada automáticamente con confianza media"/>
                    <pic:cNvPicPr/>
                  </pic:nvPicPr>
                  <pic:blipFill>
                    <a:blip r:embed="rId45"/>
                    <a:stretch>
                      <a:fillRect/>
                    </a:stretch>
                  </pic:blipFill>
                  <pic:spPr>
                    <a:xfrm>
                      <a:off x="0" y="0"/>
                      <a:ext cx="5683250" cy="3181350"/>
                    </a:xfrm>
                    <a:prstGeom prst="rect">
                      <a:avLst/>
                    </a:prstGeom>
                  </pic:spPr>
                </pic:pic>
              </a:graphicData>
            </a:graphic>
          </wp:inline>
        </w:drawing>
      </w:r>
      <w:r w:rsidRPr="00DE66E2">
        <w:t xml:space="preserve"> </w:t>
      </w:r>
    </w:p>
    <w:p w14:paraId="357C9E14" w14:textId="69B27419" w:rsidR="00742605" w:rsidRPr="003E5C80" w:rsidRDefault="003E5C80" w:rsidP="003E5C80">
      <w:pPr>
        <w:pStyle w:val="Descripcin"/>
        <w:jc w:val="center"/>
        <w:rPr>
          <w:rStyle w:val="nfasissutil"/>
        </w:rPr>
      </w:pPr>
      <w:bookmarkStart w:id="135" w:name="_Ref170059828"/>
      <w:bookmarkStart w:id="136" w:name="_Toc170110544"/>
      <w:r w:rsidRPr="003E5C80">
        <w:rPr>
          <w:rStyle w:val="nfasissutil"/>
        </w:rPr>
        <w:t xml:space="preserve">Figura </w:t>
      </w:r>
      <w:r w:rsidRPr="003E5C80">
        <w:rPr>
          <w:rStyle w:val="nfasissutil"/>
        </w:rPr>
        <w:fldChar w:fldCharType="begin"/>
      </w:r>
      <w:r w:rsidRPr="003E5C80">
        <w:rPr>
          <w:rStyle w:val="nfasissutil"/>
        </w:rPr>
        <w:instrText xml:space="preserve"> SEQ Figura \* ARABIC </w:instrText>
      </w:r>
      <w:r w:rsidRPr="003E5C80">
        <w:rPr>
          <w:rStyle w:val="nfasissutil"/>
        </w:rPr>
        <w:fldChar w:fldCharType="separate"/>
      </w:r>
      <w:r w:rsidR="00B202AF">
        <w:rPr>
          <w:rStyle w:val="nfasissutil"/>
          <w:noProof/>
        </w:rPr>
        <w:t>19</w:t>
      </w:r>
      <w:r w:rsidRPr="003E5C80">
        <w:rPr>
          <w:rStyle w:val="nfasissutil"/>
        </w:rPr>
        <w:fldChar w:fldCharType="end"/>
      </w:r>
      <w:bookmarkEnd w:id="135"/>
      <w:r w:rsidRPr="003E5C80">
        <w:rPr>
          <w:rStyle w:val="nfasissutil"/>
        </w:rPr>
        <w:t>:Subpágina de proveedor dentro del apartado de compras</w:t>
      </w:r>
      <w:bookmarkEnd w:id="136"/>
    </w:p>
    <w:p w14:paraId="681AE47B" w14:textId="1DAF7CC3" w:rsidR="00DB1539" w:rsidRDefault="00DB1539" w:rsidP="00DB1539">
      <w:pPr>
        <w:pStyle w:val="Ttulo3"/>
      </w:pPr>
      <w:bookmarkStart w:id="137" w:name="_Toc170056006"/>
      <w:bookmarkStart w:id="138" w:name="_Toc170110520"/>
      <w:r>
        <w:t>Página de stock</w:t>
      </w:r>
      <w:bookmarkEnd w:id="137"/>
      <w:bookmarkEnd w:id="138"/>
    </w:p>
    <w:p w14:paraId="6E694ACF" w14:textId="0410D276" w:rsidR="00C61FE7" w:rsidRDefault="00B663D5" w:rsidP="000E305C">
      <w:r>
        <w:t xml:space="preserve">Continuando en la navegación </w:t>
      </w:r>
      <w:r w:rsidR="006456D8">
        <w:t>de páginas del informe, la siguiente muestra el análisis del stock</w:t>
      </w:r>
      <w:r w:rsidR="00985C36">
        <w:t xml:space="preserve">. </w:t>
      </w:r>
      <w:r w:rsidR="00C61FE7">
        <w:t xml:space="preserve">Por un lado, se ha mostrado mediante tarjetas, </w:t>
      </w:r>
      <w:r>
        <w:t xml:space="preserve">el stock </w:t>
      </w:r>
      <w:r w:rsidR="00C61FE7">
        <w:t>disponible</w:t>
      </w:r>
      <w:r>
        <w:t xml:space="preserve"> el 1 de enero</w:t>
      </w:r>
      <w:r w:rsidR="00C61FE7">
        <w:t xml:space="preserve"> de 2016</w:t>
      </w:r>
      <w:r>
        <w:t>, las compras y ventas de enero</w:t>
      </w:r>
      <w:r w:rsidR="00C61FE7">
        <w:t xml:space="preserve"> de ese mismo año</w:t>
      </w:r>
      <w:r w:rsidR="006456D8">
        <w:t>, es decir, la entrada y salida de material</w:t>
      </w:r>
      <w:r>
        <w:t xml:space="preserve"> y el stock del 31 de enero</w:t>
      </w:r>
      <w:r w:rsidR="00985C36">
        <w:t xml:space="preserve"> de ese mismo año</w:t>
      </w:r>
      <w:r>
        <w:t>.</w:t>
      </w:r>
      <w:r w:rsidR="00985C36">
        <w:t xml:space="preserve"> También se ha mostrado el valor del inventario en dólares a principios de año y cuál sería el stock optimo. Por otro lado, en este caso también se ha dado la opción de ver la información mediante gráficas o mediante tablas, haciendo </w:t>
      </w:r>
      <w:proofErr w:type="spellStart"/>
      <w:r w:rsidR="00985C36" w:rsidRPr="00985C36">
        <w:rPr>
          <w:i/>
          <w:iCs/>
        </w:rPr>
        <w:t>click</w:t>
      </w:r>
      <w:proofErr w:type="spellEnd"/>
      <w:r w:rsidR="00985C36">
        <w:t xml:space="preserve"> en el botón indicado, gracias a los marcadores. En la siguiente </w:t>
      </w:r>
      <w:r w:rsidR="003E5C80">
        <w:fldChar w:fldCharType="begin"/>
      </w:r>
      <w:r w:rsidR="003E5C80">
        <w:instrText xml:space="preserve"> REF _Ref170059864 \h </w:instrText>
      </w:r>
      <w:r w:rsidR="000E305C">
        <w:instrText xml:space="preserve"> \* MERGEFORMAT </w:instrText>
      </w:r>
      <w:r w:rsidR="003E5C80">
        <w:fldChar w:fldCharType="separate"/>
      </w:r>
      <w:r w:rsidR="00B202AF" w:rsidRPr="003E5C80">
        <w:rPr>
          <w:rStyle w:val="nfasissutil"/>
        </w:rPr>
        <w:t xml:space="preserve">Figura </w:t>
      </w:r>
      <w:r w:rsidR="00B202AF">
        <w:rPr>
          <w:rStyle w:val="nfasissutil"/>
        </w:rPr>
        <w:t>20</w:t>
      </w:r>
      <w:r w:rsidR="003E5C80">
        <w:fldChar w:fldCharType="end"/>
      </w:r>
      <w:r w:rsidR="003E5C80">
        <w:t xml:space="preserve"> </w:t>
      </w:r>
      <w:r w:rsidR="00985C36">
        <w:t xml:space="preserve">se pueden ver las dos opciones de visualizar los datos, es decir, mediante un </w:t>
      </w:r>
      <w:r w:rsidR="00C61FE7">
        <w:t xml:space="preserve">gráfico de barras </w:t>
      </w:r>
      <w:r w:rsidR="00985C36">
        <w:t xml:space="preserve">como el de la </w:t>
      </w:r>
      <w:r w:rsidR="00C61FE7">
        <w:t xml:space="preserve">izquierda </w:t>
      </w:r>
      <w:r w:rsidR="00985C36">
        <w:t xml:space="preserve">o mediante una matriz. En ambas páginas hay una relación entre los colores, ya que, se utiliza el mismo color para cada medida. </w:t>
      </w:r>
      <w:r w:rsidR="00C61FE7">
        <w:t xml:space="preserve"> </w:t>
      </w:r>
    </w:p>
    <w:p w14:paraId="67BDB4E4" w14:textId="77777777" w:rsidR="003E5C80" w:rsidRDefault="00985C36" w:rsidP="003E5C80">
      <w:pPr>
        <w:keepNext/>
        <w:spacing w:before="200" w:line="312" w:lineRule="auto"/>
      </w:pPr>
      <w:r w:rsidRPr="00985C36">
        <w:rPr>
          <w:rFonts w:eastAsia="Calibri" w:cs="Arial"/>
          <w:noProof/>
        </w:rPr>
        <w:drawing>
          <wp:inline distT="0" distB="0" distL="0" distR="0" wp14:anchorId="1B3D4D44" wp14:editId="7EA8AE4A">
            <wp:extent cx="5683250" cy="1575435"/>
            <wp:effectExtent l="0" t="0" r="0" b="5715"/>
            <wp:docPr id="37783794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837949" name="Imagen 1" descr="Interfaz de usuario gráfica, Aplicación&#10;&#10;Descripción generada automáticamente"/>
                    <pic:cNvPicPr/>
                  </pic:nvPicPr>
                  <pic:blipFill>
                    <a:blip r:embed="rId46"/>
                    <a:stretch>
                      <a:fillRect/>
                    </a:stretch>
                  </pic:blipFill>
                  <pic:spPr>
                    <a:xfrm>
                      <a:off x="0" y="0"/>
                      <a:ext cx="5683250" cy="1575435"/>
                    </a:xfrm>
                    <a:prstGeom prst="rect">
                      <a:avLst/>
                    </a:prstGeom>
                  </pic:spPr>
                </pic:pic>
              </a:graphicData>
            </a:graphic>
          </wp:inline>
        </w:drawing>
      </w:r>
    </w:p>
    <w:p w14:paraId="7BF2D404" w14:textId="25FC6005" w:rsidR="00B663D5" w:rsidRPr="003E5C80" w:rsidRDefault="003E5C80" w:rsidP="003E5C80">
      <w:pPr>
        <w:pStyle w:val="Descripcin"/>
        <w:jc w:val="center"/>
        <w:rPr>
          <w:rStyle w:val="nfasissutil"/>
        </w:rPr>
      </w:pPr>
      <w:bookmarkStart w:id="139" w:name="_Ref170059864"/>
      <w:bookmarkStart w:id="140" w:name="_Toc170110545"/>
      <w:r w:rsidRPr="003E5C80">
        <w:rPr>
          <w:rStyle w:val="nfasissutil"/>
        </w:rPr>
        <w:t xml:space="preserve">Figura </w:t>
      </w:r>
      <w:r w:rsidRPr="003E5C80">
        <w:rPr>
          <w:rStyle w:val="nfasissutil"/>
        </w:rPr>
        <w:fldChar w:fldCharType="begin"/>
      </w:r>
      <w:r w:rsidRPr="003E5C80">
        <w:rPr>
          <w:rStyle w:val="nfasissutil"/>
        </w:rPr>
        <w:instrText xml:space="preserve"> SEQ Figura \* ARABIC </w:instrText>
      </w:r>
      <w:r w:rsidRPr="003E5C80">
        <w:rPr>
          <w:rStyle w:val="nfasissutil"/>
        </w:rPr>
        <w:fldChar w:fldCharType="separate"/>
      </w:r>
      <w:r w:rsidR="00B202AF">
        <w:rPr>
          <w:rStyle w:val="nfasissutil"/>
          <w:noProof/>
        </w:rPr>
        <w:t>20</w:t>
      </w:r>
      <w:r w:rsidRPr="003E5C80">
        <w:rPr>
          <w:rStyle w:val="nfasissutil"/>
        </w:rPr>
        <w:fldChar w:fldCharType="end"/>
      </w:r>
      <w:bookmarkEnd w:id="139"/>
      <w:r w:rsidRPr="003E5C80">
        <w:rPr>
          <w:rStyle w:val="nfasissutil"/>
        </w:rPr>
        <w:t>:Página de stock</w:t>
      </w:r>
      <w:bookmarkEnd w:id="140"/>
    </w:p>
    <w:p w14:paraId="2EB09D16" w14:textId="0549AF7D" w:rsidR="00DB1539" w:rsidRDefault="00DB1539" w:rsidP="00DB1539">
      <w:pPr>
        <w:pStyle w:val="Ttulo3"/>
      </w:pPr>
      <w:bookmarkStart w:id="141" w:name="_Toc170056007"/>
      <w:bookmarkStart w:id="142" w:name="_Toc170110521"/>
      <w:r>
        <w:lastRenderedPageBreak/>
        <w:t>Página de tiendas</w:t>
      </w:r>
      <w:bookmarkEnd w:id="141"/>
      <w:bookmarkEnd w:id="142"/>
    </w:p>
    <w:p w14:paraId="41078016" w14:textId="7E04EEC2" w:rsidR="000E4D36" w:rsidRDefault="00070F4A" w:rsidP="000E305C">
      <w:r>
        <w:t xml:space="preserve">La última página es un análisis sobre las tiendas, es decir las ventas </w:t>
      </w:r>
      <w:r w:rsidR="00BE0DFE">
        <w:t>que se han realizado en cada una ellas</w:t>
      </w:r>
      <w:r w:rsidR="004111AA">
        <w:t>, como se observa en la</w:t>
      </w:r>
      <w:r w:rsidR="003E5C80">
        <w:t xml:space="preserve"> </w:t>
      </w:r>
      <w:r w:rsidR="003E5C80">
        <w:fldChar w:fldCharType="begin"/>
      </w:r>
      <w:r w:rsidR="003E5C80">
        <w:instrText xml:space="preserve"> REF _Ref170059898 \h </w:instrText>
      </w:r>
      <w:r w:rsidR="000E305C">
        <w:instrText xml:space="preserve"> \* MERGEFORMAT </w:instrText>
      </w:r>
      <w:r w:rsidR="003E5C80">
        <w:fldChar w:fldCharType="separate"/>
      </w:r>
      <w:r w:rsidR="00B202AF" w:rsidRPr="003E5C80">
        <w:rPr>
          <w:rStyle w:val="nfasissutil"/>
        </w:rPr>
        <w:t xml:space="preserve">Figura </w:t>
      </w:r>
      <w:r w:rsidR="00B202AF">
        <w:rPr>
          <w:rStyle w:val="nfasissutil"/>
        </w:rPr>
        <w:t>21</w:t>
      </w:r>
      <w:r w:rsidR="003E5C80">
        <w:fldChar w:fldCharType="end"/>
      </w:r>
      <w:r w:rsidR="00BE0DFE">
        <w:t xml:space="preserve">. Además, se </w:t>
      </w:r>
      <w:r w:rsidR="0081340E">
        <w:t xml:space="preserve">puede observar la situación de cada tienda, es decir, se </w:t>
      </w:r>
      <w:r w:rsidR="00BE0DFE">
        <w:t>ha</w:t>
      </w:r>
      <w:r w:rsidR="0081340E">
        <w:t>n</w:t>
      </w:r>
      <w:r w:rsidR="00BE0DFE">
        <w:t xml:space="preserve"> comparado </w:t>
      </w:r>
      <w:r w:rsidR="0081340E">
        <w:t xml:space="preserve">las ventas </w:t>
      </w:r>
      <w:r w:rsidR="00BE0DFE">
        <w:t xml:space="preserve">con </w:t>
      </w:r>
      <w:r w:rsidR="0081340E">
        <w:t xml:space="preserve">su objetivo </w:t>
      </w:r>
      <w:r w:rsidR="00BE0DFE">
        <w:t xml:space="preserve">y se ha mostrado en verde en caso de que haya superado el objetivo y en rojo en el caso contrario, con su respectivo porcentaje. </w:t>
      </w:r>
      <w:r w:rsidR="0081340E">
        <w:t xml:space="preserve">Esta lógica también se mantiene en el mapa que se encuentra a mano izquierda del informe, donde se indica donde se encuentra cada tienda y el estado de ellas. Se puede acceder a ellas y a su información haciendo </w:t>
      </w:r>
      <w:proofErr w:type="spellStart"/>
      <w:r w:rsidR="00BE0DFE" w:rsidRPr="00BE0DFE">
        <w:rPr>
          <w:i/>
          <w:iCs/>
        </w:rPr>
        <w:t>click</w:t>
      </w:r>
      <w:proofErr w:type="spellEnd"/>
      <w:r w:rsidR="00BE0DFE">
        <w:t xml:space="preserve"> sobre el mapa. </w:t>
      </w:r>
      <w:r w:rsidR="0081340E">
        <w:t xml:space="preserve">Por último, en las tarjetas se observa la información de la cantidad de tiendas que se encuentran, en caso de que se filtre por categoría, por estado o por tienda con la opción de dimensiones de filtro. También se puede ver las ventas en dólares, y el porcentaje de diferencia frente al objetivo. </w:t>
      </w:r>
    </w:p>
    <w:p w14:paraId="47D257FF" w14:textId="6DA1F26F" w:rsidR="003E5C80" w:rsidRDefault="000E305C" w:rsidP="003E5C80">
      <w:pPr>
        <w:keepNext/>
        <w:spacing w:before="200" w:line="312" w:lineRule="auto"/>
      </w:pPr>
      <w:r w:rsidRPr="000E305C">
        <w:rPr>
          <w:rFonts w:eastAsia="Calibri" w:cs="Arial"/>
          <w:noProof/>
        </w:rPr>
        <w:drawing>
          <wp:inline distT="0" distB="0" distL="0" distR="0" wp14:anchorId="68B2ABE3" wp14:editId="5EFEBCE8">
            <wp:extent cx="5683250" cy="3198495"/>
            <wp:effectExtent l="0" t="0" r="0" b="1905"/>
            <wp:docPr id="642958431"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958431" name="Imagen 1" descr="Interfaz de usuario gráfica, Aplicación&#10;&#10;Descripción generada automáticamente"/>
                    <pic:cNvPicPr/>
                  </pic:nvPicPr>
                  <pic:blipFill>
                    <a:blip r:embed="rId47"/>
                    <a:stretch>
                      <a:fillRect/>
                    </a:stretch>
                  </pic:blipFill>
                  <pic:spPr>
                    <a:xfrm>
                      <a:off x="0" y="0"/>
                      <a:ext cx="5683250" cy="3198495"/>
                    </a:xfrm>
                    <a:prstGeom prst="rect">
                      <a:avLst/>
                    </a:prstGeom>
                  </pic:spPr>
                </pic:pic>
              </a:graphicData>
            </a:graphic>
          </wp:inline>
        </w:drawing>
      </w:r>
      <w:r w:rsidRPr="000E305C">
        <w:rPr>
          <w:rFonts w:eastAsia="Calibri" w:cs="Arial"/>
          <w:noProof/>
        </w:rPr>
        <w:t xml:space="preserve"> </w:t>
      </w:r>
    </w:p>
    <w:p w14:paraId="2B0FB335" w14:textId="2874D95C" w:rsidR="00866AA3" w:rsidRPr="003E5C80" w:rsidRDefault="003E5C80" w:rsidP="003E5C80">
      <w:pPr>
        <w:pStyle w:val="Descripcin"/>
        <w:jc w:val="center"/>
        <w:rPr>
          <w:rStyle w:val="nfasissutil"/>
        </w:rPr>
      </w:pPr>
      <w:bookmarkStart w:id="143" w:name="_Ref170059898"/>
      <w:bookmarkStart w:id="144" w:name="_Toc170110546"/>
      <w:r w:rsidRPr="003E5C80">
        <w:rPr>
          <w:rStyle w:val="nfasissutil"/>
        </w:rPr>
        <w:t xml:space="preserve">Figura </w:t>
      </w:r>
      <w:r w:rsidRPr="003E5C80">
        <w:rPr>
          <w:rStyle w:val="nfasissutil"/>
        </w:rPr>
        <w:fldChar w:fldCharType="begin"/>
      </w:r>
      <w:r w:rsidRPr="003E5C80">
        <w:rPr>
          <w:rStyle w:val="nfasissutil"/>
        </w:rPr>
        <w:instrText xml:space="preserve"> SEQ Figura \* ARABIC </w:instrText>
      </w:r>
      <w:r w:rsidRPr="003E5C80">
        <w:rPr>
          <w:rStyle w:val="nfasissutil"/>
        </w:rPr>
        <w:fldChar w:fldCharType="separate"/>
      </w:r>
      <w:r w:rsidR="00B202AF">
        <w:rPr>
          <w:rStyle w:val="nfasissutil"/>
          <w:noProof/>
        </w:rPr>
        <w:t>21</w:t>
      </w:r>
      <w:r w:rsidRPr="003E5C80">
        <w:rPr>
          <w:rStyle w:val="nfasissutil"/>
        </w:rPr>
        <w:fldChar w:fldCharType="end"/>
      </w:r>
      <w:bookmarkEnd w:id="143"/>
      <w:r w:rsidRPr="003E5C80">
        <w:rPr>
          <w:rStyle w:val="nfasissutil"/>
        </w:rPr>
        <w:t>:Páginas de las tiendas</w:t>
      </w:r>
      <w:bookmarkEnd w:id="144"/>
    </w:p>
    <w:p w14:paraId="268EC017" w14:textId="77777777"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DC1874A" w14:textId="43013EA4" w:rsidR="00E85596" w:rsidRPr="00966006" w:rsidRDefault="00E85596" w:rsidP="0037320B">
      <w:pPr>
        <w:pStyle w:val="Ttulo1"/>
        <w:rPr>
          <w:lang w:eastAsia="es-ES"/>
        </w:rPr>
      </w:pPr>
      <w:bookmarkStart w:id="145" w:name="_Toc168055097"/>
      <w:bookmarkStart w:id="146" w:name="_Toc170056008"/>
      <w:bookmarkStart w:id="147" w:name="_Toc170110522"/>
      <w:r w:rsidRPr="00966006">
        <w:rPr>
          <w:lang w:eastAsia="es-ES"/>
        </w:rPr>
        <w:lastRenderedPageBreak/>
        <w:t>CONCLUSIONES Y DISCUSIÓN</w:t>
      </w:r>
      <w:bookmarkEnd w:id="145"/>
      <w:bookmarkEnd w:id="146"/>
      <w:bookmarkEnd w:id="147"/>
    </w:p>
    <w:p w14:paraId="293EFC2B" w14:textId="5BAFE117" w:rsidR="00FC7005" w:rsidRDefault="000E42EC" w:rsidP="00F00C74">
      <w:pPr>
        <w:rPr>
          <w:lang w:eastAsia="es-ES"/>
        </w:rPr>
      </w:pPr>
      <w:r w:rsidRPr="000E42EC">
        <w:rPr>
          <w:lang w:eastAsia="es-ES"/>
        </w:rPr>
        <w:t xml:space="preserve">El proyecto de diseño y creación de un cuadro de mando para la gestión de compras, ventas y stock de una empresa mayorista de vinos y licores ha permitido abordar de manera efectiva las complejidades asociadas con el manejo de grandes volúmenes de datos. La utilización de </w:t>
      </w:r>
      <w:proofErr w:type="spellStart"/>
      <w:r w:rsidRPr="000E42EC">
        <w:rPr>
          <w:lang w:eastAsia="es-ES"/>
        </w:rPr>
        <w:t>Power</w:t>
      </w:r>
      <w:proofErr w:type="spellEnd"/>
      <w:r w:rsidRPr="000E42EC">
        <w:rPr>
          <w:lang w:eastAsia="es-ES"/>
        </w:rPr>
        <w:t xml:space="preserve"> BI como herramienta principal ha facilitado la visualización clara y accesible de los datos, proporcionando una plataforma interactiva que mejora significativamente la toma de decisiones estratégicas.</w:t>
      </w:r>
    </w:p>
    <w:p w14:paraId="58228ED6" w14:textId="77777777" w:rsidR="00FC7005" w:rsidRDefault="00FC7005" w:rsidP="00F00C74">
      <w:pPr>
        <w:rPr>
          <w:lang w:eastAsia="es-ES"/>
        </w:rPr>
      </w:pPr>
    </w:p>
    <w:p w14:paraId="7F0FD2FE" w14:textId="21B29BF3" w:rsidR="00377B0B" w:rsidRDefault="00FC7005" w:rsidP="000E305C">
      <w:pPr>
        <w:rPr>
          <w:lang w:eastAsia="es-ES"/>
        </w:rPr>
      </w:pPr>
      <w:r>
        <w:rPr>
          <w:lang w:eastAsia="es-ES"/>
        </w:rPr>
        <w:t xml:space="preserve">Primero de todo, se ha asegurado la </w:t>
      </w:r>
      <w:r w:rsidR="00377B0B" w:rsidRPr="000E42EC">
        <w:rPr>
          <w:lang w:eastAsia="es-ES"/>
        </w:rPr>
        <w:t>calidad y consistencia de los datos</w:t>
      </w:r>
      <w:r>
        <w:rPr>
          <w:lang w:eastAsia="es-ES"/>
        </w:rPr>
        <w:t xml:space="preserve">, la cual se ha considerado </w:t>
      </w:r>
      <w:r w:rsidR="00377B0B" w:rsidRPr="000E42EC">
        <w:rPr>
          <w:lang w:eastAsia="es-ES"/>
        </w:rPr>
        <w:t>un aspecto crítico.</w:t>
      </w:r>
      <w:r>
        <w:rPr>
          <w:lang w:eastAsia="es-ES"/>
        </w:rPr>
        <w:t xml:space="preserve"> P</w:t>
      </w:r>
      <w:r w:rsidRPr="000E42EC">
        <w:rPr>
          <w:lang w:eastAsia="es-ES"/>
        </w:rPr>
        <w:t>ara el preprocesamiento y limpieza de datos</w:t>
      </w:r>
      <w:r>
        <w:rPr>
          <w:lang w:eastAsia="es-ES"/>
        </w:rPr>
        <w:t xml:space="preserve"> e</w:t>
      </w:r>
      <w:r w:rsidR="00377B0B" w:rsidRPr="000E42EC">
        <w:rPr>
          <w:lang w:eastAsia="es-ES"/>
        </w:rPr>
        <w:t>l uso de Python ha sido clave, garantizando así la precisión de los análisis.</w:t>
      </w:r>
    </w:p>
    <w:p w14:paraId="09D49B12" w14:textId="7CF0EA40" w:rsidR="00FC7005" w:rsidRDefault="00FC7005" w:rsidP="000E305C">
      <w:pPr>
        <w:rPr>
          <w:lang w:eastAsia="es-ES"/>
        </w:rPr>
      </w:pPr>
      <w:r>
        <w:rPr>
          <w:lang w:eastAsia="es-ES"/>
        </w:rPr>
        <w:t>A la hora de visualizar los datos, l</w:t>
      </w:r>
      <w:r w:rsidR="000E42EC" w:rsidRPr="000E42EC">
        <w:rPr>
          <w:lang w:eastAsia="es-ES"/>
        </w:rPr>
        <w:t xml:space="preserve">a implementación de </w:t>
      </w:r>
      <w:proofErr w:type="spellStart"/>
      <w:r w:rsidR="000E42EC" w:rsidRPr="000E42EC">
        <w:rPr>
          <w:lang w:eastAsia="es-ES"/>
        </w:rPr>
        <w:t>Power</w:t>
      </w:r>
      <w:proofErr w:type="spellEnd"/>
      <w:r w:rsidR="000E42EC" w:rsidRPr="000E42EC">
        <w:rPr>
          <w:lang w:eastAsia="es-ES"/>
        </w:rPr>
        <w:t xml:space="preserve"> BI ha permitido crear </w:t>
      </w:r>
      <w:r w:rsidR="00304407">
        <w:rPr>
          <w:lang w:eastAsia="es-ES"/>
        </w:rPr>
        <w:t xml:space="preserve">un cuadro de mando </w:t>
      </w:r>
      <w:r w:rsidR="000E42EC" w:rsidRPr="000E42EC">
        <w:rPr>
          <w:lang w:eastAsia="es-ES"/>
        </w:rPr>
        <w:t>dinámico que simplifica la interpretación de datos complejos. Esto incluye la presentación de ventas, compras, y análisis de stock, lo que ofrece una visión integral del rendimiento de la empresa.</w:t>
      </w:r>
      <w:r>
        <w:rPr>
          <w:lang w:eastAsia="es-ES"/>
        </w:rPr>
        <w:t xml:space="preserve"> Asimismo, el </w:t>
      </w:r>
      <w:r w:rsidRPr="000E42EC">
        <w:rPr>
          <w:lang w:eastAsia="es-ES"/>
        </w:rPr>
        <w:t xml:space="preserve">cuadro de mando interactivo </w:t>
      </w:r>
      <w:r>
        <w:rPr>
          <w:lang w:eastAsia="es-ES"/>
        </w:rPr>
        <w:t xml:space="preserve">ha permitido </w:t>
      </w:r>
      <w:r w:rsidRPr="000E42EC">
        <w:rPr>
          <w:lang w:eastAsia="es-ES"/>
        </w:rPr>
        <w:t>a los usuarios navegar fácilmente entre diferentes secciones y acceder a información detallada según sea necesario. Esta característica es esencial para usuarios con distintos niveles de conocimiento en análisis de datos.</w:t>
      </w:r>
      <w:r>
        <w:rPr>
          <w:lang w:eastAsia="es-ES"/>
        </w:rPr>
        <w:t xml:space="preserve"> El informe también ha permitido al usuario un </w:t>
      </w:r>
      <w:r w:rsidRPr="00FC7005">
        <w:rPr>
          <w:lang w:eastAsia="es-ES"/>
        </w:rPr>
        <w:t>análisis detallado del stock, junto con el monitoreo de compras y ventas</w:t>
      </w:r>
      <w:r>
        <w:rPr>
          <w:lang w:eastAsia="es-ES"/>
        </w:rPr>
        <w:t>, el cual</w:t>
      </w:r>
      <w:r w:rsidRPr="00FC7005">
        <w:rPr>
          <w:lang w:eastAsia="es-ES"/>
        </w:rPr>
        <w:t xml:space="preserve"> ha </w:t>
      </w:r>
      <w:r>
        <w:rPr>
          <w:lang w:eastAsia="es-ES"/>
        </w:rPr>
        <w:t>ayudado a</w:t>
      </w:r>
      <w:r w:rsidRPr="00FC7005">
        <w:rPr>
          <w:lang w:eastAsia="es-ES"/>
        </w:rPr>
        <w:t xml:space="preserve"> identificar patrones y tendencias</w:t>
      </w:r>
      <w:r>
        <w:rPr>
          <w:lang w:eastAsia="es-ES"/>
        </w:rPr>
        <w:t>, además de la optimización de ellas.</w:t>
      </w:r>
      <w:r w:rsidRPr="00FC7005">
        <w:rPr>
          <w:lang w:eastAsia="es-ES"/>
        </w:rPr>
        <w:t xml:space="preserve"> Esto facilita una gestión más eficiente del inventario, las adquisiciones y la distribución de productos, siendo fundamental para minimizar costos y maximizar la disponibilidad de mercancías.</w:t>
      </w:r>
    </w:p>
    <w:p w14:paraId="0FEAF21D" w14:textId="77777777" w:rsidR="000E42EC" w:rsidRPr="000E42EC" w:rsidRDefault="000E42EC" w:rsidP="00F00C74">
      <w:pPr>
        <w:rPr>
          <w:lang w:eastAsia="es-ES"/>
        </w:rPr>
      </w:pPr>
    </w:p>
    <w:p w14:paraId="03754FC5" w14:textId="47140DEF" w:rsidR="00E85596" w:rsidRPr="00966006" w:rsidRDefault="000E42EC" w:rsidP="00F00C74">
      <w:pPr>
        <w:rPr>
          <w:rFonts w:eastAsia="Times New Roman" w:cs="Arial"/>
          <w:b/>
          <w:bCs/>
          <w:kern w:val="32"/>
          <w:sz w:val="24"/>
          <w:szCs w:val="24"/>
          <w:lang w:eastAsia="es-ES"/>
        </w:rPr>
      </w:pPr>
      <w:r>
        <w:rPr>
          <w:lang w:eastAsia="es-ES"/>
        </w:rPr>
        <w:t xml:space="preserve">En resumen, </w:t>
      </w:r>
      <w:r w:rsidRPr="000E42EC">
        <w:rPr>
          <w:lang w:eastAsia="es-ES"/>
        </w:rPr>
        <w:t>este proyecto ha demostrado el valor de una gestión de datos robusta y bien estructurada. La empresa no solo ha mejorado su capacidad de análisis y toma de decisiones, sino que también está mejor posicionada para enfrentar los retos futuros en un entorno de negocios cada vez más competitivo y orientado a los datos.</w:t>
      </w:r>
    </w:p>
    <w:p w14:paraId="14F9CE61" w14:textId="082444F0" w:rsidR="00E85596" w:rsidRPr="00966006" w:rsidRDefault="00E85596">
      <w:pPr>
        <w:rPr>
          <w:rFonts w:eastAsia="Times New Roman" w:cs="Arial"/>
          <w:b/>
          <w:bCs/>
          <w:kern w:val="32"/>
          <w:sz w:val="24"/>
          <w:szCs w:val="24"/>
          <w:lang w:eastAsia="es-ES"/>
        </w:rPr>
      </w:pPr>
      <w:r w:rsidRPr="00966006">
        <w:rPr>
          <w:rFonts w:eastAsia="Times New Roman" w:cs="Arial"/>
          <w:b/>
          <w:bCs/>
          <w:kern w:val="32"/>
          <w:sz w:val="24"/>
          <w:szCs w:val="24"/>
          <w:lang w:eastAsia="es-ES"/>
        </w:rPr>
        <w:br w:type="page"/>
      </w:r>
    </w:p>
    <w:p w14:paraId="4FC267D7" w14:textId="77777777" w:rsidR="00733FB9" w:rsidRDefault="00733FB9" w:rsidP="00733FB9">
      <w:pPr>
        <w:pStyle w:val="Ttulo1"/>
        <w:rPr>
          <w:lang w:eastAsia="es-ES"/>
        </w:rPr>
      </w:pPr>
      <w:bookmarkStart w:id="148" w:name="_Toc170056009"/>
      <w:bookmarkStart w:id="149" w:name="_Toc170110523"/>
      <w:r>
        <w:rPr>
          <w:lang w:eastAsia="es-ES"/>
        </w:rPr>
        <w:lastRenderedPageBreak/>
        <w:t>LINEAS FUTURAS</w:t>
      </w:r>
      <w:bookmarkEnd w:id="148"/>
      <w:bookmarkEnd w:id="149"/>
    </w:p>
    <w:p w14:paraId="6B03E895" w14:textId="6A8BB40A" w:rsidR="003168CD" w:rsidRDefault="000E42EC" w:rsidP="00603DC8">
      <w:pPr>
        <w:rPr>
          <w:lang w:eastAsia="es-ES"/>
        </w:rPr>
      </w:pPr>
      <w:r w:rsidRPr="000E42EC">
        <w:rPr>
          <w:lang w:eastAsia="es-ES"/>
        </w:rPr>
        <w:t xml:space="preserve">El éxito de este proyecto piloto sienta las bases para una implementación a mayor escala en la empresa. </w:t>
      </w:r>
      <w:r w:rsidRPr="00603DC8">
        <w:rPr>
          <w:lang w:eastAsia="es-ES"/>
        </w:rPr>
        <w:t>El análisis actual se ha realizado utilizando los datos correspondientes a</w:t>
      </w:r>
      <w:r w:rsidR="0038074D">
        <w:rPr>
          <w:lang w:eastAsia="es-ES"/>
        </w:rPr>
        <w:t>l</w:t>
      </w:r>
      <w:r w:rsidRPr="00603DC8">
        <w:rPr>
          <w:lang w:eastAsia="es-ES"/>
        </w:rPr>
        <w:t xml:space="preserve"> mes de enero de 2016. Sin embargo, de cara a futuro, en caso de que la empresa apruebe el proyecto, se pretende extender el análisis a todos los años disponibles hasta la fecha.</w:t>
      </w:r>
      <w:r>
        <w:rPr>
          <w:lang w:eastAsia="es-ES"/>
        </w:rPr>
        <w:t xml:space="preserve"> </w:t>
      </w:r>
      <w:r w:rsidR="00603DC8" w:rsidRPr="00603DC8">
        <w:rPr>
          <w:lang w:eastAsia="es-ES"/>
        </w:rPr>
        <w:t>Esto permitirá observar y analizar la información de manera más completa y detallada, abarcando un período de tiempo más amplio y proporcionando una visión más profunda de las tendencias y patrones a lo largo de los años.</w:t>
      </w:r>
    </w:p>
    <w:p w14:paraId="38127DB1" w14:textId="77777777" w:rsidR="003168CD" w:rsidRDefault="003168CD" w:rsidP="00603DC8">
      <w:pPr>
        <w:rPr>
          <w:lang w:eastAsia="es-ES"/>
        </w:rPr>
      </w:pPr>
    </w:p>
    <w:p w14:paraId="30918314" w14:textId="2D64CB25" w:rsidR="00377B0B" w:rsidRDefault="003168CD" w:rsidP="000E42EC">
      <w:r>
        <w:t xml:space="preserve">Además, actualmente, la conexión de datos en </w:t>
      </w:r>
      <w:proofErr w:type="spellStart"/>
      <w:r>
        <w:t>Power</w:t>
      </w:r>
      <w:proofErr w:type="spellEnd"/>
      <w:r>
        <w:t xml:space="preserve"> BI se realiza a través de archivos CSV almacenados localmente. </w:t>
      </w:r>
      <w:r w:rsidR="00C90DCA">
        <w:t>No obstante</w:t>
      </w:r>
      <w:r>
        <w:t xml:space="preserve">, como el </w:t>
      </w:r>
      <w:r w:rsidRPr="00603DC8">
        <w:rPr>
          <w:lang w:eastAsia="es-ES"/>
        </w:rPr>
        <w:t>volumen de datos incrementará considerablemente al incluir todos los años</w:t>
      </w:r>
      <w:r>
        <w:rPr>
          <w:lang w:eastAsia="es-ES"/>
        </w:rPr>
        <w:t>,</w:t>
      </w:r>
      <w:r>
        <w:t xml:space="preserve"> con el objetivo de mejorar la eficiencia y la escalabilidad, se propone migrar hacia una integración directa con </w:t>
      </w:r>
      <w:r w:rsidRPr="00F00C74">
        <w:rPr>
          <w:i/>
          <w:iCs/>
        </w:rPr>
        <w:t>SAP</w:t>
      </w:r>
      <w:r>
        <w:t xml:space="preserve">, el software utilizado por la empresa. En concreto la empresa utiliza </w:t>
      </w:r>
      <w:r w:rsidRPr="00F00C74">
        <w:rPr>
          <w:i/>
          <w:iCs/>
        </w:rPr>
        <w:t>SAP HANA</w:t>
      </w:r>
      <w:r>
        <w:t xml:space="preserve">, por lo que </w:t>
      </w:r>
      <w:r w:rsidR="00C90DCA">
        <w:t xml:space="preserve">se deberán seguir los siguientes pasos. </w:t>
      </w:r>
      <w:proofErr w:type="spellStart"/>
      <w:r>
        <w:t>Power</w:t>
      </w:r>
      <w:proofErr w:type="spellEnd"/>
      <w:r>
        <w:t xml:space="preserve"> BI permite una conexión directa a la base de datos, pero para ello, primero de todo se debe instalar el conector de </w:t>
      </w:r>
      <w:r w:rsidRPr="00F00C74">
        <w:rPr>
          <w:i/>
          <w:iCs/>
        </w:rPr>
        <w:t>SAP HANA</w:t>
      </w:r>
      <w:r>
        <w:t>.</w:t>
      </w:r>
      <w:r w:rsidR="00C90DCA">
        <w:t xml:space="preserve"> A continuación,</w:t>
      </w:r>
      <w:r>
        <w:t xml:space="preserve"> se debe configurar la conexión, introduciendo los detalles del servidor, la base de datos, y las credenciales de usuario. Por último, se deben importar los datos, y para ello, </w:t>
      </w:r>
      <w:proofErr w:type="spellStart"/>
      <w:r>
        <w:t>Power</w:t>
      </w:r>
      <w:proofErr w:type="spellEnd"/>
      <w:r>
        <w:t xml:space="preserve"> BI ofrece la opción de importar los datos a utilizar de consulta directa (</w:t>
      </w:r>
      <w:r w:rsidRPr="003168CD">
        <w:rPr>
          <w:i/>
          <w:iCs/>
        </w:rPr>
        <w:t xml:space="preserve">Direct </w:t>
      </w:r>
      <w:proofErr w:type="spellStart"/>
      <w:r w:rsidRPr="003168CD">
        <w:rPr>
          <w:i/>
          <w:iCs/>
        </w:rPr>
        <w:t>Query</w:t>
      </w:r>
      <w:proofErr w:type="spellEnd"/>
      <w:r w:rsidRPr="003168CD">
        <w:rPr>
          <w:i/>
          <w:iCs/>
        </w:rPr>
        <w:t>)</w:t>
      </w:r>
      <w:r>
        <w:t xml:space="preserve"> para obtener los datos en tiempo real. </w:t>
      </w:r>
    </w:p>
    <w:p w14:paraId="2AFB1B8B" w14:textId="77777777" w:rsidR="00C90DCA" w:rsidRDefault="00C90DCA" w:rsidP="000E42EC"/>
    <w:p w14:paraId="0CA9A6F2" w14:textId="7BB98B4D" w:rsidR="00733FB9" w:rsidRDefault="00C90DCA" w:rsidP="00733FB9">
      <w:pPr>
        <w:rPr>
          <w:lang w:eastAsia="es-ES"/>
        </w:rPr>
      </w:pPr>
      <w:r>
        <w:t>Finalmente, m</w:t>
      </w:r>
      <w:r w:rsidR="00377B0B">
        <w:t>encionar</w:t>
      </w:r>
      <w:r>
        <w:t xml:space="preserve"> que</w:t>
      </w:r>
      <w:r w:rsidR="00377B0B">
        <w:t xml:space="preserve"> </w:t>
      </w:r>
      <w:r w:rsidR="000E42EC">
        <w:t>l</w:t>
      </w:r>
      <w:r w:rsidR="000E42EC" w:rsidRPr="000E42EC">
        <w:rPr>
          <w:lang w:eastAsia="es-ES"/>
        </w:rPr>
        <w:t xml:space="preserve">a integración con SAP HANA </w:t>
      </w:r>
      <w:r>
        <w:rPr>
          <w:lang w:eastAsia="es-ES"/>
        </w:rPr>
        <w:t xml:space="preserve">también </w:t>
      </w:r>
      <w:r w:rsidR="000E42EC" w:rsidRPr="000E42EC">
        <w:rPr>
          <w:lang w:eastAsia="es-ES"/>
        </w:rPr>
        <w:t xml:space="preserve">abre la puerta a futuras innovaciones en el análisis de datos, como la incorporación de algoritmos de </w:t>
      </w:r>
      <w:r w:rsidR="000E42EC" w:rsidRPr="00377B0B">
        <w:rPr>
          <w:i/>
          <w:iCs/>
          <w:lang w:eastAsia="es-ES"/>
        </w:rPr>
        <w:t xml:space="preserve">Machine </w:t>
      </w:r>
      <w:proofErr w:type="spellStart"/>
      <w:r w:rsidR="000E42EC" w:rsidRPr="00377B0B">
        <w:rPr>
          <w:i/>
          <w:iCs/>
          <w:lang w:eastAsia="es-ES"/>
        </w:rPr>
        <w:t>Learning</w:t>
      </w:r>
      <w:proofErr w:type="spellEnd"/>
      <w:r w:rsidR="000E42EC" w:rsidRPr="000E42EC">
        <w:rPr>
          <w:lang w:eastAsia="es-ES"/>
        </w:rPr>
        <w:t xml:space="preserve"> para predicciones más precisas y automatización de procesos.</w:t>
      </w:r>
    </w:p>
    <w:p w14:paraId="0D9040C4" w14:textId="54E41BB2" w:rsidR="00733FB9" w:rsidRDefault="00733FB9">
      <w:pPr>
        <w:spacing w:line="240" w:lineRule="auto"/>
        <w:jc w:val="left"/>
        <w:rPr>
          <w:rFonts w:eastAsia="Times New Roman" w:cs="Arial"/>
          <w:b/>
          <w:sz w:val="28"/>
          <w:szCs w:val="28"/>
          <w:lang w:eastAsia="es-ES"/>
        </w:rPr>
      </w:pPr>
      <w:r>
        <w:rPr>
          <w:rFonts w:eastAsia="Times New Roman" w:cs="Arial"/>
          <w:b/>
          <w:sz w:val="28"/>
          <w:szCs w:val="28"/>
          <w:lang w:eastAsia="es-ES"/>
        </w:rPr>
        <w:br w:type="page"/>
      </w:r>
    </w:p>
    <w:p w14:paraId="76A1C9BE" w14:textId="0E44C783" w:rsidR="0091505A" w:rsidRDefault="0091505A" w:rsidP="0091505A">
      <w:pPr>
        <w:pStyle w:val="Ttulo1"/>
        <w:rPr>
          <w:lang w:eastAsia="es-ES"/>
        </w:rPr>
      </w:pPr>
      <w:bookmarkStart w:id="150" w:name="_BIBLIOGRAFÍA"/>
      <w:bookmarkStart w:id="151" w:name="_Toc170110524"/>
      <w:bookmarkEnd w:id="150"/>
      <w:r>
        <w:rPr>
          <w:lang w:eastAsia="es-ES"/>
        </w:rPr>
        <w:lastRenderedPageBreak/>
        <w:t>BIBLIOGRAFÍA</w:t>
      </w:r>
      <w:bookmarkEnd w:id="151"/>
    </w:p>
    <w:p w14:paraId="21090D03" w14:textId="2A2BEC6D" w:rsidR="001F48A4" w:rsidRPr="001F48A4" w:rsidRDefault="001F48A4" w:rsidP="001F48A4">
      <w:pPr>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Pr="001F48A4">
        <w:rPr>
          <w:rFonts w:cs="Times New Roman"/>
          <w:noProof/>
        </w:rPr>
        <w:t>[1]</w:t>
      </w:r>
      <w:r w:rsidRPr="001F48A4">
        <w:rPr>
          <w:rFonts w:cs="Times New Roman"/>
          <w:noProof/>
        </w:rPr>
        <w:tab/>
        <w:t>Jordi de Mas Jaumot, «Gestión del inventario en una empresa del sector farmacéutico mediante algoritmos de Machine Learning», 2021. [En línea]. Disponible en: https://openaccess.uoc.edu/bitstream/10609/129826/8/jde_masTFM0121memoria.pdf</w:t>
      </w:r>
    </w:p>
    <w:p w14:paraId="7344FCA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w:t>
      </w:r>
      <w:r w:rsidRPr="001F48A4">
        <w:rPr>
          <w:rFonts w:cs="Times New Roman"/>
          <w:noProof/>
        </w:rPr>
        <w:tab/>
        <w:t>I. de I. Conocimiento, «Machine Learning &amp; Deep Learning», 2024, [En línea]. Disponible en: https://www.iic.uam.es/inteligencia-artificial/machine-learning-deep-learning/</w:t>
      </w:r>
    </w:p>
    <w:p w14:paraId="389CDD2C"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3]</w:t>
      </w:r>
      <w:r w:rsidRPr="001F48A4">
        <w:rPr>
          <w:rFonts w:cs="Times New Roman"/>
          <w:noProof/>
        </w:rPr>
        <w:tab/>
        <w:t>T. Šustrová, «A Suitable Artificial Intelligence Model for Inventory Level Optimization Tereza Šustrová: A Suitable Artificial Intelligence Model for Inventory Level Optimization», vol. 25, n.</w:t>
      </w:r>
      <w:r w:rsidRPr="001F48A4">
        <w:rPr>
          <w:rFonts w:cs="Times New Roman"/>
          <w:noProof/>
          <w:vertAlign w:val="superscript"/>
        </w:rPr>
        <w:t>o</w:t>
      </w:r>
      <w:r w:rsidRPr="001F48A4">
        <w:rPr>
          <w:rFonts w:cs="Times New Roman"/>
          <w:noProof/>
        </w:rPr>
        <w:t xml:space="preserve"> 1, pp. 48-55, 2016, [En línea]. Disponible en: http://dx.doi.org/10.13164/trends.2016.25.48</w:t>
      </w:r>
    </w:p>
    <w:p w14:paraId="74DDA072"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4]</w:t>
      </w:r>
      <w:r w:rsidRPr="001F48A4">
        <w:rPr>
          <w:rFonts w:cs="Times New Roman"/>
          <w:noProof/>
        </w:rPr>
        <w:tab/>
        <w:t xml:space="preserve">S. Zhang, X. Qin, S. Hu, Q. Zhang, B. Dong, y J. Zhao, «Importance Degree Evaluation of Spare Parts Based on Clustering Algorithm and Back-Propagation Neural Network», </w:t>
      </w:r>
      <w:r w:rsidRPr="001F48A4">
        <w:rPr>
          <w:rFonts w:cs="Times New Roman"/>
          <w:i/>
          <w:iCs/>
          <w:noProof/>
        </w:rPr>
        <w:t>Math. Probl. Eng.</w:t>
      </w:r>
      <w:r w:rsidRPr="001F48A4">
        <w:rPr>
          <w:rFonts w:cs="Times New Roman"/>
          <w:noProof/>
        </w:rPr>
        <w:t>, vol. 2020, 2020, doi: 10.1155/2020/6161825.</w:t>
      </w:r>
    </w:p>
    <w:p w14:paraId="75612FD8"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5]</w:t>
      </w:r>
      <w:r w:rsidRPr="001F48A4">
        <w:rPr>
          <w:rFonts w:cs="Times New Roman"/>
          <w:noProof/>
        </w:rPr>
        <w:tab/>
        <w:t xml:space="preserve">K. B. Praveen, P. Kumar, J. Prateek, G. Pragathi, y P. M. J, «Inventory Management System Using Machine Learning», </w:t>
      </w:r>
      <w:r w:rsidRPr="001F48A4">
        <w:rPr>
          <w:rFonts w:cs="Times New Roman"/>
          <w:i/>
          <w:iCs/>
          <w:noProof/>
        </w:rPr>
        <w:t>Int. J. Innov. Eng. Manag. Res.</w:t>
      </w:r>
      <w:r w:rsidRPr="001F48A4">
        <w:rPr>
          <w:rFonts w:cs="Times New Roman"/>
          <w:noProof/>
        </w:rPr>
        <w:t>, vol. 9, n.</w:t>
      </w:r>
      <w:r w:rsidRPr="001F48A4">
        <w:rPr>
          <w:rFonts w:cs="Times New Roman"/>
          <w:noProof/>
          <w:vertAlign w:val="superscript"/>
        </w:rPr>
        <w:t>o</w:t>
      </w:r>
      <w:r w:rsidRPr="001F48A4">
        <w:rPr>
          <w:rFonts w:cs="Times New Roman"/>
          <w:noProof/>
        </w:rPr>
        <w:t xml:space="preserve"> 06, pp. 769-785, 2022, doi: 10.48047/ijiemr/v11/i06/51.</w:t>
      </w:r>
    </w:p>
    <w:p w14:paraId="2C756A2E"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6]</w:t>
      </w:r>
      <w:r w:rsidRPr="001F48A4">
        <w:rPr>
          <w:rFonts w:cs="Times New Roman"/>
          <w:noProof/>
        </w:rPr>
        <w:tab/>
        <w:t>Scikit learn, «Gradient Boosting Regressor», 2024. https://scikit-learn.org/stable/modules/generated/sklearn.ensemble.GradientBoostingRegressor.html</w:t>
      </w:r>
    </w:p>
    <w:p w14:paraId="2F77322A"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7]</w:t>
      </w:r>
      <w:r w:rsidRPr="001F48A4">
        <w:rPr>
          <w:rFonts w:cs="Times New Roman"/>
          <w:noProof/>
        </w:rPr>
        <w:tab/>
        <w:t>M. Pérez Ramis y A. P. Moreno Beltrán, «Aplicación de la Ciencia de Datos para la predicción de la Demanda», 2017.</w:t>
      </w:r>
    </w:p>
    <w:p w14:paraId="0ACC4BBB"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8]</w:t>
      </w:r>
      <w:r w:rsidRPr="001F48A4">
        <w:rPr>
          <w:rFonts w:cs="Times New Roman"/>
          <w:noProof/>
        </w:rPr>
        <w:tab/>
        <w:t>«Decision tree in Machine Learning», 2024, [En línea]. Disponible en: https://www.geeksforgeeks.org/decision-tree-introduction-example/</w:t>
      </w:r>
    </w:p>
    <w:p w14:paraId="5A81E992"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9]</w:t>
      </w:r>
      <w:r w:rsidRPr="001F48A4">
        <w:rPr>
          <w:rFonts w:cs="Times New Roman"/>
          <w:noProof/>
        </w:rPr>
        <w:tab/>
        <w:t>Al Maverick, «Light Gradient Boosting Machine», 2023. https://samanemami.medium.com/light-gradient-boosting-machine-b4f1b9e3f7d1</w:t>
      </w:r>
    </w:p>
    <w:p w14:paraId="44EA7F6C"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0]</w:t>
      </w:r>
      <w:r w:rsidRPr="001F48A4">
        <w:rPr>
          <w:rFonts w:cs="Times New Roman"/>
          <w:noProof/>
        </w:rPr>
        <w:tab/>
        <w:t xml:space="preserve">Gonzalo Castillo, «Logística 4.0», </w:t>
      </w:r>
      <w:r w:rsidRPr="001F48A4">
        <w:rPr>
          <w:rFonts w:cs="Times New Roman"/>
          <w:i/>
          <w:iCs/>
          <w:noProof/>
        </w:rPr>
        <w:t>Innovación Digit. 360</w:t>
      </w:r>
      <w:r w:rsidRPr="001F48A4">
        <w:rPr>
          <w:rFonts w:cs="Times New Roman"/>
          <w:noProof/>
        </w:rPr>
        <w:t>, 2023, [En línea]. Disponible en: https://www.innovaciondigital360.com/industria-4-0/supply-chain/logistica-4-0-que-es-caracteristicas-beneficios-y-tecnologia/</w:t>
      </w:r>
    </w:p>
    <w:p w14:paraId="732735F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1]</w:t>
      </w:r>
      <w:r w:rsidRPr="001F48A4">
        <w:rPr>
          <w:rFonts w:cs="Times New Roman"/>
          <w:noProof/>
        </w:rPr>
        <w:tab/>
        <w:t>EAE Business School, «Descubre la Optimización de Inventario con Machine Learning», 2024. https://www.eaemadrid.com/es/blog/machine-learning</w:t>
      </w:r>
    </w:p>
    <w:p w14:paraId="424E158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2]</w:t>
      </w:r>
      <w:r w:rsidRPr="001F48A4">
        <w:rPr>
          <w:rFonts w:cs="Times New Roman"/>
          <w:noProof/>
        </w:rPr>
        <w:tab/>
        <w:t xml:space="preserve">«¿Qué es y para qué sirve un diagrama de Gantt? | Teamleader». </w:t>
      </w:r>
      <w:r w:rsidRPr="001F48A4">
        <w:rPr>
          <w:rFonts w:cs="Times New Roman"/>
          <w:noProof/>
        </w:rPr>
        <w:lastRenderedPageBreak/>
        <w:t>https://www.teamleader.es/blog/diagrama-de-gantt (accedido 20 de abril de 2023).</w:t>
      </w:r>
    </w:p>
    <w:p w14:paraId="489BC882"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3]</w:t>
      </w:r>
      <w:r w:rsidRPr="001F48A4">
        <w:rPr>
          <w:rFonts w:cs="Times New Roman"/>
          <w:noProof/>
        </w:rPr>
        <w:tab/>
        <w:t>Kaggle, «Inventory Analysis case study», 2023. https://www.kaggle.com/datasets/bhanupratapbiswas/inventory-analysis-case-study</w:t>
      </w:r>
    </w:p>
    <w:p w14:paraId="1B680A7B"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4]</w:t>
      </w:r>
      <w:r w:rsidRPr="001F48A4">
        <w:rPr>
          <w:rFonts w:cs="Times New Roman"/>
          <w:noProof/>
        </w:rPr>
        <w:tab/>
        <w:t>P. D. A. Library, «Pandas», 2024. https://pandas.pydata.org/</w:t>
      </w:r>
    </w:p>
    <w:p w14:paraId="0166CFB4"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5]</w:t>
      </w:r>
      <w:r w:rsidRPr="001F48A4">
        <w:rPr>
          <w:rFonts w:cs="Times New Roman"/>
          <w:noProof/>
        </w:rPr>
        <w:tab/>
        <w:t>«Numpy», 2024. https://numpy.org/</w:t>
      </w:r>
    </w:p>
    <w:p w14:paraId="603AD6A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6]</w:t>
      </w:r>
      <w:r w:rsidRPr="001F48A4">
        <w:rPr>
          <w:rFonts w:cs="Times New Roman"/>
          <w:noProof/>
        </w:rPr>
        <w:tab/>
        <w:t>Matplotlib, «Visualization with python», 2024. https://matplotlib.org/</w:t>
      </w:r>
    </w:p>
    <w:p w14:paraId="4C49893A"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7]</w:t>
      </w:r>
      <w:r w:rsidRPr="001F48A4">
        <w:rPr>
          <w:rFonts w:cs="Times New Roman"/>
          <w:noProof/>
        </w:rPr>
        <w:tab/>
        <w:t>Seaborn, «Seaborn: Statistical data visualization», 2024, [En línea]. Disponible en: https://seaborn.pydata.org/</w:t>
      </w:r>
    </w:p>
    <w:p w14:paraId="3C226317"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8]</w:t>
      </w:r>
      <w:r w:rsidRPr="001F48A4">
        <w:rPr>
          <w:rFonts w:cs="Times New Roman"/>
          <w:noProof/>
        </w:rPr>
        <w:tab/>
        <w:t>Pyexcel, «Let focus on data, instead of file formats», 2024. https://docs.pyexcel.org/en/latest/</w:t>
      </w:r>
    </w:p>
    <w:p w14:paraId="0E404E3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19]</w:t>
      </w:r>
      <w:r w:rsidRPr="001F48A4">
        <w:rPr>
          <w:rFonts w:cs="Times New Roman"/>
          <w:noProof/>
        </w:rPr>
        <w:tab/>
        <w:t>Microsoft, «Diseño de un modelo semántico en PowerBI», 2023. https://learn.microsoft.com/es-es/training/modules/design-model-power-bi/1-introduction</w:t>
      </w:r>
    </w:p>
    <w:p w14:paraId="540533D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0]</w:t>
      </w:r>
      <w:r w:rsidRPr="001F48A4">
        <w:rPr>
          <w:rFonts w:cs="Times New Roman"/>
          <w:noProof/>
        </w:rPr>
        <w:tab/>
        <w:t>Microsoft, «Crear y administras relaciones en PowerBI», 2024, [En línea]. Disponible en: https://learn.microsoft.com/es-es/power-bi/transform-model/desktop-create-and-manage-relationships</w:t>
      </w:r>
    </w:p>
    <w:p w14:paraId="66A2070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1]</w:t>
      </w:r>
      <w:r w:rsidRPr="001F48A4">
        <w:rPr>
          <w:rFonts w:cs="Times New Roman"/>
          <w:noProof/>
        </w:rPr>
        <w:tab/>
        <w:t xml:space="preserve">J. Quiroz, «El modelo relacional de bases de datos», </w:t>
      </w:r>
      <w:r w:rsidRPr="001F48A4">
        <w:rPr>
          <w:rFonts w:cs="Times New Roman"/>
          <w:i/>
          <w:iCs/>
          <w:noProof/>
        </w:rPr>
        <w:t>Boletín de Política Informática</w:t>
      </w:r>
      <w:r w:rsidRPr="001F48A4">
        <w:rPr>
          <w:rFonts w:cs="Times New Roman"/>
          <w:noProof/>
        </w:rPr>
        <w:t>, vol. 6, pp. 53-61, 2003.</w:t>
      </w:r>
    </w:p>
    <w:p w14:paraId="70F5A96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2]</w:t>
      </w:r>
      <w:r w:rsidRPr="001F48A4">
        <w:rPr>
          <w:rFonts w:cs="Times New Roman"/>
          <w:noProof/>
        </w:rPr>
        <w:tab/>
        <w:t>IBM, «Primary and foreign keys», 2023, [En línea]. Disponible en: https://www.ibm.com/docs/es/ida/9.1.2?topic=entities-primary-foreign-keys</w:t>
      </w:r>
    </w:p>
    <w:p w14:paraId="1B6FF3C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3]</w:t>
      </w:r>
      <w:r w:rsidRPr="001F48A4">
        <w:rPr>
          <w:rFonts w:cs="Times New Roman"/>
          <w:noProof/>
        </w:rPr>
        <w:tab/>
        <w:t>Microsoft learn, «Descripción del uso de Power BI para crear análisis controlados por datos», 2024. [En línea]. Disponible en: https://learn.microsoft.com/es-es/training/modules/introduction-power-bi/2-describe-using-power-bi-build-data-driven-analytics</w:t>
      </w:r>
    </w:p>
    <w:p w14:paraId="30E74DB1"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4]</w:t>
      </w:r>
      <w:r w:rsidRPr="001F48A4">
        <w:rPr>
          <w:rFonts w:cs="Times New Roman"/>
          <w:noProof/>
        </w:rPr>
        <w:tab/>
        <w:t>Microsoft learn, «Información general sobre DAX», 2024, [En línea]. Disponible en: https://learn.microsoft.com/es-es/dax/dax-overview</w:t>
      </w:r>
    </w:p>
    <w:p w14:paraId="349C4E93"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5]</w:t>
      </w:r>
      <w:r w:rsidRPr="001F48A4">
        <w:rPr>
          <w:rFonts w:cs="Times New Roman"/>
          <w:noProof/>
        </w:rPr>
        <w:tab/>
        <w:t>Microsoft, «Creación de una tabla de fechas», 2024, [En línea]. Disponible en: https://learn.microsoft.com/es-es/training/modules/design-model-power-bi/3-date-table</w:t>
      </w:r>
    </w:p>
    <w:p w14:paraId="6B7F3DFC"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6]</w:t>
      </w:r>
      <w:r w:rsidRPr="001F48A4">
        <w:rPr>
          <w:rFonts w:cs="Times New Roman"/>
          <w:noProof/>
        </w:rPr>
        <w:tab/>
        <w:t>Kurt Buhler, «Introducing the 3-30-300 rule for better reports», 2024, [En línea]. Disponible en: https://www.sqlbi.com/articles/introducing-the-3-30-300-rule-for-better-reports/</w:t>
      </w:r>
    </w:p>
    <w:p w14:paraId="0B79CB8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7]</w:t>
      </w:r>
      <w:r w:rsidRPr="001F48A4">
        <w:rPr>
          <w:rFonts w:cs="Times New Roman"/>
          <w:noProof/>
        </w:rPr>
        <w:tab/>
        <w:t>Microsoft learn, «Diseño de informes en Power BI», 2024, [En línea]. Disponible en: https://learn.microsoft.com/es-es/training/modules/power-bi-effective-reports/</w:t>
      </w:r>
    </w:p>
    <w:p w14:paraId="5A82ECB6"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lastRenderedPageBreak/>
        <w:t>[28]</w:t>
      </w:r>
      <w:r w:rsidRPr="001F48A4">
        <w:rPr>
          <w:rFonts w:cs="Times New Roman"/>
          <w:noProof/>
        </w:rPr>
        <w:tab/>
        <w:t>«Mejora de los diseños de informes de Power BI para la experiencia del usuario», 2024, [En línea]. Disponible en: https://learn.microsoft.com/es-es/training/modules/power-bi-effective-user-experience/</w:t>
      </w:r>
    </w:p>
    <w:p w14:paraId="6BBFF20F" w14:textId="77777777" w:rsidR="001F48A4" w:rsidRPr="001F48A4" w:rsidRDefault="001F48A4" w:rsidP="001F48A4">
      <w:pPr>
        <w:autoSpaceDE w:val="0"/>
        <w:autoSpaceDN w:val="0"/>
        <w:adjustRightInd w:val="0"/>
        <w:ind w:left="640" w:hanging="640"/>
        <w:rPr>
          <w:rFonts w:cs="Times New Roman"/>
          <w:noProof/>
        </w:rPr>
      </w:pPr>
      <w:r w:rsidRPr="001F48A4">
        <w:rPr>
          <w:rFonts w:cs="Times New Roman"/>
          <w:noProof/>
        </w:rPr>
        <w:t>[29]</w:t>
      </w:r>
      <w:r w:rsidRPr="001F48A4">
        <w:rPr>
          <w:rFonts w:cs="Times New Roman"/>
          <w:noProof/>
        </w:rPr>
        <w:tab/>
        <w:t xml:space="preserve">J. Astigarraga y V. Cruz-Alonso, «¡Se puede entender cómo funcionan Git y GitHub!», </w:t>
      </w:r>
      <w:r w:rsidRPr="001F48A4">
        <w:rPr>
          <w:rFonts w:cs="Times New Roman"/>
          <w:i/>
          <w:iCs/>
          <w:noProof/>
        </w:rPr>
        <w:t>Ecosistemas</w:t>
      </w:r>
      <w:r w:rsidRPr="001F48A4">
        <w:rPr>
          <w:rFonts w:cs="Times New Roman"/>
          <w:noProof/>
        </w:rPr>
        <w:t>, vol. 31, n.</w:t>
      </w:r>
      <w:r w:rsidRPr="001F48A4">
        <w:rPr>
          <w:rFonts w:cs="Times New Roman"/>
          <w:noProof/>
          <w:vertAlign w:val="superscript"/>
        </w:rPr>
        <w:t>o</w:t>
      </w:r>
      <w:r w:rsidRPr="001F48A4">
        <w:rPr>
          <w:rFonts w:cs="Times New Roman"/>
          <w:noProof/>
        </w:rPr>
        <w:t xml:space="preserve"> 1, pp. 1-6, 2022, doi: 10.7818/ECOS.2332.</w:t>
      </w:r>
    </w:p>
    <w:p w14:paraId="3DB61186" w14:textId="77777777" w:rsidR="001F48A4" w:rsidRPr="001F48A4" w:rsidRDefault="001F48A4" w:rsidP="001F48A4">
      <w:pPr>
        <w:autoSpaceDE w:val="0"/>
        <w:autoSpaceDN w:val="0"/>
        <w:adjustRightInd w:val="0"/>
        <w:ind w:left="640" w:hanging="640"/>
        <w:rPr>
          <w:noProof/>
        </w:rPr>
      </w:pPr>
      <w:r w:rsidRPr="001F48A4">
        <w:rPr>
          <w:rFonts w:cs="Times New Roman"/>
          <w:noProof/>
        </w:rPr>
        <w:t>[30]</w:t>
      </w:r>
      <w:r w:rsidRPr="001F48A4">
        <w:rPr>
          <w:rFonts w:cs="Times New Roman"/>
          <w:noProof/>
        </w:rPr>
        <w:tab/>
        <w:t>Github, «Uso de GitHub Codespaces en Visual Studio Code», 2024. https://docs.github.com/es/codespaces/developing-in-a-codespace/using-github-codespaces-in-visual-studio-code</w:t>
      </w:r>
    </w:p>
    <w:p w14:paraId="6E48BC2E" w14:textId="4C350C76" w:rsidR="001F48A4" w:rsidRDefault="001F48A4" w:rsidP="001F48A4">
      <w:r>
        <w:fldChar w:fldCharType="end"/>
      </w:r>
    </w:p>
    <w:p w14:paraId="34248906" w14:textId="6467698A" w:rsidR="00E85596" w:rsidRPr="00E37877" w:rsidRDefault="00E85596" w:rsidP="001F48A4">
      <w:pPr>
        <w:rPr>
          <w:rFonts w:eastAsia="Times New Roman" w:cs="Arial"/>
          <w:b/>
          <w:szCs w:val="28"/>
          <w:lang w:eastAsia="es-ES"/>
        </w:rPr>
      </w:pPr>
      <w:r w:rsidRPr="00E37877">
        <w:rPr>
          <w:rFonts w:eastAsia="Times New Roman" w:cs="Arial"/>
          <w:b/>
          <w:szCs w:val="28"/>
          <w:lang w:eastAsia="es-ES"/>
        </w:rPr>
        <w:br w:type="page"/>
      </w:r>
    </w:p>
    <w:tbl>
      <w:tblPr>
        <w:tblStyle w:val="Tablaconcuadrcula"/>
        <w:tblW w:w="893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tblGrid>
      <w:tr w:rsidR="00E85596" w:rsidRPr="00966006" w14:paraId="3CB2B6BC" w14:textId="77777777" w:rsidTr="00882BCC">
        <w:trPr>
          <w:trHeight w:val="418"/>
        </w:trPr>
        <w:tc>
          <w:tcPr>
            <w:tcW w:w="8931" w:type="dxa"/>
            <w:vAlign w:val="center"/>
          </w:tcPr>
          <w:p w14:paraId="028B7FCE" w14:textId="041A4DE4" w:rsidR="00E85596" w:rsidRPr="00371284" w:rsidRDefault="00E85596" w:rsidP="000451CD">
            <w:pPr>
              <w:pStyle w:val="Ttulo1"/>
              <w:rPr>
                <w:sz w:val="28"/>
              </w:rPr>
            </w:pPr>
            <w:bookmarkStart w:id="152" w:name="_Toc170056010"/>
            <w:bookmarkStart w:id="153" w:name="_Toc170110525"/>
            <w:r w:rsidRPr="00371284">
              <w:lastRenderedPageBreak/>
              <w:t>A</w:t>
            </w:r>
            <w:r w:rsidR="00371284">
              <w:t>NEXOS</w:t>
            </w:r>
            <w:bookmarkEnd w:id="152"/>
            <w:bookmarkEnd w:id="153"/>
          </w:p>
        </w:tc>
      </w:tr>
    </w:tbl>
    <w:p w14:paraId="3429106E" w14:textId="5EE97E4F" w:rsidR="00AD176E" w:rsidRDefault="00AD176E" w:rsidP="00AD176E">
      <w:pPr>
        <w:pStyle w:val="Cita"/>
        <w:rPr>
          <w:szCs w:val="24"/>
        </w:rPr>
      </w:pPr>
      <w:bookmarkStart w:id="154" w:name="_Ref168391689"/>
      <w:bookmarkStart w:id="155" w:name="_Toc169808224"/>
      <w:bookmarkStart w:id="156" w:name="_Toc170056011"/>
      <w:r w:rsidRPr="00AD176E">
        <w:rPr>
          <w:szCs w:val="24"/>
        </w:rPr>
        <w:t xml:space="preserve">Anexo </w:t>
      </w:r>
      <w:r w:rsidRPr="00AD176E">
        <w:rPr>
          <w:szCs w:val="24"/>
        </w:rPr>
        <w:fldChar w:fldCharType="begin"/>
      </w:r>
      <w:r w:rsidRPr="00AD176E">
        <w:rPr>
          <w:szCs w:val="24"/>
        </w:rPr>
        <w:instrText xml:space="preserve"> SEQ Anexo \* ALPHABETIC </w:instrText>
      </w:r>
      <w:r w:rsidRPr="00AD176E">
        <w:rPr>
          <w:szCs w:val="24"/>
        </w:rPr>
        <w:fldChar w:fldCharType="separate"/>
      </w:r>
      <w:r w:rsidR="00B202AF">
        <w:rPr>
          <w:noProof/>
          <w:szCs w:val="24"/>
        </w:rPr>
        <w:t>A</w:t>
      </w:r>
      <w:r w:rsidRPr="00AD176E">
        <w:rPr>
          <w:szCs w:val="24"/>
        </w:rPr>
        <w:fldChar w:fldCharType="end"/>
      </w:r>
      <w:bookmarkEnd w:id="154"/>
      <w:r w:rsidRPr="00AD176E">
        <w:rPr>
          <w:szCs w:val="24"/>
        </w:rPr>
        <w:t xml:space="preserve">: </w:t>
      </w:r>
      <w:bookmarkStart w:id="157" w:name="_Ref168391694"/>
      <w:r w:rsidRPr="00AD176E">
        <w:rPr>
          <w:szCs w:val="24"/>
        </w:rPr>
        <w:t>Descripción de las tablas del modelo</w:t>
      </w:r>
      <w:bookmarkEnd w:id="155"/>
      <w:bookmarkEnd w:id="156"/>
      <w:bookmarkEnd w:id="157"/>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AB5974"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59626565"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3F3F73" w:rsidRPr="00287A79" w14:paraId="79A15EF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0D9C1B"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2A8BA8" w14:textId="6E7A503F" w:rsidR="003F3F73"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w:t>
            </w:r>
          </w:p>
        </w:tc>
        <w:tc>
          <w:tcPr>
            <w:tcW w:w="5103" w:type="dxa"/>
            <w:vAlign w:val="center"/>
          </w:tcPr>
          <w:p w14:paraId="053C6954" w14:textId="530B9645"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ca del producto</w:t>
            </w:r>
          </w:p>
        </w:tc>
      </w:tr>
      <w:tr w:rsidR="00AD176E" w:rsidRPr="00AD176E" w14:paraId="38A699F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AB5974" w14:paraId="087C3AE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26C5F881" w:rsidR="00AD176E"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 xml:space="preserve">compra </w:t>
            </w:r>
            <w:r w:rsidRPr="00AD176E">
              <w:rPr>
                <w:rFonts w:ascii="Verdana" w:hAnsi="Verdana"/>
                <w:color w:val="000000"/>
                <w:sz w:val="18"/>
                <w:szCs w:val="18"/>
              </w:rPr>
              <w:t>unidad</w:t>
            </w:r>
          </w:p>
        </w:tc>
        <w:tc>
          <w:tcPr>
            <w:tcW w:w="5103" w:type="dxa"/>
            <w:vAlign w:val="center"/>
          </w:tcPr>
          <w:p w14:paraId="1A534B4B" w14:textId="3292E5A3" w:rsidR="00AD176E" w:rsidRPr="00AD176E" w:rsidRDefault="003F3F73" w:rsidP="00216D11">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 xml:space="preserve">compra </w:t>
            </w:r>
            <w:r w:rsidRPr="00AD176E">
              <w:rPr>
                <w:rFonts w:ascii="Verdana" w:hAnsi="Verdana"/>
                <w:color w:val="000000"/>
                <w:sz w:val="18"/>
                <w:szCs w:val="18"/>
              </w:rPr>
              <w:t>de cada producto</w:t>
            </w:r>
          </w:p>
        </w:tc>
      </w:tr>
      <w:tr w:rsidR="00AD176E" w:rsidRPr="00AB5974" w14:paraId="0C280D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31CA31B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sidR="003F3F73">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72C8606C" w14:textId="4A774148" w:rsidR="00AD176E" w:rsidRPr="00AD176E" w:rsidRDefault="003F3F73"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El precio de </w:t>
            </w:r>
            <w:r>
              <w:rPr>
                <w:rFonts w:ascii="Verdana" w:hAnsi="Verdana"/>
                <w:color w:val="000000"/>
                <w:sz w:val="18"/>
                <w:szCs w:val="18"/>
              </w:rPr>
              <w:t>venta</w:t>
            </w:r>
            <w:r w:rsidRPr="00AD176E">
              <w:rPr>
                <w:rFonts w:ascii="Verdana" w:hAnsi="Verdana"/>
                <w:color w:val="000000"/>
                <w:sz w:val="18"/>
                <w:szCs w:val="18"/>
              </w:rPr>
              <w:t xml:space="preserve"> de cada producto</w:t>
            </w:r>
          </w:p>
        </w:tc>
      </w:tr>
      <w:tr w:rsidR="003F3F73" w:rsidRPr="00AB5974" w14:paraId="29C802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2CD5C8" w14:textId="77777777" w:rsidR="003F3F73" w:rsidRPr="00AD176E" w:rsidRDefault="003F3F73"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7122449" w14:textId="58F83833"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Margen bruto</w:t>
            </w:r>
          </w:p>
        </w:tc>
        <w:tc>
          <w:tcPr>
            <w:tcW w:w="5103" w:type="dxa"/>
            <w:vAlign w:val="center"/>
          </w:tcPr>
          <w:p w14:paraId="3E06E690" w14:textId="7925FC0E" w:rsidR="003F3F73" w:rsidRPr="00AD176E" w:rsidRDefault="003F3F73"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l margen bruto por cada producto, es decir la resta entre el precio de venta y compra</w:t>
            </w:r>
          </w:p>
        </w:tc>
      </w:tr>
      <w:tr w:rsidR="003F3F73" w:rsidRPr="00AB5974" w14:paraId="1B41D9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0477F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B23A8" w14:textId="209F79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3313D792" w14:textId="2116513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3F3F73" w:rsidRPr="00AB5974" w14:paraId="38D15F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02822B0A" w:rsidR="003F3F73" w:rsidRPr="00AD176E" w:rsidRDefault="003F3F73" w:rsidP="003F3F73">
            <w:pPr>
              <w:pStyle w:val="NormalWeb"/>
              <w:spacing w:before="0" w:beforeAutospacing="0" w:after="0" w:afterAutospacing="0"/>
              <w:jc w:val="left"/>
              <w:textAlignment w:val="baseline"/>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 han dividido 5 categorías (</w:t>
            </w:r>
            <w:r>
              <w:rPr>
                <w:rFonts w:ascii="Verdana" w:hAnsi="Verdana"/>
                <w:color w:val="000000"/>
                <w:sz w:val="18"/>
                <w:szCs w:val="18"/>
              </w:rPr>
              <w:t xml:space="preserve">Low </w:t>
            </w:r>
            <w:proofErr w:type="spellStart"/>
            <w:r>
              <w:rPr>
                <w:rFonts w:ascii="Verdana" w:hAnsi="Verdana"/>
                <w:color w:val="000000"/>
                <w:sz w:val="18"/>
                <w:szCs w:val="18"/>
              </w:rPr>
              <w:t>cost</w:t>
            </w:r>
            <w:proofErr w:type="spellEnd"/>
            <w:r>
              <w:rPr>
                <w:rFonts w:ascii="Verdana" w:hAnsi="Verdana"/>
                <w:color w:val="000000"/>
                <w:sz w:val="18"/>
                <w:szCs w:val="18"/>
              </w:rPr>
              <w:t xml:space="preserve">, </w:t>
            </w:r>
            <w:proofErr w:type="spellStart"/>
            <w:r>
              <w:rPr>
                <w:rFonts w:ascii="Verdana" w:hAnsi="Verdana"/>
                <w:color w:val="000000"/>
                <w:sz w:val="18"/>
                <w:szCs w:val="18"/>
              </w:rPr>
              <w:t>economic</w:t>
            </w:r>
            <w:proofErr w:type="spellEnd"/>
            <w:r>
              <w:rPr>
                <w:rFonts w:ascii="Verdana" w:hAnsi="Verdana"/>
                <w:color w:val="000000"/>
                <w:sz w:val="18"/>
                <w:szCs w:val="18"/>
              </w:rPr>
              <w:t xml:space="preserve">, </w:t>
            </w:r>
            <w:proofErr w:type="spellStart"/>
            <w:r>
              <w:rPr>
                <w:rFonts w:ascii="Verdana" w:hAnsi="Verdana"/>
                <w:color w:val="000000"/>
                <w:sz w:val="18"/>
                <w:szCs w:val="18"/>
              </w:rPr>
              <w:t>intermediate</w:t>
            </w:r>
            <w:proofErr w:type="spellEnd"/>
            <w:r>
              <w:rPr>
                <w:rFonts w:ascii="Verdana" w:hAnsi="Verdana"/>
                <w:color w:val="000000"/>
                <w:sz w:val="18"/>
                <w:szCs w:val="18"/>
              </w:rPr>
              <w:t xml:space="preserve">, Premium y </w:t>
            </w:r>
            <w:proofErr w:type="spellStart"/>
            <w:r>
              <w:rPr>
                <w:rFonts w:ascii="Verdana" w:hAnsi="Verdana"/>
                <w:color w:val="000000"/>
                <w:sz w:val="18"/>
                <w:szCs w:val="18"/>
              </w:rPr>
              <w:t>luxury</w:t>
            </w:r>
            <w:proofErr w:type="spellEnd"/>
            <w:r w:rsidRPr="00AD176E">
              <w:rPr>
                <w:rFonts w:ascii="Verdana" w:hAnsi="Verdana"/>
                <w:color w:val="000000"/>
                <w:sz w:val="18"/>
                <w:szCs w:val="18"/>
              </w:rPr>
              <w:t xml:space="preserve">) dependiendo del precio unidad de cada producto </w:t>
            </w:r>
          </w:p>
        </w:tc>
      </w:tr>
      <w:tr w:rsidR="003F3F73" w:rsidRPr="00AB5974" w14:paraId="2EA6DA5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59E5A52"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w:t>
            </w:r>
          </w:p>
        </w:tc>
        <w:tc>
          <w:tcPr>
            <w:tcW w:w="1843" w:type="dxa"/>
            <w:vAlign w:val="center"/>
          </w:tcPr>
          <w:p w14:paraId="2532E70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2CD6271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20A9C1B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3F3F73" w:rsidRPr="00AB5974" w14:paraId="266021C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1BF95148"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w:t>
            </w:r>
          </w:p>
        </w:tc>
        <w:tc>
          <w:tcPr>
            <w:tcW w:w="1843" w:type="dxa"/>
            <w:vAlign w:val="center"/>
          </w:tcPr>
          <w:p w14:paraId="542A18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6DEFDF8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AD176E" w14:paraId="379C74C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3F3F73" w:rsidRPr="00AB5974" w14:paraId="376F3A2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46AFF965"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w:t>
            </w:r>
          </w:p>
        </w:tc>
        <w:tc>
          <w:tcPr>
            <w:tcW w:w="1843" w:type="dxa"/>
            <w:vAlign w:val="center"/>
          </w:tcPr>
          <w:p w14:paraId="7D99E17B" w14:textId="788CE2F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136C290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3F3F73" w:rsidRPr="00287A79" w14:paraId="5401D4F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8C220A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A6C590D" w14:textId="44007A0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Tienda</w:t>
            </w:r>
          </w:p>
        </w:tc>
        <w:tc>
          <w:tcPr>
            <w:tcW w:w="5103" w:type="dxa"/>
            <w:vAlign w:val="center"/>
          </w:tcPr>
          <w:p w14:paraId="19A11726" w14:textId="1CAEB68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ombre de la tienda</w:t>
            </w:r>
          </w:p>
        </w:tc>
      </w:tr>
      <w:tr w:rsidR="003F3F73" w:rsidRPr="00AB5974"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3F3F73" w:rsidRPr="00AB5974"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3F3F73" w:rsidRPr="00AB5974"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3F3F73"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3F3F73" w:rsidRPr="00AB5974"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36C6707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w:t>
            </w:r>
            <w:r>
              <w:rPr>
                <w:rFonts w:ascii="Verdana" w:hAnsi="Verdana"/>
                <w:color w:val="000000"/>
                <w:sz w:val="18"/>
                <w:szCs w:val="18"/>
              </w:rPr>
              <w:t>Mes</w:t>
            </w:r>
            <w:proofErr w:type="spellEnd"/>
          </w:p>
        </w:tc>
        <w:tc>
          <w:tcPr>
            <w:tcW w:w="5103" w:type="dxa"/>
            <w:vAlign w:val="center"/>
          </w:tcPr>
          <w:p w14:paraId="65977E1E" w14:textId="77777777" w:rsidR="003F3F73" w:rsidRPr="00AD176E" w:rsidRDefault="003F3F73" w:rsidP="003F3F73">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3F3F73" w:rsidRPr="00AB5974"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57E1F235"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NumSemana</w:t>
            </w:r>
            <w:proofErr w:type="spellEnd"/>
          </w:p>
        </w:tc>
        <w:tc>
          <w:tcPr>
            <w:tcW w:w="5103" w:type="dxa"/>
            <w:vAlign w:val="center"/>
          </w:tcPr>
          <w:p w14:paraId="48CAFF8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3F3F73" w:rsidRPr="00AB5974"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407C657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w:t>
            </w:r>
            <w:r>
              <w:rPr>
                <w:rFonts w:ascii="Verdana" w:hAnsi="Verdana"/>
                <w:color w:val="000000"/>
                <w:sz w:val="18"/>
                <w:szCs w:val="18"/>
              </w:rPr>
              <w:t>ía de la s</w:t>
            </w:r>
            <w:r w:rsidRPr="00AD176E">
              <w:rPr>
                <w:rFonts w:ascii="Verdana" w:hAnsi="Verdana"/>
                <w:color w:val="000000"/>
                <w:sz w:val="18"/>
                <w:szCs w:val="18"/>
              </w:rPr>
              <w:t>emana</w:t>
            </w:r>
          </w:p>
        </w:tc>
        <w:tc>
          <w:tcPr>
            <w:tcW w:w="5103" w:type="dxa"/>
            <w:vAlign w:val="center"/>
          </w:tcPr>
          <w:p w14:paraId="51B71A8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3F3F73"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3F3F73" w:rsidRPr="00AB5974"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5DEE6F6F"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Num</w:t>
            </w:r>
            <w:r w:rsidRPr="00AD176E">
              <w:rPr>
                <w:rFonts w:ascii="Verdana" w:hAnsi="Verdana"/>
                <w:color w:val="000000"/>
                <w:sz w:val="18"/>
                <w:szCs w:val="18"/>
              </w:rPr>
              <w:t>Día</w:t>
            </w:r>
            <w:proofErr w:type="spellEnd"/>
          </w:p>
        </w:tc>
        <w:tc>
          <w:tcPr>
            <w:tcW w:w="5103" w:type="dxa"/>
            <w:vAlign w:val="center"/>
          </w:tcPr>
          <w:p w14:paraId="04553B5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3F3F73" w:rsidRPr="00AB5974"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3F3F73" w:rsidRPr="00AD176E" w:rsidRDefault="003F3F73" w:rsidP="003F3F73">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0B50D7E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794EE227" w14:textId="7487712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w:t>
            </w:r>
          </w:p>
        </w:tc>
      </w:tr>
      <w:tr w:rsidR="003F3F73" w:rsidRPr="00AB5974"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57BFA933" w14:textId="289844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6ECAE3D0" w14:textId="0B0CE2E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w:t>
            </w:r>
          </w:p>
        </w:tc>
      </w:tr>
      <w:tr w:rsidR="003F3F73" w:rsidRPr="00AB5974"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6408FDBA"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Cliente</w:t>
            </w:r>
            <w:proofErr w:type="spellEnd"/>
          </w:p>
        </w:tc>
        <w:tc>
          <w:tcPr>
            <w:tcW w:w="5103" w:type="dxa"/>
            <w:vAlign w:val="center"/>
          </w:tcPr>
          <w:p w14:paraId="47FAAC86"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3F3F73" w:rsidRPr="00AB5974"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3F3F73" w:rsidRPr="00AD176E" w:rsidRDefault="003F3F73" w:rsidP="003F3F73">
            <w:pPr>
              <w:pStyle w:val="NormalWeb"/>
              <w:spacing w:before="0" w:after="0"/>
              <w:jc w:val="left"/>
              <w:rPr>
                <w:rFonts w:ascii="Verdana" w:hAnsi="Verdana"/>
                <w:color w:val="000000"/>
                <w:sz w:val="18"/>
                <w:szCs w:val="18"/>
              </w:rPr>
            </w:pPr>
          </w:p>
        </w:tc>
        <w:tc>
          <w:tcPr>
            <w:tcW w:w="1843" w:type="dxa"/>
            <w:vAlign w:val="center"/>
          </w:tcPr>
          <w:p w14:paraId="12BDBB0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3F3F73"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63079231"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c>
          <w:tcPr>
            <w:tcW w:w="5103" w:type="dxa"/>
            <w:vAlign w:val="center"/>
          </w:tcPr>
          <w:p w14:paraId="3231AF2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3F3F73" w:rsidRPr="00AB5974"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5E1173C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w:t>
            </w:r>
            <w:r>
              <w:rPr>
                <w:rFonts w:ascii="Verdana" w:hAnsi="Verdana"/>
                <w:color w:val="000000"/>
                <w:sz w:val="18"/>
                <w:szCs w:val="18"/>
              </w:rPr>
              <w:t xml:space="preserve"> venta</w:t>
            </w:r>
            <w:r w:rsidRPr="00AD176E">
              <w:rPr>
                <w:rFonts w:ascii="Verdana" w:hAnsi="Verdana"/>
                <w:color w:val="000000"/>
                <w:sz w:val="18"/>
                <w:szCs w:val="18"/>
              </w:rPr>
              <w:t xml:space="preserve"> unidad</w:t>
            </w:r>
          </w:p>
        </w:tc>
        <w:tc>
          <w:tcPr>
            <w:tcW w:w="5103" w:type="dxa"/>
            <w:vAlign w:val="center"/>
          </w:tcPr>
          <w:p w14:paraId="33C077C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3F3F73" w:rsidRPr="00AB5974"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07FEE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Precio </w:t>
            </w:r>
            <w:r>
              <w:rPr>
                <w:rFonts w:ascii="Verdana" w:hAnsi="Verdana"/>
                <w:color w:val="000000"/>
                <w:sz w:val="18"/>
                <w:szCs w:val="18"/>
              </w:rPr>
              <w:t>sin impuesto</w:t>
            </w:r>
          </w:p>
        </w:tc>
        <w:tc>
          <w:tcPr>
            <w:tcW w:w="5103" w:type="dxa"/>
            <w:vAlign w:val="center"/>
          </w:tcPr>
          <w:p w14:paraId="17004D17" w14:textId="07280C7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r>
              <w:rPr>
                <w:rFonts w:ascii="Verdana" w:hAnsi="Verdana"/>
                <w:color w:val="000000"/>
                <w:sz w:val="18"/>
                <w:szCs w:val="18"/>
              </w:rPr>
              <w:t>, pero sin tener en cuenta el impuesto</w:t>
            </w:r>
          </w:p>
        </w:tc>
      </w:tr>
      <w:tr w:rsidR="003F3F73"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3F3F73" w:rsidRPr="00AB5974"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4B1B15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Ventas</w:t>
            </w:r>
          </w:p>
        </w:tc>
        <w:tc>
          <w:tcPr>
            <w:tcW w:w="5103" w:type="dxa"/>
            <w:vAlign w:val="center"/>
          </w:tcPr>
          <w:p w14:paraId="2C2FE38B"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3F3F73" w:rsidRPr="00AB5974"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40DF934C"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w:t>
            </w:r>
          </w:p>
        </w:tc>
        <w:tc>
          <w:tcPr>
            <w:tcW w:w="1843" w:type="dxa"/>
            <w:vAlign w:val="center"/>
          </w:tcPr>
          <w:p w14:paraId="57A01EE5" w14:textId="3570BF74"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Tienda</w:t>
            </w:r>
          </w:p>
        </w:tc>
        <w:tc>
          <w:tcPr>
            <w:tcW w:w="5103" w:type="dxa"/>
            <w:vAlign w:val="center"/>
          </w:tcPr>
          <w:p w14:paraId="34CE1FCB" w14:textId="4A5016E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0E85A24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243029EC" w14:textId="3D881FDF"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oveedor</w:t>
            </w:r>
            <w:proofErr w:type="spellEnd"/>
          </w:p>
        </w:tc>
        <w:tc>
          <w:tcPr>
            <w:tcW w:w="5103" w:type="dxa"/>
            <w:vAlign w:val="center"/>
          </w:tcPr>
          <w:p w14:paraId="254710A1" w14:textId="7581989E"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veedor que se relaciona con la tabla </w:t>
            </w:r>
            <w:r>
              <w:rPr>
                <w:rFonts w:ascii="Verdana" w:hAnsi="Verdana"/>
                <w:color w:val="000000"/>
                <w:sz w:val="18"/>
                <w:szCs w:val="18"/>
              </w:rPr>
              <w:t>D</w:t>
            </w:r>
            <w:r w:rsidRPr="00AD176E">
              <w:rPr>
                <w:rFonts w:ascii="Verdana" w:hAnsi="Verdana"/>
                <w:color w:val="000000"/>
                <w:sz w:val="18"/>
                <w:szCs w:val="18"/>
              </w:rPr>
              <w:t>_PROVEEDOR</w:t>
            </w:r>
          </w:p>
        </w:tc>
      </w:tr>
      <w:tr w:rsidR="003F3F73" w:rsidRPr="00AB5974"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3F3F73" w:rsidRPr="00AB5974"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0A3E018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Fecha de la llegada del producto a planta, que se relaciona con </w:t>
            </w:r>
            <w:r>
              <w:rPr>
                <w:rFonts w:ascii="Verdana" w:hAnsi="Verdana"/>
                <w:color w:val="000000"/>
                <w:sz w:val="18"/>
                <w:szCs w:val="18"/>
              </w:rPr>
              <w:t>D</w:t>
            </w:r>
            <w:r w:rsidRPr="00AD176E">
              <w:rPr>
                <w:rFonts w:ascii="Verdana" w:hAnsi="Verdana"/>
                <w:color w:val="000000"/>
                <w:sz w:val="18"/>
                <w:szCs w:val="18"/>
              </w:rPr>
              <w:t>_CALENDARIO</w:t>
            </w:r>
          </w:p>
        </w:tc>
      </w:tr>
      <w:tr w:rsidR="003F3F73"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3F3F73"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3F3F73" w:rsidRPr="00AB5974"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3F3F73"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512155E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compradas</w:t>
            </w:r>
          </w:p>
        </w:tc>
        <w:tc>
          <w:tcPr>
            <w:tcW w:w="5103" w:type="dxa"/>
            <w:vAlign w:val="center"/>
          </w:tcPr>
          <w:p w14:paraId="40A9CB24"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3F3F73" w:rsidRPr="00AB5974"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612073D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compras</w:t>
            </w:r>
          </w:p>
        </w:tc>
        <w:tc>
          <w:tcPr>
            <w:tcW w:w="5103" w:type="dxa"/>
            <w:vAlign w:val="center"/>
          </w:tcPr>
          <w:p w14:paraId="36EB1490"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3F3F73" w:rsidRPr="00AB5974"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3F3F73" w:rsidRPr="00AB5974"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60F5980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Ciudad_tienda</w:t>
            </w:r>
            <w:proofErr w:type="spellEnd"/>
          </w:p>
        </w:tc>
        <w:tc>
          <w:tcPr>
            <w:tcW w:w="5103" w:type="dxa"/>
            <w:vAlign w:val="center"/>
          </w:tcPr>
          <w:p w14:paraId="495D1BE2" w14:textId="208EF3E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 la tienda que se relaciona con la tabla </w:t>
            </w:r>
            <w:r>
              <w:rPr>
                <w:rFonts w:ascii="Verdana" w:hAnsi="Verdana"/>
                <w:color w:val="000000"/>
                <w:sz w:val="18"/>
                <w:szCs w:val="18"/>
              </w:rPr>
              <w:t>D</w:t>
            </w:r>
            <w:r w:rsidRPr="00AD176E">
              <w:rPr>
                <w:rFonts w:ascii="Verdana" w:hAnsi="Verdana"/>
                <w:color w:val="000000"/>
                <w:sz w:val="18"/>
                <w:szCs w:val="18"/>
              </w:rPr>
              <w:t>_TIENDA</w:t>
            </w:r>
          </w:p>
        </w:tc>
      </w:tr>
      <w:tr w:rsidR="003F3F73" w:rsidRPr="00AB5974"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34FF1E09"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Pr>
                <w:rFonts w:ascii="Verdana" w:hAnsi="Verdana"/>
                <w:color w:val="000000"/>
                <w:sz w:val="18"/>
                <w:szCs w:val="18"/>
              </w:rPr>
              <w:t>Producto_marca</w:t>
            </w:r>
            <w:proofErr w:type="spellEnd"/>
          </w:p>
        </w:tc>
        <w:tc>
          <w:tcPr>
            <w:tcW w:w="5103" w:type="dxa"/>
            <w:vAlign w:val="center"/>
          </w:tcPr>
          <w:p w14:paraId="5F530447" w14:textId="6934EB7B"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producto que se relaciona con la tabla </w:t>
            </w:r>
            <w:r>
              <w:rPr>
                <w:rFonts w:ascii="Verdana" w:hAnsi="Verdana"/>
                <w:color w:val="000000"/>
                <w:sz w:val="18"/>
                <w:szCs w:val="18"/>
              </w:rPr>
              <w:t>D</w:t>
            </w:r>
            <w:r w:rsidRPr="00AD176E">
              <w:rPr>
                <w:rFonts w:ascii="Verdana" w:hAnsi="Verdana"/>
                <w:color w:val="000000"/>
                <w:sz w:val="18"/>
                <w:szCs w:val="18"/>
              </w:rPr>
              <w:t>_PRODUCTO</w:t>
            </w:r>
          </w:p>
        </w:tc>
      </w:tr>
      <w:tr w:rsidR="003F3F73" w:rsidRPr="00AB5974"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25757C98"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w:t>
            </w:r>
          </w:p>
        </w:tc>
        <w:tc>
          <w:tcPr>
            <w:tcW w:w="5103" w:type="dxa"/>
            <w:vAlign w:val="center"/>
          </w:tcPr>
          <w:p w14:paraId="37C1DCF2" w14:textId="77777777"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3F3F73" w:rsidRPr="00AB5974"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287E707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w:t>
            </w:r>
          </w:p>
        </w:tc>
        <w:tc>
          <w:tcPr>
            <w:tcW w:w="5103" w:type="dxa"/>
            <w:vAlign w:val="center"/>
          </w:tcPr>
          <w:p w14:paraId="277C7A03" w14:textId="7777777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3F3F73" w:rsidRPr="00AB5974"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4B824DE3"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w:t>
            </w:r>
          </w:p>
        </w:tc>
        <w:tc>
          <w:tcPr>
            <w:tcW w:w="5103" w:type="dxa"/>
            <w:vAlign w:val="center"/>
          </w:tcPr>
          <w:p w14:paraId="073BB93D" w14:textId="780791EB"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Estado donde se almacena el stock</w:t>
            </w:r>
          </w:p>
        </w:tc>
      </w:tr>
      <w:tr w:rsidR="003F3F73" w:rsidRPr="00AB5974" w14:paraId="4C394C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19C33111" w:rsidR="003F3F73" w:rsidRPr="00AD176E" w:rsidRDefault="003F3F73" w:rsidP="003F3F73">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w:t>
            </w:r>
            <w:r>
              <w:rPr>
                <w:rFonts w:ascii="Verdana" w:hAnsi="Verdana"/>
                <w:color w:val="000000"/>
                <w:sz w:val="18"/>
                <w:szCs w:val="18"/>
              </w:rPr>
              <w:t>FACTURAS</w:t>
            </w:r>
          </w:p>
        </w:tc>
        <w:tc>
          <w:tcPr>
            <w:tcW w:w="1843" w:type="dxa"/>
            <w:vAlign w:val="center"/>
          </w:tcPr>
          <w:p w14:paraId="53697F51" w14:textId="2CEF422D"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proofErr w:type="spellStart"/>
            <w:r w:rsidRPr="00AD176E">
              <w:rPr>
                <w:rFonts w:ascii="Verdana" w:hAnsi="Verdana"/>
                <w:color w:val="000000"/>
                <w:sz w:val="18"/>
                <w:szCs w:val="18"/>
              </w:rPr>
              <w:t>IdPr</w:t>
            </w:r>
            <w:r>
              <w:rPr>
                <w:rFonts w:ascii="Verdana" w:hAnsi="Verdana"/>
                <w:color w:val="000000"/>
                <w:sz w:val="18"/>
                <w:szCs w:val="18"/>
              </w:rPr>
              <w:t>oveedor</w:t>
            </w:r>
            <w:proofErr w:type="spellEnd"/>
          </w:p>
        </w:tc>
        <w:tc>
          <w:tcPr>
            <w:tcW w:w="5103" w:type="dxa"/>
            <w:vAlign w:val="center"/>
          </w:tcPr>
          <w:p w14:paraId="11462D01" w14:textId="1D7FBC3C"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lave foránea. Código del </w:t>
            </w:r>
            <w:r>
              <w:rPr>
                <w:rFonts w:ascii="Verdana" w:hAnsi="Verdana"/>
                <w:color w:val="000000"/>
                <w:sz w:val="18"/>
                <w:szCs w:val="18"/>
              </w:rPr>
              <w:t xml:space="preserve">proveedor </w:t>
            </w:r>
            <w:r w:rsidRPr="00AD176E">
              <w:rPr>
                <w:rFonts w:ascii="Verdana" w:hAnsi="Verdana"/>
                <w:color w:val="000000"/>
                <w:sz w:val="18"/>
                <w:szCs w:val="18"/>
              </w:rPr>
              <w:t xml:space="preserve">que se relaciona con la tabla </w:t>
            </w:r>
            <w:r>
              <w:rPr>
                <w:rFonts w:ascii="Verdana" w:hAnsi="Verdana"/>
                <w:color w:val="000000"/>
                <w:sz w:val="18"/>
                <w:szCs w:val="18"/>
              </w:rPr>
              <w:t>D_PROVEEDOR</w:t>
            </w:r>
          </w:p>
        </w:tc>
      </w:tr>
      <w:tr w:rsidR="003F3F73" w:rsidRPr="00AB5974" w14:paraId="211A322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61FDAB28"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factura</w:t>
            </w:r>
          </w:p>
        </w:tc>
        <w:tc>
          <w:tcPr>
            <w:tcW w:w="5103" w:type="dxa"/>
            <w:vAlign w:val="center"/>
          </w:tcPr>
          <w:p w14:paraId="62DF06F1" w14:textId="7DA363D0"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llegada de la factura</w:t>
            </w:r>
          </w:p>
        </w:tc>
      </w:tr>
      <w:tr w:rsidR="003F3F73" w:rsidRPr="00AB5974" w14:paraId="5107161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5BC6123"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Numero orden de compra</w:t>
            </w:r>
          </w:p>
        </w:tc>
        <w:tc>
          <w:tcPr>
            <w:tcW w:w="5103" w:type="dxa"/>
            <w:vAlign w:val="center"/>
          </w:tcPr>
          <w:p w14:paraId="1AFF5907" w14:textId="3AA970A2"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Número de la orden de compra</w:t>
            </w:r>
          </w:p>
        </w:tc>
      </w:tr>
      <w:tr w:rsidR="003F3F73" w:rsidRPr="00AB5974" w14:paraId="187D421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48B0FBE9"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color w:val="000000"/>
                <w:sz w:val="18"/>
                <w:szCs w:val="18"/>
              </w:rPr>
            </w:pPr>
            <w:r>
              <w:rPr>
                <w:sz w:val="18"/>
                <w:szCs w:val="18"/>
              </w:rPr>
              <w:t>Fecha orden de compra</w:t>
            </w:r>
          </w:p>
        </w:tc>
        <w:tc>
          <w:tcPr>
            <w:tcW w:w="5103" w:type="dxa"/>
            <w:vAlign w:val="center"/>
          </w:tcPr>
          <w:p w14:paraId="3107EF8A" w14:textId="40CDA8BC"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Fecha de cuando se emitió la orden de compra</w:t>
            </w:r>
          </w:p>
        </w:tc>
      </w:tr>
      <w:tr w:rsidR="003F3F73" w:rsidRPr="00AB5974" w14:paraId="294E747A"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42A8B4B6"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color w:val="000000"/>
                <w:sz w:val="18"/>
                <w:szCs w:val="18"/>
              </w:rPr>
            </w:pPr>
            <w:r>
              <w:rPr>
                <w:sz w:val="18"/>
                <w:szCs w:val="18"/>
              </w:rPr>
              <w:t>Fecha pago</w:t>
            </w:r>
          </w:p>
        </w:tc>
        <w:tc>
          <w:tcPr>
            <w:tcW w:w="5103" w:type="dxa"/>
            <w:vAlign w:val="center"/>
          </w:tcPr>
          <w:p w14:paraId="1FF58726" w14:textId="31981CF8"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 xml:space="preserve">Fecha de cuando se pago </w:t>
            </w:r>
          </w:p>
        </w:tc>
      </w:tr>
      <w:tr w:rsidR="003F3F73" w:rsidRPr="00287A79" w14:paraId="48BA0E25"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3A638704"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dades</w:t>
            </w:r>
          </w:p>
        </w:tc>
        <w:tc>
          <w:tcPr>
            <w:tcW w:w="5103" w:type="dxa"/>
            <w:vAlign w:val="center"/>
          </w:tcPr>
          <w:p w14:paraId="1077385D" w14:textId="3581CA1D" w:rsidR="003F3F73" w:rsidRPr="00AD176E" w:rsidRDefault="003F3F73" w:rsidP="003F3F73">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Unidades vendidas</w:t>
            </w:r>
          </w:p>
        </w:tc>
      </w:tr>
      <w:tr w:rsidR="003F3F73" w:rsidRPr="00287A79" w14:paraId="2C76666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53C5C88E" w:rsidR="003F3F73" w:rsidRPr="00AD176E" w:rsidRDefault="003F3F73" w:rsidP="003F3F73">
            <w:pPr>
              <w:jc w:val="left"/>
              <w:cnfStyle w:val="000000100000" w:firstRow="0" w:lastRow="0" w:firstColumn="0" w:lastColumn="0" w:oddVBand="0" w:evenVBand="0" w:oddHBand="1" w:evenHBand="0" w:firstRowFirstColumn="0" w:firstRowLastColumn="0" w:lastRowFirstColumn="0" w:lastRowLastColumn="0"/>
              <w:rPr>
                <w:sz w:val="18"/>
                <w:szCs w:val="18"/>
              </w:rPr>
            </w:pPr>
            <w:r w:rsidRPr="00AD176E">
              <w:rPr>
                <w:sz w:val="18"/>
                <w:szCs w:val="18"/>
              </w:rPr>
              <w:t>C</w:t>
            </w:r>
            <w:r>
              <w:rPr>
                <w:sz w:val="18"/>
                <w:szCs w:val="18"/>
              </w:rPr>
              <w:t>oste</w:t>
            </w:r>
          </w:p>
        </w:tc>
        <w:tc>
          <w:tcPr>
            <w:tcW w:w="5103" w:type="dxa"/>
            <w:vAlign w:val="center"/>
          </w:tcPr>
          <w:p w14:paraId="09736F02" w14:textId="201B8997" w:rsidR="003F3F73" w:rsidRPr="00AD176E" w:rsidRDefault="003F3F73" w:rsidP="003F3F73">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 la compra</w:t>
            </w:r>
          </w:p>
        </w:tc>
      </w:tr>
      <w:tr w:rsidR="003F3F73" w:rsidRPr="00287A79" w14:paraId="09BF869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3F3F73" w:rsidRPr="00AD176E" w:rsidRDefault="003F3F73" w:rsidP="003F3F73">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CD51193" w:rsidR="003F3F73" w:rsidRPr="00AD176E" w:rsidRDefault="003F3F73" w:rsidP="003F3F73">
            <w:pPr>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ransporte</w:t>
            </w:r>
          </w:p>
        </w:tc>
        <w:tc>
          <w:tcPr>
            <w:tcW w:w="5103" w:type="dxa"/>
            <w:vAlign w:val="center"/>
          </w:tcPr>
          <w:p w14:paraId="75A9AF85" w14:textId="70263B91" w:rsidR="003F3F73" w:rsidRPr="00AD176E" w:rsidRDefault="003F3F73" w:rsidP="003F3F73">
            <w:pPr>
              <w:pStyle w:val="NormalWeb"/>
              <w:spacing w:before="0" w:beforeAutospacing="0" w:after="0" w:afterAutospacing="0"/>
              <w:ind w:right="43"/>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Pr>
                <w:rFonts w:ascii="Verdana" w:hAnsi="Verdana"/>
                <w:color w:val="000000"/>
                <w:sz w:val="18"/>
                <w:szCs w:val="18"/>
              </w:rPr>
              <w:t>Coste del transporte</w:t>
            </w:r>
          </w:p>
        </w:tc>
      </w:tr>
    </w:tbl>
    <w:p w14:paraId="27000351" w14:textId="77777777" w:rsidR="003C2D6A" w:rsidRPr="00AD176E" w:rsidRDefault="003C2D6A" w:rsidP="00AD176E">
      <w:pPr>
        <w:rPr>
          <w:rStyle w:val="nfasissutil"/>
        </w:rPr>
      </w:pPr>
    </w:p>
    <w:p w14:paraId="133F477C" w14:textId="17E5147A" w:rsidR="00216D11" w:rsidRPr="00216D11" w:rsidRDefault="00216D11" w:rsidP="00216D11">
      <w:pPr>
        <w:pStyle w:val="Cita"/>
      </w:pPr>
      <w:bookmarkStart w:id="158" w:name="_Ref169244904"/>
      <w:bookmarkStart w:id="159" w:name="_Toc169808225"/>
      <w:bookmarkStart w:id="160" w:name="_Toc170056012"/>
      <w:r w:rsidRPr="00216D11">
        <w:t xml:space="preserve">Anexo </w:t>
      </w:r>
      <w:r>
        <w:fldChar w:fldCharType="begin"/>
      </w:r>
      <w:r w:rsidRPr="00216D11">
        <w:instrText xml:space="preserve"> SEQ Anexo \* ALPHABETIC </w:instrText>
      </w:r>
      <w:r>
        <w:fldChar w:fldCharType="separate"/>
      </w:r>
      <w:r w:rsidR="00B202AF">
        <w:rPr>
          <w:noProof/>
        </w:rPr>
        <w:t>B</w:t>
      </w:r>
      <w:r>
        <w:fldChar w:fldCharType="end"/>
      </w:r>
      <w:bookmarkEnd w:id="158"/>
      <w:r w:rsidRPr="00216D11">
        <w:t>: Descripción de las medidas calculadas</w:t>
      </w:r>
      <w:bookmarkEnd w:id="159"/>
      <w:bookmarkEnd w:id="160"/>
    </w:p>
    <w:tbl>
      <w:tblPr>
        <w:tblStyle w:val="Tablanormal1"/>
        <w:tblW w:w="0" w:type="auto"/>
        <w:tblLook w:val="04A0" w:firstRow="1" w:lastRow="0" w:firstColumn="1" w:lastColumn="0" w:noHBand="0" w:noVBand="1"/>
      </w:tblPr>
      <w:tblGrid>
        <w:gridCol w:w="1271"/>
        <w:gridCol w:w="2410"/>
        <w:gridCol w:w="5259"/>
      </w:tblGrid>
      <w:tr w:rsidR="00216D11" w:rsidRPr="00614C72" w14:paraId="2865834F" w14:textId="77777777" w:rsidTr="00B033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rPr>
            </w:pPr>
            <w:r w:rsidRPr="00614C72">
              <w:rPr>
                <w:rFonts w:eastAsia="Arial Narrow" w:cs="Arial"/>
                <w:sz w:val="18"/>
                <w:szCs w:val="18"/>
              </w:rPr>
              <w:t>Carpeta</w:t>
            </w:r>
          </w:p>
        </w:tc>
        <w:tc>
          <w:tcPr>
            <w:tcW w:w="2410"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Nombre</w:t>
            </w:r>
          </w:p>
        </w:tc>
        <w:tc>
          <w:tcPr>
            <w:tcW w:w="5259"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escripción</w:t>
            </w:r>
          </w:p>
        </w:tc>
      </w:tr>
      <w:tr w:rsidR="00E84506" w:rsidRPr="00AB5974" w14:paraId="5D66E35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9B1F1E2" w14:textId="38ADF9C2" w:rsidR="00E84506" w:rsidRPr="00614C72" w:rsidRDefault="00E84506" w:rsidP="005E3335">
            <w:pPr>
              <w:jc w:val="left"/>
              <w:rPr>
                <w:rFonts w:eastAsia="Arial Narrow" w:cs="Arial"/>
                <w:sz w:val="18"/>
                <w:szCs w:val="18"/>
              </w:rPr>
            </w:pPr>
            <w:r w:rsidRPr="00614C72">
              <w:rPr>
                <w:rFonts w:eastAsia="Arial Narrow" w:cs="Arial"/>
                <w:sz w:val="18"/>
                <w:szCs w:val="18"/>
              </w:rPr>
              <w:t>Compras</w:t>
            </w:r>
          </w:p>
        </w:tc>
        <w:tc>
          <w:tcPr>
            <w:tcW w:w="2410" w:type="dxa"/>
            <w:vAlign w:val="center"/>
          </w:tcPr>
          <w:p w14:paraId="3C0EFABB"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E84506">
              <w:rPr>
                <w:sz w:val="18"/>
                <w:szCs w:val="20"/>
                <w:lang w:eastAsia="es-ES"/>
              </w:rPr>
              <w:t>% coste frente al total</w:t>
            </w:r>
          </w:p>
          <w:p w14:paraId="5A992120" w14:textId="77777777"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p>
        </w:tc>
        <w:tc>
          <w:tcPr>
            <w:tcW w:w="5259" w:type="dxa"/>
            <w:vAlign w:val="center"/>
          </w:tcPr>
          <w:p w14:paraId="3F98A10A" w14:textId="7B9B1C46" w:rsidR="00E84506" w:rsidRDefault="00E84506"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l coste frente al coste total</w:t>
            </w:r>
          </w:p>
        </w:tc>
      </w:tr>
      <w:tr w:rsidR="00E84506" w:rsidRPr="00AB5974" w14:paraId="0A663CF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40E70E8" w14:textId="77777777" w:rsidR="00E84506" w:rsidRPr="00614C72" w:rsidRDefault="00E84506" w:rsidP="005E3335">
            <w:pPr>
              <w:jc w:val="left"/>
              <w:rPr>
                <w:rFonts w:eastAsia="Arial Narrow" w:cs="Arial"/>
                <w:sz w:val="18"/>
                <w:szCs w:val="18"/>
              </w:rPr>
            </w:pPr>
          </w:p>
        </w:tc>
        <w:tc>
          <w:tcPr>
            <w:tcW w:w="2410" w:type="dxa"/>
            <w:vAlign w:val="center"/>
          </w:tcPr>
          <w:p w14:paraId="4B6E139B" w14:textId="158DAE7A"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E84506">
              <w:rPr>
                <w:sz w:val="18"/>
                <w:szCs w:val="20"/>
                <w:lang w:eastAsia="es-ES"/>
              </w:rPr>
              <w:t>% unidades compradas frente al total</w:t>
            </w:r>
          </w:p>
          <w:p w14:paraId="290E364B"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p>
        </w:tc>
        <w:tc>
          <w:tcPr>
            <w:tcW w:w="5259" w:type="dxa"/>
            <w:vAlign w:val="center"/>
          </w:tcPr>
          <w:p w14:paraId="2145B610" w14:textId="161594FE" w:rsidR="00E84506" w:rsidRDefault="00E84506"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compradas frente a las unidades compradas en total</w:t>
            </w:r>
          </w:p>
        </w:tc>
      </w:tr>
      <w:tr w:rsidR="00E84506" w:rsidRPr="00AB5974" w14:paraId="3787D9A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E467303" w14:textId="77777777" w:rsidR="00E84506" w:rsidRPr="00614C72" w:rsidRDefault="00E84506" w:rsidP="00E84506">
            <w:pPr>
              <w:jc w:val="left"/>
              <w:rPr>
                <w:rFonts w:eastAsia="Arial Narrow" w:cs="Arial"/>
                <w:sz w:val="18"/>
                <w:szCs w:val="18"/>
              </w:rPr>
            </w:pPr>
          </w:p>
        </w:tc>
        <w:tc>
          <w:tcPr>
            <w:tcW w:w="2410" w:type="dxa"/>
            <w:vAlign w:val="center"/>
          </w:tcPr>
          <w:p w14:paraId="0FB70F36" w14:textId="247C7DE8"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sidRPr="00E84506">
              <w:rPr>
                <w:rFonts w:eastAsia="Arial Narrow" w:cs="Arial"/>
                <w:sz w:val="18"/>
                <w:szCs w:val="20"/>
              </w:rPr>
              <w:t>Coste compras</w:t>
            </w:r>
          </w:p>
        </w:tc>
        <w:tc>
          <w:tcPr>
            <w:tcW w:w="5259" w:type="dxa"/>
            <w:vAlign w:val="center"/>
          </w:tcPr>
          <w:p w14:paraId="7CCF4B47" w14:textId="2BAB8945"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l coste de las compras realizadas</w:t>
            </w:r>
          </w:p>
        </w:tc>
      </w:tr>
      <w:tr w:rsidR="00E84506" w:rsidRPr="00AB5974" w14:paraId="2D15ECC6"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61696FE" w14:textId="77777777" w:rsidR="00E84506" w:rsidRPr="00614C72" w:rsidRDefault="00E84506" w:rsidP="00E84506">
            <w:pPr>
              <w:jc w:val="left"/>
              <w:rPr>
                <w:rFonts w:eastAsia="Arial Narrow" w:cs="Arial"/>
                <w:sz w:val="18"/>
                <w:szCs w:val="18"/>
              </w:rPr>
            </w:pPr>
          </w:p>
        </w:tc>
        <w:tc>
          <w:tcPr>
            <w:tcW w:w="2410" w:type="dxa"/>
            <w:vAlign w:val="center"/>
          </w:tcPr>
          <w:p w14:paraId="7BAB41BF" w14:textId="6927DFC3"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Arial Narrow" w:cs="Arial"/>
                <w:sz w:val="18"/>
                <w:szCs w:val="20"/>
              </w:rPr>
            </w:pPr>
            <w:r w:rsidRPr="00E84506">
              <w:rPr>
                <w:rFonts w:eastAsia="Arial Narrow" w:cs="Arial"/>
                <w:sz w:val="18"/>
                <w:szCs w:val="20"/>
              </w:rPr>
              <w:t>Coste total</w:t>
            </w:r>
          </w:p>
        </w:tc>
        <w:tc>
          <w:tcPr>
            <w:tcW w:w="5259" w:type="dxa"/>
            <w:vAlign w:val="center"/>
          </w:tcPr>
          <w:p w14:paraId="7406346B" w14:textId="718571A9"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total en el periodo de enero y febrero, independientemente del filtro</w:t>
            </w:r>
          </w:p>
        </w:tc>
      </w:tr>
      <w:tr w:rsidR="00416A9B" w:rsidRPr="00AB5974" w14:paraId="017D9ABD"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5227304" w14:textId="77777777" w:rsidR="00416A9B" w:rsidRPr="00614C72" w:rsidRDefault="00416A9B" w:rsidP="00E84506">
            <w:pPr>
              <w:jc w:val="left"/>
              <w:rPr>
                <w:rFonts w:eastAsia="Arial Narrow" w:cs="Arial"/>
                <w:sz w:val="18"/>
                <w:szCs w:val="18"/>
              </w:rPr>
            </w:pPr>
          </w:p>
        </w:tc>
        <w:tc>
          <w:tcPr>
            <w:tcW w:w="2410" w:type="dxa"/>
            <w:vAlign w:val="center"/>
          </w:tcPr>
          <w:p w14:paraId="05A321A5" w14:textId="03522892" w:rsidR="00416A9B" w:rsidRPr="00E84506" w:rsidRDefault="00416A9B" w:rsidP="00E84506">
            <w:pPr>
              <w:cnfStyle w:val="000000100000" w:firstRow="0" w:lastRow="0" w:firstColumn="0" w:lastColumn="0" w:oddVBand="0" w:evenVBand="0" w:oddHBand="1" w:evenHBand="0" w:firstRowFirstColumn="0" w:firstRowLastColumn="0" w:lastRowFirstColumn="0" w:lastRowLastColumn="0"/>
              <w:rPr>
                <w:rFonts w:eastAsia="Arial Narrow" w:cs="Arial"/>
                <w:sz w:val="18"/>
                <w:szCs w:val="20"/>
              </w:rPr>
            </w:pPr>
            <w:r>
              <w:rPr>
                <w:rFonts w:eastAsia="Arial Narrow" w:cs="Arial"/>
                <w:sz w:val="18"/>
                <w:szCs w:val="20"/>
              </w:rPr>
              <w:t xml:space="preserve">Máximo </w:t>
            </w:r>
            <w:r w:rsidRPr="00E84506">
              <w:rPr>
                <w:rFonts w:eastAsia="Times New Roman" w:cs="Times New Roman"/>
                <w:color w:val="000000"/>
                <w:sz w:val="18"/>
                <w:szCs w:val="20"/>
                <w:lang w:eastAsia="es-ES"/>
              </w:rPr>
              <w:t>plazo de entrega</w:t>
            </w:r>
          </w:p>
        </w:tc>
        <w:tc>
          <w:tcPr>
            <w:tcW w:w="5259" w:type="dxa"/>
            <w:vAlign w:val="center"/>
          </w:tcPr>
          <w:p w14:paraId="5E4E6B77" w14:textId="77777777" w:rsidR="00416A9B" w:rsidRDefault="00416A9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p>
        </w:tc>
      </w:tr>
      <w:tr w:rsidR="00E84506" w:rsidRPr="00AB5974" w14:paraId="7A3C714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57BB7C6" w14:textId="77777777" w:rsidR="00E84506" w:rsidRPr="00614C72" w:rsidRDefault="00E84506" w:rsidP="00E84506">
            <w:pPr>
              <w:jc w:val="left"/>
              <w:rPr>
                <w:rFonts w:eastAsia="Arial Narrow" w:cs="Arial"/>
                <w:sz w:val="18"/>
                <w:szCs w:val="18"/>
              </w:rPr>
            </w:pPr>
          </w:p>
        </w:tc>
        <w:tc>
          <w:tcPr>
            <w:tcW w:w="2410" w:type="dxa"/>
            <w:vAlign w:val="center"/>
          </w:tcPr>
          <w:p w14:paraId="26462EC7" w14:textId="273E513F"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Media plazo de entrega</w:t>
            </w:r>
          </w:p>
        </w:tc>
        <w:tc>
          <w:tcPr>
            <w:tcW w:w="5259" w:type="dxa"/>
            <w:vAlign w:val="center"/>
          </w:tcPr>
          <w:p w14:paraId="6D7D47E8" w14:textId="63B40ECF"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media de días para entregar un producto desde que se ha realizado el pedido</w:t>
            </w:r>
          </w:p>
        </w:tc>
      </w:tr>
      <w:tr w:rsidR="00E84506" w:rsidRPr="00AB5974" w14:paraId="4B974B2E"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44C9F4" w14:textId="77777777" w:rsidR="00E84506" w:rsidRPr="00614C72" w:rsidRDefault="00E84506" w:rsidP="00E84506">
            <w:pPr>
              <w:jc w:val="left"/>
              <w:rPr>
                <w:rFonts w:eastAsia="Arial Narrow" w:cs="Arial"/>
                <w:sz w:val="18"/>
                <w:szCs w:val="18"/>
              </w:rPr>
            </w:pPr>
          </w:p>
        </w:tc>
        <w:tc>
          <w:tcPr>
            <w:tcW w:w="2410" w:type="dxa"/>
            <w:vAlign w:val="center"/>
          </w:tcPr>
          <w:p w14:paraId="7F0452EE" w14:textId="167CE2F9"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Precio compra unidad</w:t>
            </w:r>
          </w:p>
        </w:tc>
        <w:tc>
          <w:tcPr>
            <w:tcW w:w="5259" w:type="dxa"/>
            <w:vAlign w:val="center"/>
          </w:tcPr>
          <w:p w14:paraId="63EE64A0" w14:textId="31458C29"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precio de compra por unidad</w:t>
            </w:r>
          </w:p>
        </w:tc>
      </w:tr>
      <w:tr w:rsidR="00E84506" w:rsidRPr="00AB5974" w14:paraId="727F028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E59B25" w14:textId="77777777" w:rsidR="00E84506" w:rsidRPr="00614C72" w:rsidRDefault="00E84506" w:rsidP="00E84506">
            <w:pPr>
              <w:jc w:val="left"/>
              <w:rPr>
                <w:rFonts w:eastAsia="Arial Narrow" w:cs="Arial"/>
                <w:sz w:val="18"/>
                <w:szCs w:val="18"/>
              </w:rPr>
            </w:pPr>
          </w:p>
        </w:tc>
        <w:tc>
          <w:tcPr>
            <w:tcW w:w="2410" w:type="dxa"/>
            <w:vAlign w:val="center"/>
          </w:tcPr>
          <w:p w14:paraId="290FBF36"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sidRPr="00E84506">
              <w:rPr>
                <w:rFonts w:eastAsia="Times New Roman" w:cs="Times New Roman"/>
                <w:color w:val="000000"/>
                <w:sz w:val="18"/>
                <w:szCs w:val="20"/>
                <w:lang w:eastAsia="es-ES"/>
              </w:rPr>
              <w:t>Transporte</w:t>
            </w:r>
          </w:p>
          <w:p w14:paraId="577DB63A" w14:textId="77777777"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p>
        </w:tc>
        <w:tc>
          <w:tcPr>
            <w:tcW w:w="5259" w:type="dxa"/>
            <w:vAlign w:val="center"/>
          </w:tcPr>
          <w:p w14:paraId="0CC4BC78" w14:textId="24E185C1"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ste del transporte</w:t>
            </w:r>
          </w:p>
        </w:tc>
      </w:tr>
      <w:tr w:rsidR="00E84506" w:rsidRPr="00AB5974" w14:paraId="63F4F51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5746C6" w14:textId="77777777" w:rsidR="00E84506" w:rsidRPr="00614C72" w:rsidRDefault="00E84506" w:rsidP="00E84506">
            <w:pPr>
              <w:jc w:val="left"/>
              <w:rPr>
                <w:rFonts w:eastAsia="Arial Narrow" w:cs="Arial"/>
                <w:sz w:val="18"/>
                <w:szCs w:val="18"/>
              </w:rPr>
            </w:pPr>
          </w:p>
        </w:tc>
        <w:tc>
          <w:tcPr>
            <w:tcW w:w="2410" w:type="dxa"/>
            <w:vAlign w:val="center"/>
          </w:tcPr>
          <w:p w14:paraId="2242DB6B" w14:textId="4F1A966D" w:rsidR="00E84506" w:rsidRPr="00E84506" w:rsidRDefault="00E84506" w:rsidP="00E84506">
            <w:pPr>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sz w:val="18"/>
                <w:szCs w:val="20"/>
                <w:lang w:eastAsia="es-ES"/>
              </w:rPr>
            </w:pPr>
            <w:r w:rsidRPr="00E84506">
              <w:rPr>
                <w:rFonts w:eastAsia="Arial Narrow" w:cs="Arial"/>
                <w:sz w:val="18"/>
                <w:szCs w:val="20"/>
              </w:rPr>
              <w:t>Unidades compradas</w:t>
            </w:r>
          </w:p>
        </w:tc>
        <w:tc>
          <w:tcPr>
            <w:tcW w:w="5259" w:type="dxa"/>
            <w:vAlign w:val="center"/>
          </w:tcPr>
          <w:p w14:paraId="79E86844" w14:textId="4A09B5AE" w:rsidR="00E84506" w:rsidRDefault="00E84506"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Suma de la cantidad de compras registrada</w:t>
            </w:r>
          </w:p>
        </w:tc>
      </w:tr>
      <w:tr w:rsidR="00E84506" w:rsidRPr="00AB5974" w14:paraId="5E4091C7"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9735DA" w14:textId="77777777" w:rsidR="00E84506" w:rsidRPr="00614C72" w:rsidRDefault="00E84506" w:rsidP="00E84506">
            <w:pPr>
              <w:jc w:val="left"/>
              <w:rPr>
                <w:rFonts w:eastAsia="Arial Narrow" w:cs="Arial"/>
                <w:sz w:val="18"/>
                <w:szCs w:val="18"/>
              </w:rPr>
            </w:pPr>
          </w:p>
        </w:tc>
        <w:tc>
          <w:tcPr>
            <w:tcW w:w="2410" w:type="dxa"/>
            <w:vAlign w:val="center"/>
          </w:tcPr>
          <w:p w14:paraId="53F9DB63" w14:textId="5EACD534" w:rsidR="00E84506" w:rsidRPr="00E84506" w:rsidRDefault="00E84506" w:rsidP="00E84506">
            <w:pPr>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sz w:val="18"/>
                <w:szCs w:val="20"/>
                <w:lang w:eastAsia="es-ES"/>
              </w:rPr>
            </w:pPr>
            <w:r>
              <w:rPr>
                <w:rFonts w:eastAsia="Times New Roman" w:cs="Times New Roman"/>
                <w:color w:val="000000"/>
                <w:sz w:val="18"/>
                <w:szCs w:val="20"/>
                <w:lang w:eastAsia="es-ES"/>
              </w:rPr>
              <w:t>Unidades compradas en total</w:t>
            </w:r>
          </w:p>
        </w:tc>
        <w:tc>
          <w:tcPr>
            <w:tcW w:w="5259" w:type="dxa"/>
            <w:vAlign w:val="center"/>
          </w:tcPr>
          <w:p w14:paraId="33625416" w14:textId="184E0870" w:rsidR="00E84506" w:rsidRDefault="00E84506"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 la cantidad de unidades compradas, independientemente del filtro</w:t>
            </w:r>
          </w:p>
        </w:tc>
      </w:tr>
      <w:tr w:rsidR="00091BFB" w:rsidRPr="00AB5974" w14:paraId="47AA56D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BCA8112" w14:textId="676442D6" w:rsidR="00091BFB" w:rsidRPr="00614C72" w:rsidRDefault="00091BFB" w:rsidP="00E84506">
            <w:pPr>
              <w:jc w:val="left"/>
              <w:rPr>
                <w:rFonts w:eastAsia="Arial Narrow" w:cs="Arial"/>
                <w:sz w:val="18"/>
                <w:szCs w:val="18"/>
              </w:rPr>
            </w:pPr>
            <w:r>
              <w:rPr>
                <w:rFonts w:eastAsia="Arial Narrow" w:cs="Arial"/>
                <w:sz w:val="18"/>
                <w:szCs w:val="18"/>
              </w:rPr>
              <w:t>Margen</w:t>
            </w:r>
          </w:p>
        </w:tc>
        <w:tc>
          <w:tcPr>
            <w:tcW w:w="2410" w:type="dxa"/>
            <w:vAlign w:val="center"/>
          </w:tcPr>
          <w:p w14:paraId="12C64E1B" w14:textId="2D2A44E4"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 Beneficio</w:t>
            </w:r>
          </w:p>
        </w:tc>
        <w:tc>
          <w:tcPr>
            <w:tcW w:w="5259" w:type="dxa"/>
            <w:vAlign w:val="center"/>
          </w:tcPr>
          <w:p w14:paraId="5CAF2EFC" w14:textId="70CF3F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Beneficio bruto dividido entre las ventas</w:t>
            </w:r>
          </w:p>
        </w:tc>
      </w:tr>
      <w:tr w:rsidR="00091BFB" w:rsidRPr="00AB5974" w14:paraId="7F7457B4"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D7F84E" w14:textId="77777777" w:rsidR="00091BFB" w:rsidRPr="00614C72" w:rsidRDefault="00091BFB" w:rsidP="00E84506">
            <w:pPr>
              <w:jc w:val="left"/>
              <w:rPr>
                <w:rFonts w:eastAsia="Arial Narrow" w:cs="Arial"/>
                <w:sz w:val="18"/>
                <w:szCs w:val="18"/>
              </w:rPr>
            </w:pPr>
          </w:p>
        </w:tc>
        <w:tc>
          <w:tcPr>
            <w:tcW w:w="2410" w:type="dxa"/>
            <w:vAlign w:val="center"/>
          </w:tcPr>
          <w:p w14:paraId="665DA492" w14:textId="1FF85528"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Margen bruto</w:t>
            </w:r>
          </w:p>
        </w:tc>
        <w:tc>
          <w:tcPr>
            <w:tcW w:w="5259" w:type="dxa"/>
            <w:vAlign w:val="center"/>
          </w:tcPr>
          <w:p w14:paraId="317F65E2" w14:textId="55AF7A84"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Porcentaje de la diferencia entre las ventas y compras </w:t>
            </w:r>
            <w:r>
              <w:rPr>
                <w:rFonts w:eastAsia="Arial Narrow" w:cs="Arial"/>
                <w:sz w:val="18"/>
                <w:szCs w:val="18"/>
              </w:rPr>
              <w:lastRenderedPageBreak/>
              <w:t>frente a las ventas</w:t>
            </w:r>
          </w:p>
        </w:tc>
      </w:tr>
      <w:tr w:rsidR="00091BFB" w:rsidRPr="00AB5974" w14:paraId="189C6995"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770749" w14:textId="77777777" w:rsidR="00091BFB" w:rsidRPr="00614C72" w:rsidRDefault="00091BFB" w:rsidP="00E84506">
            <w:pPr>
              <w:jc w:val="left"/>
              <w:rPr>
                <w:rFonts w:eastAsia="Arial Narrow" w:cs="Arial"/>
                <w:sz w:val="18"/>
                <w:szCs w:val="18"/>
              </w:rPr>
            </w:pPr>
          </w:p>
        </w:tc>
        <w:tc>
          <w:tcPr>
            <w:tcW w:w="2410" w:type="dxa"/>
            <w:vAlign w:val="center"/>
          </w:tcPr>
          <w:p w14:paraId="155F609A" w14:textId="66BB8166"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Beneficio bruto</w:t>
            </w:r>
          </w:p>
        </w:tc>
        <w:tc>
          <w:tcPr>
            <w:tcW w:w="5259" w:type="dxa"/>
            <w:vAlign w:val="center"/>
          </w:tcPr>
          <w:p w14:paraId="0709A8C6" w14:textId="6B083545"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suma del beneficio considerando todas las ventas</w:t>
            </w:r>
          </w:p>
        </w:tc>
      </w:tr>
      <w:tr w:rsidR="00091BFB" w:rsidRPr="00AB5974" w14:paraId="52F87655"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A3376E" w14:textId="77777777" w:rsidR="00091BFB" w:rsidRPr="00614C72" w:rsidRDefault="00091BFB" w:rsidP="00E84506">
            <w:pPr>
              <w:jc w:val="left"/>
              <w:rPr>
                <w:rFonts w:eastAsia="Arial Narrow" w:cs="Arial"/>
                <w:sz w:val="18"/>
                <w:szCs w:val="18"/>
              </w:rPr>
            </w:pPr>
          </w:p>
        </w:tc>
        <w:tc>
          <w:tcPr>
            <w:tcW w:w="2410" w:type="dxa"/>
            <w:vAlign w:val="center"/>
          </w:tcPr>
          <w:p w14:paraId="2392371A" w14:textId="19A137A4"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Beneficio bruto unidad</w:t>
            </w:r>
          </w:p>
        </w:tc>
        <w:tc>
          <w:tcPr>
            <w:tcW w:w="5259" w:type="dxa"/>
            <w:vAlign w:val="center"/>
          </w:tcPr>
          <w:p w14:paraId="3B58A681" w14:textId="45D50627"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beneficio bruto por cada unidad vendida</w:t>
            </w:r>
          </w:p>
        </w:tc>
      </w:tr>
      <w:tr w:rsidR="00091BFB" w:rsidRPr="00AB5974" w14:paraId="611F2059"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BDA4BBF" w14:textId="77777777" w:rsidR="00091BFB" w:rsidRPr="00614C72" w:rsidRDefault="00091BFB" w:rsidP="00E84506">
            <w:pPr>
              <w:jc w:val="left"/>
              <w:rPr>
                <w:rFonts w:eastAsia="Arial Narrow" w:cs="Arial"/>
                <w:sz w:val="18"/>
                <w:szCs w:val="18"/>
              </w:rPr>
            </w:pPr>
          </w:p>
        </w:tc>
        <w:tc>
          <w:tcPr>
            <w:tcW w:w="2410" w:type="dxa"/>
            <w:vAlign w:val="center"/>
          </w:tcPr>
          <w:p w14:paraId="4098B587" w14:textId="58E0548F" w:rsidR="00091BFB" w:rsidRPr="00091BFB" w:rsidRDefault="00091BFB" w:rsidP="00091BFB">
            <w:pPr>
              <w:cnfStyle w:val="000000100000" w:firstRow="0" w:lastRow="0" w:firstColumn="0" w:lastColumn="0" w:oddVBand="0" w:evenVBand="0" w:oddHBand="1" w:evenHBand="0" w:firstRowFirstColumn="0" w:firstRowLastColumn="0" w:lastRowFirstColumn="0" w:lastRowLastColumn="0"/>
              <w:rPr>
                <w:sz w:val="18"/>
                <w:szCs w:val="20"/>
                <w:lang w:eastAsia="es-ES"/>
              </w:rPr>
            </w:pPr>
            <w:r w:rsidRPr="00091BFB">
              <w:rPr>
                <w:sz w:val="18"/>
                <w:szCs w:val="20"/>
                <w:lang w:eastAsia="es-ES"/>
              </w:rPr>
              <w:t>Margen bruto</w:t>
            </w:r>
          </w:p>
        </w:tc>
        <w:tc>
          <w:tcPr>
            <w:tcW w:w="5259" w:type="dxa"/>
            <w:vAlign w:val="center"/>
          </w:tcPr>
          <w:p w14:paraId="3D78DF66" w14:textId="4B50CC6F" w:rsidR="00091BFB" w:rsidRDefault="00091BFB"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resta entre las ventas y las compras</w:t>
            </w:r>
          </w:p>
        </w:tc>
      </w:tr>
      <w:tr w:rsidR="00091BFB" w:rsidRPr="00AB5974" w14:paraId="53A5B26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F160C0E" w14:textId="77777777" w:rsidR="00091BFB" w:rsidRPr="00614C72" w:rsidRDefault="00091BFB" w:rsidP="00E84506">
            <w:pPr>
              <w:jc w:val="left"/>
              <w:rPr>
                <w:rFonts w:eastAsia="Arial Narrow" w:cs="Arial"/>
                <w:sz w:val="18"/>
                <w:szCs w:val="18"/>
              </w:rPr>
            </w:pPr>
          </w:p>
        </w:tc>
        <w:tc>
          <w:tcPr>
            <w:tcW w:w="2410" w:type="dxa"/>
            <w:vAlign w:val="center"/>
          </w:tcPr>
          <w:p w14:paraId="225FDB82" w14:textId="62059A1D"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r w:rsidRPr="00091BFB">
              <w:rPr>
                <w:sz w:val="18"/>
                <w:szCs w:val="20"/>
                <w:lang w:eastAsia="es-ES"/>
              </w:rPr>
              <w:t xml:space="preserve">Margen promedio </w:t>
            </w:r>
          </w:p>
          <w:p w14:paraId="5BD92F14" w14:textId="77777777" w:rsidR="00091BFB" w:rsidRPr="00091BFB" w:rsidRDefault="00091BFB" w:rsidP="00091BFB">
            <w:pPr>
              <w:cnfStyle w:val="000000000000" w:firstRow="0" w:lastRow="0" w:firstColumn="0" w:lastColumn="0" w:oddVBand="0" w:evenVBand="0" w:oddHBand="0" w:evenHBand="0" w:firstRowFirstColumn="0" w:firstRowLastColumn="0" w:lastRowFirstColumn="0" w:lastRowLastColumn="0"/>
              <w:rPr>
                <w:sz w:val="18"/>
                <w:szCs w:val="20"/>
                <w:lang w:eastAsia="es-ES"/>
              </w:rPr>
            </w:pPr>
          </w:p>
        </w:tc>
        <w:tc>
          <w:tcPr>
            <w:tcW w:w="5259" w:type="dxa"/>
            <w:vAlign w:val="center"/>
          </w:tcPr>
          <w:p w14:paraId="35F002BC" w14:textId="003F8DEF" w:rsidR="00091BFB" w:rsidRDefault="00091BFB"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El margen promedio por unidad</w:t>
            </w:r>
          </w:p>
        </w:tc>
      </w:tr>
      <w:tr w:rsidR="002D2FD1" w:rsidRPr="00614C72" w14:paraId="05B3D844"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E84506" w:rsidRPr="00614C72" w:rsidRDefault="00E84506" w:rsidP="00E84506">
            <w:pPr>
              <w:jc w:val="left"/>
              <w:rPr>
                <w:rFonts w:eastAsia="Arial Narrow" w:cs="Arial"/>
                <w:sz w:val="18"/>
                <w:szCs w:val="18"/>
              </w:rPr>
            </w:pPr>
            <w:r w:rsidRPr="00614C72">
              <w:rPr>
                <w:rFonts w:eastAsia="Arial Narrow" w:cs="Arial"/>
                <w:sz w:val="18"/>
                <w:szCs w:val="18"/>
              </w:rPr>
              <w:t>Stock</w:t>
            </w:r>
          </w:p>
        </w:tc>
        <w:tc>
          <w:tcPr>
            <w:tcW w:w="2410" w:type="dxa"/>
            <w:vAlign w:val="center"/>
          </w:tcPr>
          <w:p w14:paraId="7B7A3B20" w14:textId="59194809" w:rsidR="00E84506" w:rsidRPr="005E2BCC" w:rsidRDefault="008D5835"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8D5835">
              <w:rPr>
                <w:rFonts w:eastAsia="Arial Narrow" w:cs="Arial"/>
                <w:sz w:val="18"/>
                <w:szCs w:val="18"/>
              </w:rPr>
              <w:t>Stock 01/01/2016</w:t>
            </w:r>
          </w:p>
        </w:tc>
        <w:tc>
          <w:tcPr>
            <w:tcW w:w="5259" w:type="dxa"/>
            <w:vAlign w:val="center"/>
          </w:tcPr>
          <w:p w14:paraId="7F449923" w14:textId="42FDCE12" w:rsidR="00E84506" w:rsidRPr="00614C72" w:rsidRDefault="005E2BCC" w:rsidP="00E84506">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1 de enero</w:t>
            </w:r>
          </w:p>
        </w:tc>
      </w:tr>
      <w:tr w:rsidR="008D5835" w:rsidRPr="00614C72" w14:paraId="0A973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BBEAFB6" w14:textId="77777777" w:rsidR="008D5835" w:rsidRPr="00614C72" w:rsidRDefault="008D5835" w:rsidP="00E84506">
            <w:pPr>
              <w:jc w:val="left"/>
              <w:rPr>
                <w:rFonts w:eastAsia="Arial Narrow" w:cs="Arial"/>
                <w:sz w:val="18"/>
                <w:szCs w:val="18"/>
              </w:rPr>
            </w:pPr>
          </w:p>
        </w:tc>
        <w:tc>
          <w:tcPr>
            <w:tcW w:w="2410" w:type="dxa"/>
            <w:vAlign w:val="center"/>
          </w:tcPr>
          <w:p w14:paraId="5D67C922" w14:textId="22BB9ED6" w:rsidR="008D5835" w:rsidRP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5E2BCC">
              <w:rPr>
                <w:rFonts w:eastAsia="Arial Narrow" w:cs="Arial"/>
                <w:sz w:val="18"/>
                <w:szCs w:val="18"/>
              </w:rPr>
              <w:t>Stock fin de mes</w:t>
            </w:r>
          </w:p>
        </w:tc>
        <w:tc>
          <w:tcPr>
            <w:tcW w:w="5259" w:type="dxa"/>
            <w:vAlign w:val="center"/>
          </w:tcPr>
          <w:p w14:paraId="719C0C78" w14:textId="3EE30FE7" w:rsidR="008D5835" w:rsidRDefault="005E2BCC" w:rsidP="00E84506">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La cantidad de stock por tienda el 31 de enero</w:t>
            </w:r>
          </w:p>
        </w:tc>
      </w:tr>
      <w:tr w:rsidR="005E2BCC" w:rsidRPr="00614C72" w14:paraId="55F4012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0A0A333" w14:textId="77777777" w:rsidR="005E2BCC" w:rsidRPr="00614C72" w:rsidRDefault="005E2BCC" w:rsidP="005E2BCC">
            <w:pPr>
              <w:jc w:val="left"/>
              <w:rPr>
                <w:rFonts w:eastAsia="Arial Narrow" w:cs="Arial"/>
                <w:sz w:val="18"/>
                <w:szCs w:val="18"/>
              </w:rPr>
            </w:pPr>
          </w:p>
        </w:tc>
        <w:tc>
          <w:tcPr>
            <w:tcW w:w="2410" w:type="dxa"/>
            <w:vAlign w:val="center"/>
          </w:tcPr>
          <w:p w14:paraId="0DA1D6A3" w14:textId="601981FC"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Stock optimo</w:t>
            </w:r>
          </w:p>
        </w:tc>
        <w:tc>
          <w:tcPr>
            <w:tcW w:w="5259" w:type="dxa"/>
            <w:vAlign w:val="center"/>
          </w:tcPr>
          <w:p w14:paraId="14B3EF67" w14:textId="4D9C91C3"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del stock óptimo</w:t>
            </w:r>
          </w:p>
        </w:tc>
      </w:tr>
      <w:tr w:rsidR="005E2BCC" w:rsidRPr="00614C72" w14:paraId="3F6640D3"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DCD6327" w14:textId="77777777" w:rsidR="005E2BCC" w:rsidRPr="00614C72" w:rsidRDefault="005E2BCC" w:rsidP="005E2BCC">
            <w:pPr>
              <w:jc w:val="left"/>
              <w:rPr>
                <w:rFonts w:eastAsia="Arial Narrow" w:cs="Arial"/>
                <w:sz w:val="18"/>
                <w:szCs w:val="18"/>
              </w:rPr>
            </w:pPr>
          </w:p>
        </w:tc>
        <w:tc>
          <w:tcPr>
            <w:tcW w:w="2410" w:type="dxa"/>
            <w:vAlign w:val="center"/>
          </w:tcPr>
          <w:p w14:paraId="4B61B9CA" w14:textId="3A8DABCE" w:rsidR="005E2BCC" w:rsidRPr="00614C72"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Stock seguridad</w:t>
            </w:r>
          </w:p>
        </w:tc>
        <w:tc>
          <w:tcPr>
            <w:tcW w:w="5259" w:type="dxa"/>
            <w:vAlign w:val="center"/>
          </w:tcPr>
          <w:p w14:paraId="7F216680" w14:textId="1A4656E1"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álculo del stock de seguridad </w:t>
            </w:r>
          </w:p>
        </w:tc>
      </w:tr>
      <w:tr w:rsidR="005E2BCC" w:rsidRPr="00614C72" w14:paraId="5E965B40"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8DF2F5A" w14:textId="77777777" w:rsidR="005E2BCC" w:rsidRPr="00614C72" w:rsidRDefault="005E2BCC" w:rsidP="005E2BCC">
            <w:pPr>
              <w:jc w:val="left"/>
              <w:rPr>
                <w:rFonts w:eastAsia="Arial Narrow" w:cs="Arial"/>
                <w:sz w:val="18"/>
                <w:szCs w:val="18"/>
              </w:rPr>
            </w:pPr>
          </w:p>
        </w:tc>
        <w:tc>
          <w:tcPr>
            <w:tcW w:w="2410" w:type="dxa"/>
            <w:vAlign w:val="center"/>
          </w:tcPr>
          <w:p w14:paraId="3528663D" w14:textId="5FC04360" w:rsidR="005E2BCC" w:rsidRPr="00614C72"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inventario</w:t>
            </w:r>
          </w:p>
        </w:tc>
        <w:tc>
          <w:tcPr>
            <w:tcW w:w="5259" w:type="dxa"/>
            <w:vAlign w:val="center"/>
          </w:tcPr>
          <w:p w14:paraId="69E70421" w14:textId="59189BE2"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Valor del inventario en dólares</w:t>
            </w:r>
          </w:p>
        </w:tc>
      </w:tr>
      <w:tr w:rsidR="005E2BCC" w:rsidRPr="00614C72" w14:paraId="5FAE092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11708AC5" w14:textId="70E2FCCD" w:rsidR="005E2BCC" w:rsidRPr="00614C72" w:rsidRDefault="005E2BCC" w:rsidP="005E2BCC">
            <w:pPr>
              <w:jc w:val="left"/>
              <w:rPr>
                <w:rFonts w:eastAsia="Arial Narrow" w:cs="Arial"/>
                <w:sz w:val="18"/>
                <w:szCs w:val="18"/>
              </w:rPr>
            </w:pPr>
            <w:r>
              <w:rPr>
                <w:rFonts w:eastAsia="Arial Narrow" w:cs="Arial"/>
                <w:sz w:val="18"/>
                <w:szCs w:val="18"/>
              </w:rPr>
              <w:t>Tiendas</w:t>
            </w:r>
          </w:p>
        </w:tc>
        <w:tc>
          <w:tcPr>
            <w:tcW w:w="2410" w:type="dxa"/>
            <w:vAlign w:val="center"/>
          </w:tcPr>
          <w:p w14:paraId="25887292" w14:textId="419EE0AF"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diferencia</w:t>
            </w:r>
          </w:p>
        </w:tc>
        <w:tc>
          <w:tcPr>
            <w:tcW w:w="5259" w:type="dxa"/>
            <w:vAlign w:val="center"/>
          </w:tcPr>
          <w:p w14:paraId="7EA01E0E" w14:textId="118A56A5"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diferencia entre las ventas y el objetivo</w:t>
            </w:r>
          </w:p>
        </w:tc>
      </w:tr>
      <w:tr w:rsidR="005E2BCC" w:rsidRPr="00614C72" w14:paraId="1327DE7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B93DD06" w14:textId="77777777" w:rsidR="005E2BCC" w:rsidRPr="00614C72" w:rsidRDefault="005E2BCC" w:rsidP="005E2BCC">
            <w:pPr>
              <w:jc w:val="left"/>
              <w:rPr>
                <w:rFonts w:eastAsia="Arial Narrow" w:cs="Arial"/>
                <w:sz w:val="18"/>
                <w:szCs w:val="18"/>
              </w:rPr>
            </w:pPr>
          </w:p>
        </w:tc>
        <w:tc>
          <w:tcPr>
            <w:tcW w:w="2410" w:type="dxa"/>
            <w:vAlign w:val="center"/>
          </w:tcPr>
          <w:p w14:paraId="6292FB88" w14:textId="0C06FAFD"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w:t>
            </w:r>
          </w:p>
        </w:tc>
        <w:tc>
          <w:tcPr>
            <w:tcW w:w="5259" w:type="dxa"/>
            <w:vAlign w:val="center"/>
          </w:tcPr>
          <w:p w14:paraId="3BC86DC4" w14:textId="2D8CA866"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tiendas que se encuentran en cada estado o ciudad</w:t>
            </w:r>
          </w:p>
        </w:tc>
      </w:tr>
      <w:tr w:rsidR="005E2BCC" w:rsidRPr="00614C72" w14:paraId="3150C5E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487BDCD" w14:textId="77777777" w:rsidR="005E2BCC" w:rsidRPr="00614C72" w:rsidRDefault="005E2BCC" w:rsidP="005E2BCC">
            <w:pPr>
              <w:jc w:val="left"/>
              <w:rPr>
                <w:rFonts w:eastAsia="Arial Narrow" w:cs="Arial"/>
                <w:sz w:val="18"/>
                <w:szCs w:val="18"/>
              </w:rPr>
            </w:pPr>
          </w:p>
        </w:tc>
        <w:tc>
          <w:tcPr>
            <w:tcW w:w="2410" w:type="dxa"/>
            <w:vAlign w:val="center"/>
          </w:tcPr>
          <w:p w14:paraId="4689498C" w14:textId="194825C3" w:rsidR="005E2BCC" w:rsidRDefault="005E2BCC"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Diferencia </w:t>
            </w:r>
          </w:p>
        </w:tc>
        <w:tc>
          <w:tcPr>
            <w:tcW w:w="5259" w:type="dxa"/>
            <w:vAlign w:val="center"/>
          </w:tcPr>
          <w:p w14:paraId="1BD7652A" w14:textId="4B8FA2AC" w:rsidR="005E2BCC"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Diferencia entre las ventas y el objetivo</w:t>
            </w:r>
          </w:p>
        </w:tc>
      </w:tr>
      <w:tr w:rsidR="005E2BCC" w:rsidRPr="00614C72" w14:paraId="04709B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9618768" w14:textId="77777777" w:rsidR="005E2BCC" w:rsidRPr="00614C72" w:rsidRDefault="005E2BCC" w:rsidP="005E2BCC">
            <w:pPr>
              <w:jc w:val="left"/>
              <w:rPr>
                <w:rFonts w:eastAsia="Arial Narrow" w:cs="Arial"/>
                <w:sz w:val="18"/>
                <w:szCs w:val="18"/>
              </w:rPr>
            </w:pPr>
          </w:p>
        </w:tc>
        <w:tc>
          <w:tcPr>
            <w:tcW w:w="2410" w:type="dxa"/>
            <w:vAlign w:val="center"/>
          </w:tcPr>
          <w:p w14:paraId="2D948AA8" w14:textId="074BE94A" w:rsidR="005E2BCC" w:rsidRDefault="005E2BCC"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bjetivo ventas</w:t>
            </w:r>
          </w:p>
        </w:tc>
        <w:tc>
          <w:tcPr>
            <w:tcW w:w="5259" w:type="dxa"/>
            <w:vAlign w:val="center"/>
          </w:tcPr>
          <w:p w14:paraId="36981BD5" w14:textId="4DA7B48A" w:rsidR="005E2BCC" w:rsidRDefault="006344F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O</w:t>
            </w:r>
            <w:r w:rsidR="002A1284">
              <w:rPr>
                <w:rFonts w:eastAsia="Arial Narrow" w:cs="Arial"/>
                <w:sz w:val="18"/>
                <w:szCs w:val="18"/>
              </w:rPr>
              <w:t>bjetivo de ventas definido por la empresa para cada tienda</w:t>
            </w:r>
          </w:p>
        </w:tc>
      </w:tr>
      <w:tr w:rsidR="005E2BCC" w:rsidRPr="00AB5974" w14:paraId="21D04FBF"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5E2BCC" w:rsidRPr="00614C72" w:rsidRDefault="005E2BCC" w:rsidP="005E2BCC">
            <w:pPr>
              <w:jc w:val="left"/>
              <w:rPr>
                <w:rFonts w:eastAsia="Arial Narrow" w:cs="Arial"/>
                <w:sz w:val="18"/>
                <w:szCs w:val="18"/>
              </w:rPr>
            </w:pPr>
            <w:r w:rsidRPr="00614C72">
              <w:rPr>
                <w:rFonts w:eastAsia="Arial Narrow" w:cs="Arial"/>
                <w:sz w:val="18"/>
                <w:szCs w:val="18"/>
              </w:rPr>
              <w:t>Ventas</w:t>
            </w:r>
          </w:p>
        </w:tc>
        <w:tc>
          <w:tcPr>
            <w:tcW w:w="2410" w:type="dxa"/>
            <w:vAlign w:val="center"/>
          </w:tcPr>
          <w:p w14:paraId="4D59E273" w14:textId="65B139AB" w:rsidR="005E2BCC" w:rsidRPr="00614C72" w:rsidRDefault="002A1284"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Unidades vendidas</w:t>
            </w:r>
          </w:p>
        </w:tc>
        <w:tc>
          <w:tcPr>
            <w:tcW w:w="5259" w:type="dxa"/>
            <w:vAlign w:val="center"/>
          </w:tcPr>
          <w:p w14:paraId="0C5130F8" w14:textId="77061C93" w:rsidR="005E2BCC" w:rsidRPr="00614C72" w:rsidRDefault="00B03358" w:rsidP="005E2BCC">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orcentaje de las unidades vendidas frente al total</w:t>
            </w:r>
          </w:p>
        </w:tc>
      </w:tr>
      <w:tr w:rsidR="002A1284" w:rsidRPr="00AB5974" w14:paraId="781283C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87CD77" w14:textId="77777777" w:rsidR="002A1284" w:rsidRPr="00614C72" w:rsidRDefault="002A1284" w:rsidP="005E2BCC">
            <w:pPr>
              <w:jc w:val="left"/>
              <w:rPr>
                <w:rFonts w:eastAsia="Arial Narrow" w:cs="Arial"/>
                <w:sz w:val="18"/>
                <w:szCs w:val="18"/>
              </w:rPr>
            </w:pPr>
          </w:p>
        </w:tc>
        <w:tc>
          <w:tcPr>
            <w:tcW w:w="2410" w:type="dxa"/>
            <w:vAlign w:val="center"/>
          </w:tcPr>
          <w:p w14:paraId="64E2145D" w14:textId="5E2C01D3" w:rsidR="002A1284" w:rsidRPr="00614C72" w:rsidRDefault="002A1284"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Ventas frente al total</w:t>
            </w:r>
          </w:p>
        </w:tc>
        <w:tc>
          <w:tcPr>
            <w:tcW w:w="5259" w:type="dxa"/>
            <w:vAlign w:val="center"/>
          </w:tcPr>
          <w:p w14:paraId="50340E39" w14:textId="155B9F97" w:rsidR="002A1284" w:rsidRDefault="00B03358" w:rsidP="005E2BCC">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Porcentaje de las ventas realizadas frente a la facturación total</w:t>
            </w:r>
          </w:p>
        </w:tc>
      </w:tr>
      <w:tr w:rsidR="002A1284" w:rsidRPr="00AB5974" w14:paraId="187F8EF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94B18B4" w14:textId="77777777" w:rsidR="002A1284" w:rsidRPr="00614C72" w:rsidRDefault="002A1284" w:rsidP="002A1284">
            <w:pPr>
              <w:jc w:val="left"/>
              <w:rPr>
                <w:rFonts w:eastAsia="Arial Narrow" w:cs="Arial"/>
                <w:sz w:val="18"/>
                <w:szCs w:val="18"/>
              </w:rPr>
            </w:pPr>
          </w:p>
        </w:tc>
        <w:tc>
          <w:tcPr>
            <w:tcW w:w="2410" w:type="dxa"/>
            <w:vAlign w:val="center"/>
          </w:tcPr>
          <w:p w14:paraId="40FF7DAB" w14:textId="3969F5C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Días con ventas</w:t>
            </w:r>
          </w:p>
        </w:tc>
        <w:tc>
          <w:tcPr>
            <w:tcW w:w="5259" w:type="dxa"/>
            <w:vAlign w:val="center"/>
          </w:tcPr>
          <w:p w14:paraId="2484DF84" w14:textId="5D552199"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 xml:space="preserve">Cantidad de días </w:t>
            </w:r>
            <w:r w:rsidR="00B03358">
              <w:rPr>
                <w:rFonts w:eastAsia="Arial Narrow" w:cs="Arial"/>
                <w:sz w:val="18"/>
                <w:szCs w:val="18"/>
              </w:rPr>
              <w:t>con ventas</w:t>
            </w:r>
            <w:r>
              <w:rPr>
                <w:rFonts w:eastAsia="Arial Narrow" w:cs="Arial"/>
                <w:sz w:val="18"/>
                <w:szCs w:val="18"/>
              </w:rPr>
              <w:t xml:space="preserve"> registra</w:t>
            </w:r>
            <w:r w:rsidR="00B03358">
              <w:rPr>
                <w:rFonts w:eastAsia="Arial Narrow" w:cs="Arial"/>
                <w:sz w:val="18"/>
                <w:szCs w:val="18"/>
              </w:rPr>
              <w:t>das</w:t>
            </w:r>
          </w:p>
        </w:tc>
      </w:tr>
      <w:tr w:rsidR="002A1284" w:rsidRPr="00AB5974" w14:paraId="78D77E93"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BC97324" w14:textId="77777777" w:rsidR="002A1284" w:rsidRPr="00614C72" w:rsidRDefault="002A1284" w:rsidP="002A1284">
            <w:pPr>
              <w:jc w:val="left"/>
              <w:rPr>
                <w:rFonts w:eastAsia="Arial Narrow" w:cs="Arial"/>
                <w:sz w:val="18"/>
                <w:szCs w:val="18"/>
              </w:rPr>
            </w:pPr>
          </w:p>
        </w:tc>
        <w:tc>
          <w:tcPr>
            <w:tcW w:w="2410" w:type="dxa"/>
            <w:vAlign w:val="center"/>
          </w:tcPr>
          <w:p w14:paraId="2A531834" w14:textId="79ACC2A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w:t>
            </w:r>
          </w:p>
        </w:tc>
        <w:tc>
          <w:tcPr>
            <w:tcW w:w="5259" w:type="dxa"/>
            <w:vAlign w:val="center"/>
          </w:tcPr>
          <w:p w14:paraId="50D43A90" w14:textId="50E93B42"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Facturación total de los meses de enero y febrero en dólares</w:t>
            </w:r>
          </w:p>
        </w:tc>
      </w:tr>
      <w:tr w:rsidR="002A1284" w:rsidRPr="00AB5974" w14:paraId="082CA569"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C422BA5" w14:textId="77777777" w:rsidR="002A1284" w:rsidRPr="00614C72" w:rsidRDefault="002A1284" w:rsidP="002A1284">
            <w:pPr>
              <w:jc w:val="left"/>
              <w:rPr>
                <w:rFonts w:eastAsia="Arial Narrow" w:cs="Arial"/>
                <w:sz w:val="18"/>
                <w:szCs w:val="18"/>
              </w:rPr>
            </w:pPr>
          </w:p>
        </w:tc>
        <w:tc>
          <w:tcPr>
            <w:tcW w:w="2410" w:type="dxa"/>
            <w:vAlign w:val="center"/>
          </w:tcPr>
          <w:p w14:paraId="71913B65" w14:textId="5D19A07C"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Impuesto</w:t>
            </w:r>
            <w:r>
              <w:rPr>
                <w:rFonts w:eastAsia="Arial Narrow" w:cs="Arial"/>
                <w:sz w:val="18"/>
                <w:szCs w:val="18"/>
              </w:rPr>
              <w:t xml:space="preserve"> en total</w:t>
            </w:r>
          </w:p>
        </w:tc>
        <w:tc>
          <w:tcPr>
            <w:tcW w:w="5259" w:type="dxa"/>
            <w:vAlign w:val="center"/>
          </w:tcPr>
          <w:p w14:paraId="6BA08574" w14:textId="29B02DB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Suma del impuesto por venta de alcohol</w:t>
            </w:r>
          </w:p>
        </w:tc>
      </w:tr>
      <w:tr w:rsidR="002A1284" w:rsidRPr="00AB5974" w14:paraId="2DB6F7D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075CF6" w14:textId="77777777" w:rsidR="002A1284" w:rsidRPr="00614C72" w:rsidRDefault="002A1284" w:rsidP="002A1284">
            <w:pPr>
              <w:jc w:val="left"/>
              <w:rPr>
                <w:rFonts w:eastAsia="Arial Narrow" w:cs="Arial"/>
                <w:sz w:val="18"/>
                <w:szCs w:val="18"/>
              </w:rPr>
            </w:pPr>
          </w:p>
        </w:tc>
        <w:tc>
          <w:tcPr>
            <w:tcW w:w="2410" w:type="dxa"/>
            <w:vAlign w:val="center"/>
          </w:tcPr>
          <w:p w14:paraId="058606E3" w14:textId="46CA0A4A"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unidad</w:t>
            </w:r>
          </w:p>
        </w:tc>
        <w:tc>
          <w:tcPr>
            <w:tcW w:w="5259" w:type="dxa"/>
            <w:vAlign w:val="center"/>
          </w:tcPr>
          <w:p w14:paraId="01C2EAD1" w14:textId="54B96008" w:rsidR="002A1284"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Impuesto de cada producto por venta de alcohol</w:t>
            </w:r>
          </w:p>
        </w:tc>
      </w:tr>
      <w:tr w:rsidR="002A1284" w:rsidRPr="00AB5974" w14:paraId="23FAC8D8"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2A1284" w:rsidRPr="00614C72" w:rsidRDefault="002A1284" w:rsidP="002A1284">
            <w:pPr>
              <w:jc w:val="left"/>
              <w:rPr>
                <w:rFonts w:eastAsia="Arial Narrow" w:cs="Arial"/>
                <w:sz w:val="18"/>
                <w:szCs w:val="18"/>
              </w:rPr>
            </w:pPr>
          </w:p>
        </w:tc>
        <w:tc>
          <w:tcPr>
            <w:tcW w:w="2410" w:type="dxa"/>
            <w:vAlign w:val="center"/>
          </w:tcPr>
          <w:p w14:paraId="51FC994F" w14:textId="7BBF6D60" w:rsidR="002A1284" w:rsidRPr="00614C72"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ecio venta</w:t>
            </w:r>
            <w:r>
              <w:rPr>
                <w:rFonts w:eastAsia="Arial Narrow" w:cs="Arial"/>
                <w:sz w:val="18"/>
                <w:szCs w:val="18"/>
              </w:rPr>
              <w:t xml:space="preserve"> por</w:t>
            </w:r>
            <w:r w:rsidRPr="00614C72">
              <w:rPr>
                <w:rFonts w:eastAsia="Arial Narrow" w:cs="Arial"/>
                <w:sz w:val="18"/>
                <w:szCs w:val="18"/>
              </w:rPr>
              <w:t xml:space="preserve"> unidad</w:t>
            </w:r>
          </w:p>
        </w:tc>
        <w:tc>
          <w:tcPr>
            <w:tcW w:w="5259" w:type="dxa"/>
            <w:vAlign w:val="center"/>
          </w:tcPr>
          <w:p w14:paraId="62925CB0" w14:textId="1CE993A8"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w:t>
            </w:r>
            <w:r w:rsidR="002A1284">
              <w:rPr>
                <w:rFonts w:eastAsia="Arial Narrow" w:cs="Arial"/>
                <w:sz w:val="18"/>
                <w:szCs w:val="18"/>
              </w:rPr>
              <w:t xml:space="preserve"> de compra por unidad</w:t>
            </w:r>
          </w:p>
        </w:tc>
      </w:tr>
      <w:tr w:rsidR="002A1284" w:rsidRPr="00AB5974" w14:paraId="15A2ABA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2A1284" w:rsidRPr="00614C72" w:rsidRDefault="002A1284" w:rsidP="002A1284">
            <w:pPr>
              <w:jc w:val="left"/>
              <w:rPr>
                <w:rFonts w:eastAsia="Arial Narrow" w:cs="Arial"/>
                <w:sz w:val="18"/>
                <w:szCs w:val="18"/>
              </w:rPr>
            </w:pPr>
          </w:p>
        </w:tc>
        <w:tc>
          <w:tcPr>
            <w:tcW w:w="2410" w:type="dxa"/>
            <w:vAlign w:val="center"/>
          </w:tcPr>
          <w:p w14:paraId="68ADCEB3" w14:textId="08EC8D06"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w:t>
            </w:r>
          </w:p>
        </w:tc>
        <w:tc>
          <w:tcPr>
            <w:tcW w:w="5259" w:type="dxa"/>
            <w:vAlign w:val="center"/>
          </w:tcPr>
          <w:p w14:paraId="6EDFAAA7" w14:textId="3A54BACD"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ntidad de las unidades vendidas</w:t>
            </w:r>
          </w:p>
        </w:tc>
      </w:tr>
      <w:tr w:rsidR="002A1284" w:rsidRPr="00AB5974" w14:paraId="38699741"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503FB46B" w14:textId="77777777" w:rsidR="002A1284" w:rsidRPr="00614C72" w:rsidRDefault="002A1284" w:rsidP="002A1284">
            <w:pPr>
              <w:jc w:val="left"/>
              <w:rPr>
                <w:rFonts w:eastAsia="Arial Narrow" w:cs="Arial"/>
                <w:sz w:val="18"/>
                <w:szCs w:val="18"/>
              </w:rPr>
            </w:pPr>
          </w:p>
        </w:tc>
        <w:tc>
          <w:tcPr>
            <w:tcW w:w="2410" w:type="dxa"/>
            <w:vAlign w:val="center"/>
          </w:tcPr>
          <w:p w14:paraId="36F95FBD" w14:textId="52534EC3"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Ventas diarias</w:t>
            </w:r>
          </w:p>
        </w:tc>
        <w:tc>
          <w:tcPr>
            <w:tcW w:w="5259" w:type="dxa"/>
            <w:vAlign w:val="center"/>
          </w:tcPr>
          <w:p w14:paraId="17DA9A99" w14:textId="61017138" w:rsidR="002A1284" w:rsidRDefault="002A1284"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de la división entre la cantidad de ventas en total y el número de días con ventas</w:t>
            </w:r>
          </w:p>
        </w:tc>
      </w:tr>
      <w:tr w:rsidR="002A1284" w:rsidRPr="00AB5974" w14:paraId="19A385B7"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2A1284" w:rsidRPr="00614C72" w:rsidRDefault="002A1284" w:rsidP="002A1284">
            <w:pPr>
              <w:jc w:val="left"/>
              <w:rPr>
                <w:rFonts w:eastAsia="Arial Narrow" w:cs="Arial"/>
                <w:sz w:val="18"/>
                <w:szCs w:val="18"/>
              </w:rPr>
            </w:pPr>
          </w:p>
        </w:tc>
        <w:tc>
          <w:tcPr>
            <w:tcW w:w="2410" w:type="dxa"/>
            <w:vAlign w:val="center"/>
          </w:tcPr>
          <w:p w14:paraId="3F10913B" w14:textId="4502294F" w:rsidR="002A1284" w:rsidRPr="00614C72" w:rsidRDefault="002A1284"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Unidades vendidas en total</w:t>
            </w:r>
          </w:p>
        </w:tc>
        <w:tc>
          <w:tcPr>
            <w:tcW w:w="5259" w:type="dxa"/>
            <w:vAlign w:val="center"/>
          </w:tcPr>
          <w:p w14:paraId="79A06730" w14:textId="23669E53"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 xml:space="preserve">Unidades vendidas en total el </w:t>
            </w:r>
            <w:proofErr w:type="spellStart"/>
            <w:r>
              <w:rPr>
                <w:rFonts w:eastAsia="Arial Narrow" w:cs="Arial"/>
                <w:sz w:val="18"/>
                <w:szCs w:val="18"/>
              </w:rPr>
              <w:t>mese</w:t>
            </w:r>
            <w:proofErr w:type="spellEnd"/>
            <w:r>
              <w:rPr>
                <w:rFonts w:eastAsia="Arial Narrow" w:cs="Arial"/>
                <w:sz w:val="18"/>
                <w:szCs w:val="18"/>
              </w:rPr>
              <w:t xml:space="preserve"> de enero y febrero</w:t>
            </w:r>
          </w:p>
        </w:tc>
      </w:tr>
      <w:tr w:rsidR="002A1284" w:rsidRPr="00AB5974" w14:paraId="334FE66D"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2A1284" w:rsidRPr="00614C72" w:rsidRDefault="002A1284" w:rsidP="002A1284">
            <w:pPr>
              <w:jc w:val="left"/>
              <w:rPr>
                <w:rFonts w:eastAsia="Arial Narrow" w:cs="Arial"/>
                <w:sz w:val="18"/>
                <w:szCs w:val="18"/>
              </w:rPr>
            </w:pPr>
          </w:p>
        </w:tc>
        <w:tc>
          <w:tcPr>
            <w:tcW w:w="2410" w:type="dxa"/>
            <w:vAlign w:val="center"/>
          </w:tcPr>
          <w:p w14:paraId="45A62660" w14:textId="169B7D7D"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Ventas</w:t>
            </w:r>
          </w:p>
        </w:tc>
        <w:tc>
          <w:tcPr>
            <w:tcW w:w="5259" w:type="dxa"/>
            <w:vAlign w:val="center"/>
          </w:tcPr>
          <w:p w14:paraId="121B1060" w14:textId="06B8D4DE" w:rsidR="002A1284" w:rsidRPr="00614C72" w:rsidRDefault="00B03358" w:rsidP="002A1284">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Precio de las ventas en dólares</w:t>
            </w:r>
          </w:p>
        </w:tc>
      </w:tr>
      <w:tr w:rsidR="002A1284" w:rsidRPr="00AB5974" w14:paraId="2360FD52"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2A1284" w:rsidRPr="00614C72" w:rsidRDefault="002A1284" w:rsidP="002A1284">
            <w:pPr>
              <w:jc w:val="left"/>
              <w:rPr>
                <w:rFonts w:eastAsia="Arial Narrow" w:cs="Arial"/>
                <w:sz w:val="18"/>
                <w:szCs w:val="18"/>
              </w:rPr>
            </w:pPr>
            <w:r w:rsidRPr="00614C72">
              <w:rPr>
                <w:rFonts w:eastAsia="Arial Narrow" w:cs="Arial"/>
                <w:sz w:val="18"/>
                <w:szCs w:val="18"/>
              </w:rPr>
              <w:t>Utilidad</w:t>
            </w:r>
          </w:p>
        </w:tc>
        <w:tc>
          <w:tcPr>
            <w:tcW w:w="2410" w:type="dxa"/>
            <w:vAlign w:val="center"/>
          </w:tcPr>
          <w:p w14:paraId="72749161" w14:textId="42FD697F"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ategoría seleccionada</w:t>
            </w:r>
          </w:p>
        </w:tc>
        <w:tc>
          <w:tcPr>
            <w:tcW w:w="5259" w:type="dxa"/>
            <w:vAlign w:val="center"/>
          </w:tcPr>
          <w:p w14:paraId="7CFA24C1" w14:textId="45961A99" w:rsidR="002A1284" w:rsidRPr="00614C72" w:rsidRDefault="00B03358" w:rsidP="002A1284">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la categoría que ha seleccionado el usuario en el filtro</w:t>
            </w:r>
          </w:p>
        </w:tc>
      </w:tr>
      <w:tr w:rsidR="00B03358" w:rsidRPr="00AB5974" w14:paraId="48191D3B"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FAB13A4" w14:textId="77777777" w:rsidR="00B03358" w:rsidRPr="00614C72" w:rsidRDefault="00B03358" w:rsidP="00B03358">
            <w:pPr>
              <w:jc w:val="left"/>
              <w:rPr>
                <w:rFonts w:eastAsia="Arial Narrow" w:cs="Arial"/>
                <w:sz w:val="18"/>
                <w:szCs w:val="18"/>
              </w:rPr>
            </w:pPr>
          </w:p>
        </w:tc>
        <w:tc>
          <w:tcPr>
            <w:tcW w:w="2410" w:type="dxa"/>
            <w:vAlign w:val="center"/>
          </w:tcPr>
          <w:p w14:paraId="711D5FE1" w14:textId="49E20F76"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Ciudad seleccionada</w:t>
            </w:r>
          </w:p>
        </w:tc>
        <w:tc>
          <w:tcPr>
            <w:tcW w:w="5259" w:type="dxa"/>
            <w:vAlign w:val="center"/>
          </w:tcPr>
          <w:p w14:paraId="0EF42AC2" w14:textId="0077F604" w:rsidR="00B03358"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ciudad que ha seleccionado el usuario en el filtro</w:t>
            </w:r>
          </w:p>
        </w:tc>
      </w:tr>
      <w:tr w:rsidR="00B03358" w:rsidRPr="00AB5974" w14:paraId="3D1E1931"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B03358" w:rsidRPr="00614C72" w:rsidRDefault="00B03358" w:rsidP="00B03358">
            <w:pPr>
              <w:jc w:val="left"/>
              <w:rPr>
                <w:rFonts w:eastAsia="Arial Narrow" w:cs="Arial"/>
                <w:sz w:val="18"/>
                <w:szCs w:val="18"/>
              </w:rPr>
            </w:pPr>
          </w:p>
        </w:tc>
        <w:tc>
          <w:tcPr>
            <w:tcW w:w="2410" w:type="dxa"/>
            <w:vAlign w:val="center"/>
          </w:tcPr>
          <w:p w14:paraId="58573EAC" w14:textId="7357BCA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Cliente seleccionado</w:t>
            </w:r>
          </w:p>
        </w:tc>
        <w:tc>
          <w:tcPr>
            <w:tcW w:w="5259" w:type="dxa"/>
            <w:vAlign w:val="center"/>
          </w:tcPr>
          <w:p w14:paraId="260C3370" w14:textId="3AC3C420"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cliente que ha seleccionado el usuario en el filtro</w:t>
            </w:r>
          </w:p>
        </w:tc>
      </w:tr>
      <w:tr w:rsidR="00B03358" w:rsidRPr="00AB5974" w14:paraId="1847589C"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B03358" w:rsidRPr="00614C72" w:rsidRDefault="00B03358" w:rsidP="00B03358">
            <w:pPr>
              <w:jc w:val="left"/>
              <w:rPr>
                <w:rFonts w:eastAsia="Arial Narrow" w:cs="Arial"/>
                <w:sz w:val="18"/>
                <w:szCs w:val="18"/>
              </w:rPr>
            </w:pPr>
          </w:p>
        </w:tc>
        <w:tc>
          <w:tcPr>
            <w:tcW w:w="2410" w:type="dxa"/>
            <w:vAlign w:val="center"/>
          </w:tcPr>
          <w:p w14:paraId="5173C1AB" w14:textId="521A81C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Producto seleccionado</w:t>
            </w:r>
          </w:p>
        </w:tc>
        <w:tc>
          <w:tcPr>
            <w:tcW w:w="5259" w:type="dxa"/>
            <w:vAlign w:val="center"/>
          </w:tcPr>
          <w:p w14:paraId="60D9A2CC" w14:textId="68081C0C"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producto que ha seleccionado el usuario en el filtro</w:t>
            </w:r>
          </w:p>
        </w:tc>
      </w:tr>
      <w:tr w:rsidR="00B03358" w:rsidRPr="00AB5974" w14:paraId="3A58934C"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B03358" w:rsidRPr="00614C72" w:rsidRDefault="00B03358" w:rsidP="00B03358">
            <w:pPr>
              <w:jc w:val="left"/>
              <w:rPr>
                <w:rFonts w:eastAsia="Arial Narrow" w:cs="Arial"/>
                <w:sz w:val="18"/>
                <w:szCs w:val="18"/>
              </w:rPr>
            </w:pPr>
          </w:p>
        </w:tc>
        <w:tc>
          <w:tcPr>
            <w:tcW w:w="2410" w:type="dxa"/>
            <w:vAlign w:val="center"/>
          </w:tcPr>
          <w:p w14:paraId="29E69068" w14:textId="28879A2C"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sidRPr="00614C72">
              <w:rPr>
                <w:rFonts w:eastAsia="Arial Narrow" w:cs="Arial"/>
                <w:sz w:val="18"/>
                <w:szCs w:val="18"/>
              </w:rPr>
              <w:t>Proveedor seleccionado</w:t>
            </w:r>
          </w:p>
        </w:tc>
        <w:tc>
          <w:tcPr>
            <w:tcW w:w="5259" w:type="dxa"/>
            <w:vAlign w:val="center"/>
          </w:tcPr>
          <w:p w14:paraId="0D3EB954" w14:textId="25818A06"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proveedor que ha seleccionado el usuario en el filtro</w:t>
            </w:r>
          </w:p>
        </w:tc>
      </w:tr>
      <w:tr w:rsidR="00B03358" w:rsidRPr="00AB5974" w14:paraId="342C497E"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B03358" w:rsidRPr="00614C72" w:rsidRDefault="00B03358" w:rsidP="00B03358">
            <w:pPr>
              <w:jc w:val="left"/>
              <w:rPr>
                <w:rFonts w:eastAsia="Arial Narrow" w:cs="Arial"/>
                <w:sz w:val="18"/>
                <w:szCs w:val="18"/>
              </w:rPr>
            </w:pPr>
          </w:p>
        </w:tc>
        <w:tc>
          <w:tcPr>
            <w:tcW w:w="2410" w:type="dxa"/>
            <w:vAlign w:val="center"/>
          </w:tcPr>
          <w:p w14:paraId="40CA0E11" w14:textId="1A4B380D"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sidRPr="00614C72">
              <w:rPr>
                <w:rFonts w:eastAsia="Arial Narrow" w:cs="Arial"/>
                <w:sz w:val="18"/>
                <w:szCs w:val="18"/>
              </w:rPr>
              <w:t>Fecha seleccionada</w:t>
            </w:r>
          </w:p>
        </w:tc>
        <w:tc>
          <w:tcPr>
            <w:tcW w:w="5259" w:type="dxa"/>
            <w:vAlign w:val="center"/>
          </w:tcPr>
          <w:p w14:paraId="228A7161" w14:textId="460FF372"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la fecha que ha seleccionado el usuario en el filtro</w:t>
            </w:r>
          </w:p>
        </w:tc>
      </w:tr>
      <w:tr w:rsidR="00B03358" w:rsidRPr="00AB5974" w14:paraId="36842F16" w14:textId="77777777" w:rsidTr="00B033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D5B83DB" w14:textId="77777777" w:rsidR="00B03358" w:rsidRPr="00614C72" w:rsidRDefault="00B03358" w:rsidP="00B03358">
            <w:pPr>
              <w:jc w:val="left"/>
              <w:rPr>
                <w:rFonts w:eastAsia="Arial Narrow" w:cs="Arial"/>
                <w:sz w:val="18"/>
                <w:szCs w:val="18"/>
              </w:rPr>
            </w:pPr>
          </w:p>
        </w:tc>
        <w:tc>
          <w:tcPr>
            <w:tcW w:w="2410" w:type="dxa"/>
            <w:vAlign w:val="center"/>
          </w:tcPr>
          <w:p w14:paraId="5ADE26E6" w14:textId="00A3AF39" w:rsidR="00B03358" w:rsidRPr="00614C72"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Estado seleccionado</w:t>
            </w:r>
          </w:p>
        </w:tc>
        <w:tc>
          <w:tcPr>
            <w:tcW w:w="5259" w:type="dxa"/>
            <w:vAlign w:val="center"/>
          </w:tcPr>
          <w:p w14:paraId="17872431" w14:textId="1C8D6B87" w:rsidR="00B03358" w:rsidRDefault="00B03358" w:rsidP="00B03358">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rPr>
            </w:pPr>
            <w:r>
              <w:rPr>
                <w:rFonts w:eastAsia="Arial Narrow" w:cs="Arial"/>
                <w:sz w:val="18"/>
                <w:szCs w:val="18"/>
              </w:rPr>
              <w:t>Cálculo que indica el estado que ha seleccionado el usuario en el filtro</w:t>
            </w:r>
          </w:p>
        </w:tc>
      </w:tr>
      <w:tr w:rsidR="00B03358" w:rsidRPr="00AB5974" w14:paraId="1797774A" w14:textId="77777777" w:rsidTr="00B03358">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B03358" w:rsidRPr="00614C72" w:rsidRDefault="00B03358" w:rsidP="00B03358">
            <w:pPr>
              <w:jc w:val="left"/>
              <w:rPr>
                <w:rFonts w:eastAsia="Arial Narrow" w:cs="Arial"/>
                <w:sz w:val="18"/>
                <w:szCs w:val="18"/>
              </w:rPr>
            </w:pPr>
          </w:p>
        </w:tc>
        <w:tc>
          <w:tcPr>
            <w:tcW w:w="2410" w:type="dxa"/>
            <w:vAlign w:val="center"/>
          </w:tcPr>
          <w:p w14:paraId="6DE20AB8" w14:textId="2285CC64"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olor objetivo ventas</w:t>
            </w:r>
          </w:p>
        </w:tc>
        <w:tc>
          <w:tcPr>
            <w:tcW w:w="5259" w:type="dxa"/>
            <w:vAlign w:val="center"/>
          </w:tcPr>
          <w:p w14:paraId="13C21475" w14:textId="31CA97F9" w:rsidR="00B03358" w:rsidRPr="00614C72" w:rsidRDefault="00B03358" w:rsidP="00B03358">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rPr>
            </w:pPr>
            <w:r>
              <w:rPr>
                <w:rFonts w:eastAsia="Arial Narrow" w:cs="Arial"/>
                <w:sz w:val="18"/>
                <w:szCs w:val="18"/>
              </w:rPr>
              <w:t>Cálculo que indica el color de fuente del número dependiendo de la condición; es decir, si las ventas son mayores que el objetivo en verde, y de lo contrario en rojo</w:t>
            </w:r>
          </w:p>
        </w:tc>
      </w:tr>
    </w:tbl>
    <w:p w14:paraId="26A1F3AD" w14:textId="5BBC391A" w:rsidR="00E85596" w:rsidRPr="00966006" w:rsidRDefault="00E85596">
      <w:pPr>
        <w:rPr>
          <w:rFonts w:eastAsia="Arial Narrow" w:cs="Arial"/>
        </w:rPr>
      </w:pPr>
    </w:p>
    <w:p w14:paraId="5EE788AA" w14:textId="725C1C6A" w:rsidR="00E85596" w:rsidRPr="00966006" w:rsidRDefault="00E85596">
      <w:pPr>
        <w:rPr>
          <w:rFonts w:eastAsia="Arial Narrow" w:cs="Arial"/>
        </w:rPr>
      </w:pPr>
      <w:r w:rsidRPr="00966006">
        <w:rPr>
          <w:rFonts w:eastAsia="Arial Narrow" w:cs="Arial"/>
        </w:rPr>
        <w:br w:type="page"/>
      </w:r>
    </w:p>
    <w:p w14:paraId="156195CB" w14:textId="165DB251" w:rsidR="00E85596" w:rsidRPr="00966006" w:rsidRDefault="00E85596">
      <w:pPr>
        <w:rPr>
          <w:rFonts w:eastAsia="Arial Narrow" w:cs="Arial"/>
        </w:rPr>
      </w:pPr>
    </w:p>
    <w:p w14:paraId="238E7D9B" w14:textId="77777777" w:rsidR="00E85596" w:rsidRPr="00966006" w:rsidRDefault="00E85596">
      <w:pPr>
        <w:rPr>
          <w:rFonts w:eastAsia="Arial Narrow" w:cs="Arial"/>
        </w:rPr>
      </w:pPr>
      <w:r w:rsidRPr="00966006">
        <w:rPr>
          <w:rFonts w:eastAsia="Arial Narrow" w:cs="Arial"/>
        </w:rPr>
        <w:br w:type="page"/>
      </w:r>
    </w:p>
    <w:p w14:paraId="73EAEB9C" w14:textId="77777777" w:rsidR="001059FC" w:rsidRPr="00966006" w:rsidRDefault="001059FC">
      <w:pPr>
        <w:rPr>
          <w:rFonts w:eastAsia="Arial Narrow" w:cs="Arial"/>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rPr>
      </w:pPr>
      <w:r w:rsidRPr="00966006">
        <w:rPr>
          <w:rFonts w:eastAsia="Arial Narrow" w:cs="Arial"/>
          <w:noProof/>
          <w:lang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48">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rPr>
      </w:pPr>
    </w:p>
    <w:p w14:paraId="1E7BF7ED" w14:textId="77777777" w:rsidR="00611406" w:rsidRPr="00966006" w:rsidRDefault="00611406" w:rsidP="00C84D18">
      <w:pPr>
        <w:rPr>
          <w:rFonts w:eastAsia="Arial Narrow" w:cs="Arial"/>
        </w:rPr>
      </w:pPr>
    </w:p>
    <w:sectPr w:rsidR="00611406" w:rsidRPr="00966006" w:rsidSect="007B2CB9">
      <w:headerReference w:type="default" r:id="rId49"/>
      <w:footerReference w:type="default" r:id="rId50"/>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33BC0D4" w14:textId="77777777" w:rsidR="0014218A" w:rsidRDefault="0014218A">
      <w:r>
        <w:separator/>
      </w:r>
    </w:p>
  </w:endnote>
  <w:endnote w:type="continuationSeparator" w:id="0">
    <w:p w14:paraId="41ABBBC8" w14:textId="77777777" w:rsidR="0014218A" w:rsidRDefault="001421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4D3924" w14:textId="77777777" w:rsidR="0014218A" w:rsidRDefault="0014218A">
      <w:r>
        <w:separator/>
      </w:r>
    </w:p>
  </w:footnote>
  <w:footnote w:type="continuationSeparator" w:id="0">
    <w:p w14:paraId="4DE0AE5C" w14:textId="77777777" w:rsidR="0014218A" w:rsidRDefault="001421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654274177" name="Imagen 1654274177"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06036471"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785897063" name="Imagen 1785897063"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7908166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7EEADE41">
          <wp:simplePos x="0" y="0"/>
          <wp:positionH relativeFrom="margin">
            <wp:posOffset>3481070</wp:posOffset>
          </wp:positionH>
          <wp:positionV relativeFrom="paragraph">
            <wp:posOffset>-67945</wp:posOffset>
          </wp:positionV>
          <wp:extent cx="1287780" cy="501650"/>
          <wp:effectExtent l="0" t="0" r="7620" b="0"/>
          <wp:wrapTight wrapText="bothSides">
            <wp:wrapPolygon edited="0">
              <wp:start x="0" y="0"/>
              <wp:lineTo x="0" y="20506"/>
              <wp:lineTo x="21408" y="20506"/>
              <wp:lineTo x="21408" y="0"/>
              <wp:lineTo x="0" y="0"/>
            </wp:wrapPolygon>
          </wp:wrapTight>
          <wp:docPr id="1715065340" name="Imagen 1715065340"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178447198"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B6126"/>
    <w:multiLevelType w:val="hybridMultilevel"/>
    <w:tmpl w:val="9180706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2"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5"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3"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7" w15:restartNumberingAfterBreak="0">
    <w:nsid w:val="164A5BB1"/>
    <w:multiLevelType w:val="multilevel"/>
    <w:tmpl w:val="E28805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6B27140"/>
    <w:multiLevelType w:val="hybridMultilevel"/>
    <w:tmpl w:val="4FC6F8F0"/>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9"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21" w15:restartNumberingAfterBreak="0">
    <w:nsid w:val="1A310F03"/>
    <w:multiLevelType w:val="hybridMultilevel"/>
    <w:tmpl w:val="4EB296D8"/>
    <w:lvl w:ilvl="0" w:tplc="189221D2">
      <w:start w:val="1"/>
      <w:numFmt w:val="bullet"/>
      <w:pStyle w:val="Sinespaciado"/>
      <w:lvlText w:val="o"/>
      <w:lvlJc w:val="left"/>
      <w:pPr>
        <w:ind w:left="720" w:hanging="360"/>
      </w:pPr>
      <w:rPr>
        <w:rFonts w:ascii="Courier New" w:hAnsi="Courier New" w:cs="Courier New"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4"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6"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7"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30"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32"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29B67887"/>
    <w:multiLevelType w:val="multilevel"/>
    <w:tmpl w:val="AC501288"/>
    <w:lvl w:ilvl="0">
      <w:start w:val="1"/>
      <w:numFmt w:val="decimal"/>
      <w:pStyle w:val="Ttulo1"/>
      <w:lvlText w:val="%1."/>
      <w:lvlJc w:val="left"/>
      <w:pPr>
        <w:ind w:left="360" w:hanging="360"/>
      </w:p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8"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9"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41"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42" w15:restartNumberingAfterBreak="0">
    <w:nsid w:val="32A93F3E"/>
    <w:multiLevelType w:val="hybridMultilevel"/>
    <w:tmpl w:val="AF6676DC"/>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3"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6" w15:restartNumberingAfterBreak="0">
    <w:nsid w:val="3B2B0D97"/>
    <w:multiLevelType w:val="multilevel"/>
    <w:tmpl w:val="2BBC56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50"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15:restartNumberingAfterBreak="0">
    <w:nsid w:val="416E5F18"/>
    <w:multiLevelType w:val="multilevel"/>
    <w:tmpl w:val="E0000B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42311032"/>
    <w:multiLevelType w:val="multilevel"/>
    <w:tmpl w:val="EEF4BC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8"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9"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0"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1"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63"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4"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5"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66"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7"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9"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70" w15:restartNumberingAfterBreak="0">
    <w:nsid w:val="4D3D7451"/>
    <w:multiLevelType w:val="hybridMultilevel"/>
    <w:tmpl w:val="CE0296AA"/>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1"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72"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73" w15:restartNumberingAfterBreak="0">
    <w:nsid w:val="4F942CF5"/>
    <w:multiLevelType w:val="multilevel"/>
    <w:tmpl w:val="BAC24F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75" w15:restartNumberingAfterBreak="0">
    <w:nsid w:val="516140AB"/>
    <w:multiLevelType w:val="hybridMultilevel"/>
    <w:tmpl w:val="A14EBB86"/>
    <w:lvl w:ilvl="0" w:tplc="FFFFFFFF">
      <w:start w:val="1"/>
      <w:numFmt w:val="bullet"/>
      <w:lvlText w:val="o"/>
      <w:lvlJc w:val="left"/>
      <w:pPr>
        <w:ind w:left="720" w:hanging="360"/>
      </w:pPr>
      <w:rPr>
        <w:rFonts w:ascii="Courier New" w:hAnsi="Courier New" w:cs="Courier New" w:hint="default"/>
      </w:rPr>
    </w:lvl>
    <w:lvl w:ilvl="1" w:tplc="0C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7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7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8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9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9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9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9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9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10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5" w15:restartNumberingAfterBreak="0">
    <w:nsid w:val="6A231CCF"/>
    <w:multiLevelType w:val="hybridMultilevel"/>
    <w:tmpl w:val="E0DAAF8C"/>
    <w:lvl w:ilvl="0" w:tplc="0C0A0003">
      <w:start w:val="1"/>
      <w:numFmt w:val="bullet"/>
      <w:lvlText w:val="o"/>
      <w:lvlJc w:val="left"/>
      <w:pPr>
        <w:ind w:left="720" w:hanging="360"/>
      </w:pPr>
      <w:rPr>
        <w:rFonts w:ascii="Courier New" w:hAnsi="Courier New" w:cs="Courier New"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6"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07"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8"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9"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110"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11"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2"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13"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14"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6"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17"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8"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19"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40"/>
  </w:num>
  <w:num w:numId="2" w16cid:durableId="1337422426">
    <w:abstractNumId w:val="65"/>
  </w:num>
  <w:num w:numId="3" w16cid:durableId="905453884">
    <w:abstractNumId w:val="109"/>
  </w:num>
  <w:num w:numId="4" w16cid:durableId="17438216">
    <w:abstractNumId w:val="92"/>
  </w:num>
  <w:num w:numId="5" w16cid:durableId="1405879163">
    <w:abstractNumId w:val="97"/>
  </w:num>
  <w:num w:numId="6" w16cid:durableId="995571364">
    <w:abstractNumId w:val="112"/>
  </w:num>
  <w:num w:numId="7" w16cid:durableId="356589751">
    <w:abstractNumId w:val="113"/>
  </w:num>
  <w:num w:numId="8" w16cid:durableId="923877603">
    <w:abstractNumId w:val="74"/>
  </w:num>
  <w:num w:numId="9" w16cid:durableId="153378574">
    <w:abstractNumId w:val="20"/>
  </w:num>
  <w:num w:numId="10" w16cid:durableId="2084722298">
    <w:abstractNumId w:val="110"/>
  </w:num>
  <w:num w:numId="11" w16cid:durableId="2071075749">
    <w:abstractNumId w:val="80"/>
  </w:num>
  <w:num w:numId="12" w16cid:durableId="752052092">
    <w:abstractNumId w:val="49"/>
  </w:num>
  <w:num w:numId="13" w16cid:durableId="1192500489">
    <w:abstractNumId w:val="77"/>
  </w:num>
  <w:num w:numId="14" w16cid:durableId="460154469">
    <w:abstractNumId w:val="69"/>
  </w:num>
  <w:num w:numId="15" w16cid:durableId="157769694">
    <w:abstractNumId w:val="96"/>
  </w:num>
  <w:num w:numId="16" w16cid:durableId="428085026">
    <w:abstractNumId w:val="41"/>
  </w:num>
  <w:num w:numId="17" w16cid:durableId="1181092207">
    <w:abstractNumId w:val="23"/>
  </w:num>
  <w:num w:numId="18" w16cid:durableId="2043630970">
    <w:abstractNumId w:val="12"/>
  </w:num>
  <w:num w:numId="19" w16cid:durableId="1320110147">
    <w:abstractNumId w:val="1"/>
  </w:num>
  <w:num w:numId="20" w16cid:durableId="753547606">
    <w:abstractNumId w:val="4"/>
  </w:num>
  <w:num w:numId="21" w16cid:durableId="801382884">
    <w:abstractNumId w:val="116"/>
  </w:num>
  <w:num w:numId="22" w16cid:durableId="535235350">
    <w:abstractNumId w:val="31"/>
  </w:num>
  <w:num w:numId="23" w16cid:durableId="1439792193">
    <w:abstractNumId w:val="84"/>
  </w:num>
  <w:num w:numId="24" w16cid:durableId="871459202">
    <w:abstractNumId w:val="19"/>
  </w:num>
  <w:num w:numId="25" w16cid:durableId="1688407974">
    <w:abstractNumId w:val="83"/>
  </w:num>
  <w:num w:numId="26" w16cid:durableId="1853372302">
    <w:abstractNumId w:val="62"/>
  </w:num>
  <w:num w:numId="27" w16cid:durableId="1226184154">
    <w:abstractNumId w:val="115"/>
  </w:num>
  <w:num w:numId="28" w16cid:durableId="438768448">
    <w:abstractNumId w:val="101"/>
  </w:num>
  <w:num w:numId="29" w16cid:durableId="909004795">
    <w:abstractNumId w:val="68"/>
  </w:num>
  <w:num w:numId="30" w16cid:durableId="1504979300">
    <w:abstractNumId w:val="72"/>
  </w:num>
  <w:num w:numId="31" w16cid:durableId="1062367465">
    <w:abstractNumId w:val="93"/>
  </w:num>
  <w:num w:numId="32" w16cid:durableId="2092071698">
    <w:abstractNumId w:val="61"/>
  </w:num>
  <w:num w:numId="33" w16cid:durableId="605044458">
    <w:abstractNumId w:val="90"/>
  </w:num>
  <w:num w:numId="34" w16cid:durableId="744568896">
    <w:abstractNumId w:val="103"/>
  </w:num>
  <w:num w:numId="35" w16cid:durableId="681123373">
    <w:abstractNumId w:val="115"/>
  </w:num>
  <w:num w:numId="36" w16cid:durableId="2043703129">
    <w:abstractNumId w:val="66"/>
  </w:num>
  <w:num w:numId="37" w16cid:durableId="1076171754">
    <w:abstractNumId w:val="36"/>
  </w:num>
  <w:num w:numId="38" w16cid:durableId="2016418244">
    <w:abstractNumId w:val="8"/>
  </w:num>
  <w:num w:numId="39" w16cid:durableId="1458138355">
    <w:abstractNumId w:val="58"/>
  </w:num>
  <w:num w:numId="40" w16cid:durableId="466624405">
    <w:abstractNumId w:val="59"/>
  </w:num>
  <w:num w:numId="41" w16cid:durableId="386227812">
    <w:abstractNumId w:val="94"/>
  </w:num>
  <w:num w:numId="42" w16cid:durableId="715542588">
    <w:abstractNumId w:val="63"/>
  </w:num>
  <w:num w:numId="43" w16cid:durableId="1045176223">
    <w:abstractNumId w:val="86"/>
  </w:num>
  <w:num w:numId="44" w16cid:durableId="1237977999">
    <w:abstractNumId w:val="34"/>
  </w:num>
  <w:num w:numId="45" w16cid:durableId="839201108">
    <w:abstractNumId w:val="22"/>
  </w:num>
  <w:num w:numId="46" w16cid:durableId="785077055">
    <w:abstractNumId w:val="78"/>
  </w:num>
  <w:num w:numId="47" w16cid:durableId="726998636">
    <w:abstractNumId w:val="53"/>
  </w:num>
  <w:num w:numId="48" w16cid:durableId="1153915739">
    <w:abstractNumId w:val="111"/>
  </w:num>
  <w:num w:numId="49" w16cid:durableId="865487125">
    <w:abstractNumId w:val="104"/>
  </w:num>
  <w:num w:numId="50" w16cid:durableId="39013823">
    <w:abstractNumId w:val="81"/>
  </w:num>
  <w:num w:numId="51" w16cid:durableId="46690760">
    <w:abstractNumId w:val="108"/>
  </w:num>
  <w:num w:numId="52" w16cid:durableId="1807968625">
    <w:abstractNumId w:val="14"/>
  </w:num>
  <w:num w:numId="53" w16cid:durableId="179049539">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8"/>
  </w:num>
  <w:num w:numId="55" w16cid:durableId="2146268803">
    <w:abstractNumId w:val="28"/>
  </w:num>
  <w:num w:numId="56" w16cid:durableId="890844534">
    <w:abstractNumId w:val="32"/>
  </w:num>
  <w:num w:numId="57" w16cid:durableId="1845893844">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17"/>
  </w:num>
  <w:num w:numId="59" w16cid:durableId="1064914199">
    <w:abstractNumId w:val="85"/>
  </w:num>
  <w:num w:numId="60" w16cid:durableId="1154564753">
    <w:abstractNumId w:val="43"/>
  </w:num>
  <w:num w:numId="61" w16cid:durableId="1348485547">
    <w:abstractNumId w:val="2"/>
  </w:num>
  <w:num w:numId="62" w16cid:durableId="1734355218">
    <w:abstractNumId w:val="7"/>
  </w:num>
  <w:num w:numId="63" w16cid:durableId="968515056">
    <w:abstractNumId w:val="6"/>
  </w:num>
  <w:num w:numId="64" w16cid:durableId="492840571">
    <w:abstractNumId w:val="118"/>
  </w:num>
  <w:num w:numId="65" w16cid:durableId="1362441136">
    <w:abstractNumId w:val="26"/>
  </w:num>
  <w:num w:numId="66" w16cid:durableId="813379184">
    <w:abstractNumId w:val="71"/>
  </w:num>
  <w:num w:numId="67" w16cid:durableId="909775270">
    <w:abstractNumId w:val="76"/>
  </w:num>
  <w:num w:numId="68" w16cid:durableId="1366101608">
    <w:abstractNumId w:val="91"/>
  </w:num>
  <w:num w:numId="69" w16cid:durableId="754471519">
    <w:abstractNumId w:val="87"/>
  </w:num>
  <w:num w:numId="70" w16cid:durableId="185171931">
    <w:abstractNumId w:val="50"/>
    <w:lvlOverride w:ilvl="0">
      <w:lvl w:ilvl="0">
        <w:numFmt w:val="upperLetter"/>
        <w:lvlText w:val="%1."/>
        <w:lvlJc w:val="left"/>
      </w:lvl>
    </w:lvlOverride>
  </w:num>
  <w:num w:numId="71" w16cid:durableId="1229880837">
    <w:abstractNumId w:val="102"/>
  </w:num>
  <w:num w:numId="72" w16cid:durableId="191772561">
    <w:abstractNumId w:val="99"/>
    <w:lvlOverride w:ilvl="0">
      <w:lvl w:ilvl="0">
        <w:numFmt w:val="lowerLetter"/>
        <w:lvlText w:val="%1."/>
        <w:lvlJc w:val="left"/>
      </w:lvl>
    </w:lvlOverride>
  </w:num>
  <w:num w:numId="73" w16cid:durableId="648679882">
    <w:abstractNumId w:val="47"/>
    <w:lvlOverride w:ilvl="0">
      <w:lvl w:ilvl="0">
        <w:numFmt w:val="lowerLetter"/>
        <w:lvlText w:val="%1."/>
        <w:lvlJc w:val="left"/>
      </w:lvl>
    </w:lvlOverride>
  </w:num>
  <w:num w:numId="74" w16cid:durableId="993601442">
    <w:abstractNumId w:val="67"/>
  </w:num>
  <w:num w:numId="75" w16cid:durableId="577784047">
    <w:abstractNumId w:val="29"/>
  </w:num>
  <w:num w:numId="76" w16cid:durableId="1668897193">
    <w:abstractNumId w:val="16"/>
  </w:num>
  <w:num w:numId="77" w16cid:durableId="1184514050">
    <w:abstractNumId w:val="106"/>
  </w:num>
  <w:num w:numId="78" w16cid:durableId="1702433084">
    <w:abstractNumId w:val="51"/>
  </w:num>
  <w:num w:numId="79" w16cid:durableId="1170827832">
    <w:abstractNumId w:val="95"/>
  </w:num>
  <w:num w:numId="80" w16cid:durableId="1348750767">
    <w:abstractNumId w:val="55"/>
  </w:num>
  <w:num w:numId="81" w16cid:durableId="273175816">
    <w:abstractNumId w:val="114"/>
  </w:num>
  <w:num w:numId="82" w16cid:durableId="1972516951">
    <w:abstractNumId w:val="89"/>
  </w:num>
  <w:num w:numId="83" w16cid:durableId="812530478">
    <w:abstractNumId w:val="30"/>
  </w:num>
  <w:num w:numId="84" w16cid:durableId="20523316">
    <w:abstractNumId w:val="98"/>
  </w:num>
  <w:num w:numId="85" w16cid:durableId="336228259">
    <w:abstractNumId w:val="79"/>
  </w:num>
  <w:num w:numId="86" w16cid:durableId="1382637247">
    <w:abstractNumId w:val="9"/>
  </w:num>
  <w:num w:numId="87" w16cid:durableId="874078215">
    <w:abstractNumId w:val="37"/>
  </w:num>
  <w:num w:numId="88" w16cid:durableId="912591392">
    <w:abstractNumId w:val="106"/>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8"/>
  </w:num>
  <w:num w:numId="90" w16cid:durableId="1903716149">
    <w:abstractNumId w:val="25"/>
  </w:num>
  <w:num w:numId="91" w16cid:durableId="1386026917">
    <w:abstractNumId w:val="56"/>
  </w:num>
  <w:num w:numId="92" w16cid:durableId="99103730">
    <w:abstractNumId w:val="52"/>
  </w:num>
  <w:num w:numId="93" w16cid:durableId="710884192">
    <w:abstractNumId w:val="3"/>
  </w:num>
  <w:num w:numId="94" w16cid:durableId="169570015">
    <w:abstractNumId w:val="27"/>
  </w:num>
  <w:num w:numId="95" w16cid:durableId="435517418">
    <w:abstractNumId w:val="44"/>
  </w:num>
  <w:num w:numId="96" w16cid:durableId="431752585">
    <w:abstractNumId w:val="24"/>
  </w:num>
  <w:num w:numId="97" w16cid:durableId="559902012">
    <w:abstractNumId w:val="11"/>
  </w:num>
  <w:num w:numId="98" w16cid:durableId="267860176">
    <w:abstractNumId w:val="100"/>
  </w:num>
  <w:num w:numId="99" w16cid:durableId="667246324">
    <w:abstractNumId w:val="107"/>
  </w:num>
  <w:num w:numId="100" w16cid:durableId="435290267">
    <w:abstractNumId w:val="119"/>
  </w:num>
  <w:num w:numId="101" w16cid:durableId="257101138">
    <w:abstractNumId w:val="33"/>
  </w:num>
  <w:num w:numId="102" w16cid:durableId="1104106555">
    <w:abstractNumId w:val="13"/>
  </w:num>
  <w:num w:numId="103" w16cid:durableId="820389811">
    <w:abstractNumId w:val="35"/>
  </w:num>
  <w:num w:numId="104" w16cid:durableId="2058972281">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88"/>
  </w:num>
  <w:num w:numId="106" w16cid:durableId="1917784456">
    <w:abstractNumId w:val="60"/>
  </w:num>
  <w:num w:numId="107" w16cid:durableId="1319387274">
    <w:abstractNumId w:val="45"/>
  </w:num>
  <w:num w:numId="108" w16cid:durableId="905721815">
    <w:abstractNumId w:val="82"/>
  </w:num>
  <w:num w:numId="109" w16cid:durableId="584384700">
    <w:abstractNumId w:val="64"/>
  </w:num>
  <w:num w:numId="110" w16cid:durableId="1061322320">
    <w:abstractNumId w:val="18"/>
  </w:num>
  <w:num w:numId="111" w16cid:durableId="1427000468">
    <w:abstractNumId w:val="10"/>
  </w:num>
  <w:num w:numId="112" w16cid:durableId="514854753">
    <w:abstractNumId w:val="5"/>
  </w:num>
  <w:num w:numId="113" w16cid:durableId="297809040">
    <w:abstractNumId w:val="39"/>
  </w:num>
  <w:num w:numId="114" w16cid:durableId="9687361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5"/>
  </w:num>
  <w:num w:numId="116" w16cid:durableId="1756854269">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5"/>
  </w:num>
  <w:num w:numId="118" w16cid:durableId="660499278">
    <w:abstractNumId w:val="105"/>
  </w:num>
  <w:num w:numId="119" w16cid:durableId="1948195347">
    <w:abstractNumId w:val="0"/>
  </w:num>
  <w:num w:numId="120" w16cid:durableId="1773235427">
    <w:abstractNumId w:val="21"/>
  </w:num>
  <w:num w:numId="121" w16cid:durableId="785078872">
    <w:abstractNumId w:val="57"/>
  </w:num>
  <w:num w:numId="122" w16cid:durableId="308638373">
    <w:abstractNumId w:val="17"/>
  </w:num>
  <w:num w:numId="123" w16cid:durableId="285817550">
    <w:abstractNumId w:val="54"/>
  </w:num>
  <w:num w:numId="124" w16cid:durableId="1327512983">
    <w:abstractNumId w:val="46"/>
  </w:num>
  <w:num w:numId="125" w16cid:durableId="1421561884">
    <w:abstractNumId w:val="21"/>
  </w:num>
  <w:num w:numId="126" w16cid:durableId="383871075">
    <w:abstractNumId w:val="70"/>
  </w:num>
  <w:num w:numId="127" w16cid:durableId="755591920">
    <w:abstractNumId w:val="75"/>
  </w:num>
  <w:num w:numId="128" w16cid:durableId="2111390369">
    <w:abstractNumId w:val="42"/>
  </w:num>
  <w:num w:numId="129" w16cid:durableId="2029283557">
    <w:abstractNumId w:val="21"/>
  </w:num>
  <w:num w:numId="130" w16cid:durableId="1239827075">
    <w:abstractNumId w:val="7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3B2"/>
    <w:rsid w:val="00010875"/>
    <w:rsid w:val="00010E6F"/>
    <w:rsid w:val="00011415"/>
    <w:rsid w:val="000115AF"/>
    <w:rsid w:val="0001195D"/>
    <w:rsid w:val="000122E1"/>
    <w:rsid w:val="00032A68"/>
    <w:rsid w:val="00033337"/>
    <w:rsid w:val="00035FB1"/>
    <w:rsid w:val="00036438"/>
    <w:rsid w:val="0003680D"/>
    <w:rsid w:val="0004441D"/>
    <w:rsid w:val="000451CD"/>
    <w:rsid w:val="00047031"/>
    <w:rsid w:val="000549AE"/>
    <w:rsid w:val="00056FD8"/>
    <w:rsid w:val="00060252"/>
    <w:rsid w:val="00063864"/>
    <w:rsid w:val="0006493E"/>
    <w:rsid w:val="00067162"/>
    <w:rsid w:val="00070F4A"/>
    <w:rsid w:val="00072CA0"/>
    <w:rsid w:val="00075A1E"/>
    <w:rsid w:val="00075B70"/>
    <w:rsid w:val="00091BFB"/>
    <w:rsid w:val="00093488"/>
    <w:rsid w:val="00093DFF"/>
    <w:rsid w:val="00093E07"/>
    <w:rsid w:val="00097794"/>
    <w:rsid w:val="000A29E6"/>
    <w:rsid w:val="000A5DBE"/>
    <w:rsid w:val="000A61F3"/>
    <w:rsid w:val="000B6440"/>
    <w:rsid w:val="000B6CDF"/>
    <w:rsid w:val="000B7C2F"/>
    <w:rsid w:val="000C33E5"/>
    <w:rsid w:val="000C405C"/>
    <w:rsid w:val="000C596E"/>
    <w:rsid w:val="000D0649"/>
    <w:rsid w:val="000D3AE3"/>
    <w:rsid w:val="000E305C"/>
    <w:rsid w:val="000E42EC"/>
    <w:rsid w:val="000E4D36"/>
    <w:rsid w:val="000E6589"/>
    <w:rsid w:val="000F2ED6"/>
    <w:rsid w:val="0010012A"/>
    <w:rsid w:val="001007AB"/>
    <w:rsid w:val="001015E9"/>
    <w:rsid w:val="00103E52"/>
    <w:rsid w:val="001059FC"/>
    <w:rsid w:val="00114CBB"/>
    <w:rsid w:val="00124AE1"/>
    <w:rsid w:val="001259C5"/>
    <w:rsid w:val="00130102"/>
    <w:rsid w:val="00131CCD"/>
    <w:rsid w:val="00132D5B"/>
    <w:rsid w:val="00133403"/>
    <w:rsid w:val="00136868"/>
    <w:rsid w:val="001374E2"/>
    <w:rsid w:val="00141AF1"/>
    <w:rsid w:val="00141CEE"/>
    <w:rsid w:val="0014218A"/>
    <w:rsid w:val="00142A5A"/>
    <w:rsid w:val="0014493B"/>
    <w:rsid w:val="001465D0"/>
    <w:rsid w:val="00160AE7"/>
    <w:rsid w:val="00164722"/>
    <w:rsid w:val="00171911"/>
    <w:rsid w:val="00172574"/>
    <w:rsid w:val="00175CCC"/>
    <w:rsid w:val="0018207D"/>
    <w:rsid w:val="00182356"/>
    <w:rsid w:val="00185401"/>
    <w:rsid w:val="00187A07"/>
    <w:rsid w:val="00191AEA"/>
    <w:rsid w:val="001A0188"/>
    <w:rsid w:val="001A0C91"/>
    <w:rsid w:val="001A2E0C"/>
    <w:rsid w:val="001A637C"/>
    <w:rsid w:val="001C5048"/>
    <w:rsid w:val="001C774A"/>
    <w:rsid w:val="001D2261"/>
    <w:rsid w:val="001E60AB"/>
    <w:rsid w:val="001F48A4"/>
    <w:rsid w:val="001F55CE"/>
    <w:rsid w:val="001F662C"/>
    <w:rsid w:val="00207D32"/>
    <w:rsid w:val="002104B2"/>
    <w:rsid w:val="002159B3"/>
    <w:rsid w:val="00215D68"/>
    <w:rsid w:val="00216D11"/>
    <w:rsid w:val="002219B6"/>
    <w:rsid w:val="002304BE"/>
    <w:rsid w:val="00231031"/>
    <w:rsid w:val="00234554"/>
    <w:rsid w:val="00254DFD"/>
    <w:rsid w:val="00260734"/>
    <w:rsid w:val="0026685E"/>
    <w:rsid w:val="00270041"/>
    <w:rsid w:val="00275B78"/>
    <w:rsid w:val="00276D57"/>
    <w:rsid w:val="00283263"/>
    <w:rsid w:val="00287A79"/>
    <w:rsid w:val="00290A8F"/>
    <w:rsid w:val="00290C1B"/>
    <w:rsid w:val="002932FC"/>
    <w:rsid w:val="00297815"/>
    <w:rsid w:val="002A1284"/>
    <w:rsid w:val="002C004E"/>
    <w:rsid w:val="002C7C41"/>
    <w:rsid w:val="002C7DA8"/>
    <w:rsid w:val="002D1E0F"/>
    <w:rsid w:val="002D2FD1"/>
    <w:rsid w:val="002D40BE"/>
    <w:rsid w:val="002D71C1"/>
    <w:rsid w:val="002E054C"/>
    <w:rsid w:val="002E61D7"/>
    <w:rsid w:val="002F3643"/>
    <w:rsid w:val="00302A83"/>
    <w:rsid w:val="003037CC"/>
    <w:rsid w:val="00304325"/>
    <w:rsid w:val="00304407"/>
    <w:rsid w:val="00311A12"/>
    <w:rsid w:val="003166C3"/>
    <w:rsid w:val="003168CD"/>
    <w:rsid w:val="00326291"/>
    <w:rsid w:val="00326FEF"/>
    <w:rsid w:val="00346CCD"/>
    <w:rsid w:val="0035738E"/>
    <w:rsid w:val="00357432"/>
    <w:rsid w:val="00361BD9"/>
    <w:rsid w:val="00362E8C"/>
    <w:rsid w:val="00371284"/>
    <w:rsid w:val="0037320B"/>
    <w:rsid w:val="00377B0B"/>
    <w:rsid w:val="0038074D"/>
    <w:rsid w:val="003879ED"/>
    <w:rsid w:val="00390D2F"/>
    <w:rsid w:val="00391154"/>
    <w:rsid w:val="003A72EA"/>
    <w:rsid w:val="003A7AF5"/>
    <w:rsid w:val="003B3C2B"/>
    <w:rsid w:val="003B76D5"/>
    <w:rsid w:val="003C162E"/>
    <w:rsid w:val="003C2D6A"/>
    <w:rsid w:val="003C7F8D"/>
    <w:rsid w:val="003D29AB"/>
    <w:rsid w:val="003D7AA1"/>
    <w:rsid w:val="003E2DB2"/>
    <w:rsid w:val="003E5C80"/>
    <w:rsid w:val="003F23D5"/>
    <w:rsid w:val="003F3F73"/>
    <w:rsid w:val="0041038D"/>
    <w:rsid w:val="004111AA"/>
    <w:rsid w:val="0041296A"/>
    <w:rsid w:val="00415AC3"/>
    <w:rsid w:val="00415EC3"/>
    <w:rsid w:val="004162A8"/>
    <w:rsid w:val="00416A9B"/>
    <w:rsid w:val="00417056"/>
    <w:rsid w:val="004235CD"/>
    <w:rsid w:val="004305A9"/>
    <w:rsid w:val="00447D49"/>
    <w:rsid w:val="00451DE2"/>
    <w:rsid w:val="004547F7"/>
    <w:rsid w:val="00456C9D"/>
    <w:rsid w:val="00457A72"/>
    <w:rsid w:val="00457CD5"/>
    <w:rsid w:val="00463254"/>
    <w:rsid w:val="004714DB"/>
    <w:rsid w:val="004735D2"/>
    <w:rsid w:val="0047434E"/>
    <w:rsid w:val="00480AC9"/>
    <w:rsid w:val="0048489E"/>
    <w:rsid w:val="00490CF0"/>
    <w:rsid w:val="004965B9"/>
    <w:rsid w:val="004A076E"/>
    <w:rsid w:val="004A4694"/>
    <w:rsid w:val="004A6475"/>
    <w:rsid w:val="004B0765"/>
    <w:rsid w:val="004B659F"/>
    <w:rsid w:val="004C40F0"/>
    <w:rsid w:val="004C429B"/>
    <w:rsid w:val="004C7B8A"/>
    <w:rsid w:val="004D0A33"/>
    <w:rsid w:val="004D3332"/>
    <w:rsid w:val="004E4304"/>
    <w:rsid w:val="004E5D72"/>
    <w:rsid w:val="00503693"/>
    <w:rsid w:val="0051174A"/>
    <w:rsid w:val="00514194"/>
    <w:rsid w:val="0051770F"/>
    <w:rsid w:val="005179E1"/>
    <w:rsid w:val="0052595E"/>
    <w:rsid w:val="00527A62"/>
    <w:rsid w:val="005322E5"/>
    <w:rsid w:val="00533A06"/>
    <w:rsid w:val="0053792E"/>
    <w:rsid w:val="00541793"/>
    <w:rsid w:val="00542AC3"/>
    <w:rsid w:val="005555A7"/>
    <w:rsid w:val="0056259E"/>
    <w:rsid w:val="005663AC"/>
    <w:rsid w:val="00567606"/>
    <w:rsid w:val="00574FAA"/>
    <w:rsid w:val="005802E1"/>
    <w:rsid w:val="00580503"/>
    <w:rsid w:val="00580A78"/>
    <w:rsid w:val="00583A5F"/>
    <w:rsid w:val="00584F9C"/>
    <w:rsid w:val="00586A96"/>
    <w:rsid w:val="00587570"/>
    <w:rsid w:val="00591D8C"/>
    <w:rsid w:val="00592AD7"/>
    <w:rsid w:val="005A0FD9"/>
    <w:rsid w:val="005A6E31"/>
    <w:rsid w:val="005A7D79"/>
    <w:rsid w:val="005B106A"/>
    <w:rsid w:val="005B3495"/>
    <w:rsid w:val="005B7A51"/>
    <w:rsid w:val="005B7E85"/>
    <w:rsid w:val="005C4D3F"/>
    <w:rsid w:val="005C56F1"/>
    <w:rsid w:val="005D258A"/>
    <w:rsid w:val="005E2BCC"/>
    <w:rsid w:val="005E3335"/>
    <w:rsid w:val="005F256C"/>
    <w:rsid w:val="005F69F8"/>
    <w:rsid w:val="00600EBD"/>
    <w:rsid w:val="00602812"/>
    <w:rsid w:val="00603DC8"/>
    <w:rsid w:val="0060651E"/>
    <w:rsid w:val="00611406"/>
    <w:rsid w:val="00612C27"/>
    <w:rsid w:val="00613570"/>
    <w:rsid w:val="00614C72"/>
    <w:rsid w:val="00622E2B"/>
    <w:rsid w:val="006344F8"/>
    <w:rsid w:val="0064391B"/>
    <w:rsid w:val="006456D8"/>
    <w:rsid w:val="00647F32"/>
    <w:rsid w:val="006507E3"/>
    <w:rsid w:val="00650A4B"/>
    <w:rsid w:val="006527BE"/>
    <w:rsid w:val="00654A38"/>
    <w:rsid w:val="00654BE6"/>
    <w:rsid w:val="00654ED5"/>
    <w:rsid w:val="0066221D"/>
    <w:rsid w:val="0066714F"/>
    <w:rsid w:val="00670C1C"/>
    <w:rsid w:val="00672A5C"/>
    <w:rsid w:val="00672BD0"/>
    <w:rsid w:val="0067359F"/>
    <w:rsid w:val="00680400"/>
    <w:rsid w:val="00681BC5"/>
    <w:rsid w:val="00681D91"/>
    <w:rsid w:val="0068446B"/>
    <w:rsid w:val="0068551E"/>
    <w:rsid w:val="0069049E"/>
    <w:rsid w:val="006907C3"/>
    <w:rsid w:val="006925D7"/>
    <w:rsid w:val="006A1FED"/>
    <w:rsid w:val="006A7BF2"/>
    <w:rsid w:val="006B2327"/>
    <w:rsid w:val="006B3BA8"/>
    <w:rsid w:val="006B4032"/>
    <w:rsid w:val="006B44EC"/>
    <w:rsid w:val="006B4B6D"/>
    <w:rsid w:val="006C0F79"/>
    <w:rsid w:val="006C36D6"/>
    <w:rsid w:val="006C61F3"/>
    <w:rsid w:val="006D099B"/>
    <w:rsid w:val="006D3185"/>
    <w:rsid w:val="006D4E84"/>
    <w:rsid w:val="006E1574"/>
    <w:rsid w:val="006E5AD6"/>
    <w:rsid w:val="006F0412"/>
    <w:rsid w:val="006F0CE8"/>
    <w:rsid w:val="006F4C4D"/>
    <w:rsid w:val="006F786E"/>
    <w:rsid w:val="00703D3B"/>
    <w:rsid w:val="00706404"/>
    <w:rsid w:val="00713DEA"/>
    <w:rsid w:val="00720D8D"/>
    <w:rsid w:val="007217AF"/>
    <w:rsid w:val="00723506"/>
    <w:rsid w:val="007301F5"/>
    <w:rsid w:val="00733FB9"/>
    <w:rsid w:val="00740924"/>
    <w:rsid w:val="00742605"/>
    <w:rsid w:val="0075417F"/>
    <w:rsid w:val="00761C2A"/>
    <w:rsid w:val="007620CA"/>
    <w:rsid w:val="00763E5B"/>
    <w:rsid w:val="007659B3"/>
    <w:rsid w:val="007731BD"/>
    <w:rsid w:val="007746AD"/>
    <w:rsid w:val="00780DAC"/>
    <w:rsid w:val="00781E79"/>
    <w:rsid w:val="00784DE6"/>
    <w:rsid w:val="0078685F"/>
    <w:rsid w:val="007A5B7B"/>
    <w:rsid w:val="007B042C"/>
    <w:rsid w:val="007B2CB9"/>
    <w:rsid w:val="007B35DC"/>
    <w:rsid w:val="007C2961"/>
    <w:rsid w:val="007C30FE"/>
    <w:rsid w:val="007C4823"/>
    <w:rsid w:val="007C5C87"/>
    <w:rsid w:val="007D03DB"/>
    <w:rsid w:val="007D1BB8"/>
    <w:rsid w:val="007D7B3F"/>
    <w:rsid w:val="007E1FDB"/>
    <w:rsid w:val="007F5BFE"/>
    <w:rsid w:val="00801E2F"/>
    <w:rsid w:val="008112E2"/>
    <w:rsid w:val="0081340E"/>
    <w:rsid w:val="00822C2C"/>
    <w:rsid w:val="008258EC"/>
    <w:rsid w:val="00831299"/>
    <w:rsid w:val="00833A7F"/>
    <w:rsid w:val="00836317"/>
    <w:rsid w:val="008363C4"/>
    <w:rsid w:val="00840BF7"/>
    <w:rsid w:val="00852785"/>
    <w:rsid w:val="008549F5"/>
    <w:rsid w:val="00856703"/>
    <w:rsid w:val="0086272A"/>
    <w:rsid w:val="00864DEF"/>
    <w:rsid w:val="00866AA3"/>
    <w:rsid w:val="00877001"/>
    <w:rsid w:val="00882497"/>
    <w:rsid w:val="00882BCC"/>
    <w:rsid w:val="0088353C"/>
    <w:rsid w:val="00890F78"/>
    <w:rsid w:val="00893E9C"/>
    <w:rsid w:val="008941DD"/>
    <w:rsid w:val="00894397"/>
    <w:rsid w:val="008B1D2F"/>
    <w:rsid w:val="008C4AC6"/>
    <w:rsid w:val="008D3FCE"/>
    <w:rsid w:val="008D4403"/>
    <w:rsid w:val="008D5835"/>
    <w:rsid w:val="008D7A96"/>
    <w:rsid w:val="008E18AE"/>
    <w:rsid w:val="008F3195"/>
    <w:rsid w:val="0091114C"/>
    <w:rsid w:val="0091505A"/>
    <w:rsid w:val="009223CD"/>
    <w:rsid w:val="00924C1F"/>
    <w:rsid w:val="009257CE"/>
    <w:rsid w:val="00926BB3"/>
    <w:rsid w:val="00933FDD"/>
    <w:rsid w:val="00941F95"/>
    <w:rsid w:val="00952B5A"/>
    <w:rsid w:val="009559D7"/>
    <w:rsid w:val="00965399"/>
    <w:rsid w:val="00966006"/>
    <w:rsid w:val="009679EC"/>
    <w:rsid w:val="009707EC"/>
    <w:rsid w:val="00971209"/>
    <w:rsid w:val="00971C72"/>
    <w:rsid w:val="00976F6B"/>
    <w:rsid w:val="00980421"/>
    <w:rsid w:val="00985C36"/>
    <w:rsid w:val="00986145"/>
    <w:rsid w:val="009876A6"/>
    <w:rsid w:val="00994FFF"/>
    <w:rsid w:val="009A116A"/>
    <w:rsid w:val="009A226F"/>
    <w:rsid w:val="009B16A3"/>
    <w:rsid w:val="009C7BF7"/>
    <w:rsid w:val="009D2CB2"/>
    <w:rsid w:val="009D5213"/>
    <w:rsid w:val="009D7CA9"/>
    <w:rsid w:val="009E0428"/>
    <w:rsid w:val="009E0E5B"/>
    <w:rsid w:val="009E10A1"/>
    <w:rsid w:val="009E7727"/>
    <w:rsid w:val="009F449C"/>
    <w:rsid w:val="009F7472"/>
    <w:rsid w:val="009F7C98"/>
    <w:rsid w:val="00A07BCB"/>
    <w:rsid w:val="00A11603"/>
    <w:rsid w:val="00A148A1"/>
    <w:rsid w:val="00A258EF"/>
    <w:rsid w:val="00A31FD9"/>
    <w:rsid w:val="00A34B43"/>
    <w:rsid w:val="00A46940"/>
    <w:rsid w:val="00A46E8C"/>
    <w:rsid w:val="00A50E8D"/>
    <w:rsid w:val="00A52C7E"/>
    <w:rsid w:val="00A629FD"/>
    <w:rsid w:val="00A62DF6"/>
    <w:rsid w:val="00A63A9F"/>
    <w:rsid w:val="00A64CC1"/>
    <w:rsid w:val="00A80D88"/>
    <w:rsid w:val="00A80F9A"/>
    <w:rsid w:val="00A84A2C"/>
    <w:rsid w:val="00A900ED"/>
    <w:rsid w:val="00A939F9"/>
    <w:rsid w:val="00AA1668"/>
    <w:rsid w:val="00AA1A8D"/>
    <w:rsid w:val="00AA389F"/>
    <w:rsid w:val="00AA4D1E"/>
    <w:rsid w:val="00AB0413"/>
    <w:rsid w:val="00AB46B5"/>
    <w:rsid w:val="00AB5974"/>
    <w:rsid w:val="00AB61BD"/>
    <w:rsid w:val="00AC0D5F"/>
    <w:rsid w:val="00AC15CA"/>
    <w:rsid w:val="00AC1665"/>
    <w:rsid w:val="00AC3C00"/>
    <w:rsid w:val="00AD033A"/>
    <w:rsid w:val="00AD0833"/>
    <w:rsid w:val="00AD176E"/>
    <w:rsid w:val="00AD253B"/>
    <w:rsid w:val="00AD4B43"/>
    <w:rsid w:val="00AD5DBE"/>
    <w:rsid w:val="00AE11C9"/>
    <w:rsid w:val="00AE1858"/>
    <w:rsid w:val="00AE36F7"/>
    <w:rsid w:val="00B03358"/>
    <w:rsid w:val="00B07B87"/>
    <w:rsid w:val="00B12C0C"/>
    <w:rsid w:val="00B16CEB"/>
    <w:rsid w:val="00B202AF"/>
    <w:rsid w:val="00B219D7"/>
    <w:rsid w:val="00B24FF1"/>
    <w:rsid w:val="00B32828"/>
    <w:rsid w:val="00B32BFD"/>
    <w:rsid w:val="00B340C1"/>
    <w:rsid w:val="00B34AA1"/>
    <w:rsid w:val="00B43148"/>
    <w:rsid w:val="00B43D05"/>
    <w:rsid w:val="00B46EB7"/>
    <w:rsid w:val="00B51069"/>
    <w:rsid w:val="00B57A40"/>
    <w:rsid w:val="00B57C97"/>
    <w:rsid w:val="00B62360"/>
    <w:rsid w:val="00B64F7D"/>
    <w:rsid w:val="00B663D5"/>
    <w:rsid w:val="00B722CD"/>
    <w:rsid w:val="00B72C80"/>
    <w:rsid w:val="00B74EA3"/>
    <w:rsid w:val="00B75CAA"/>
    <w:rsid w:val="00B773AE"/>
    <w:rsid w:val="00B90225"/>
    <w:rsid w:val="00B91E97"/>
    <w:rsid w:val="00B9271D"/>
    <w:rsid w:val="00B95492"/>
    <w:rsid w:val="00BA00C0"/>
    <w:rsid w:val="00BA1DE0"/>
    <w:rsid w:val="00BA62A8"/>
    <w:rsid w:val="00BA7CAF"/>
    <w:rsid w:val="00BB1255"/>
    <w:rsid w:val="00BB3D6F"/>
    <w:rsid w:val="00BB498A"/>
    <w:rsid w:val="00BB5A4A"/>
    <w:rsid w:val="00BB6911"/>
    <w:rsid w:val="00BC1397"/>
    <w:rsid w:val="00BC3C58"/>
    <w:rsid w:val="00BC53B9"/>
    <w:rsid w:val="00BD2C26"/>
    <w:rsid w:val="00BD36DF"/>
    <w:rsid w:val="00BD5975"/>
    <w:rsid w:val="00BD7D88"/>
    <w:rsid w:val="00BE0DFE"/>
    <w:rsid w:val="00BE7346"/>
    <w:rsid w:val="00BF371A"/>
    <w:rsid w:val="00BF4180"/>
    <w:rsid w:val="00BF54D4"/>
    <w:rsid w:val="00BF63EB"/>
    <w:rsid w:val="00C12421"/>
    <w:rsid w:val="00C156B1"/>
    <w:rsid w:val="00C21190"/>
    <w:rsid w:val="00C334E8"/>
    <w:rsid w:val="00C35173"/>
    <w:rsid w:val="00C41913"/>
    <w:rsid w:val="00C4199E"/>
    <w:rsid w:val="00C43213"/>
    <w:rsid w:val="00C455E4"/>
    <w:rsid w:val="00C45E2C"/>
    <w:rsid w:val="00C50EB0"/>
    <w:rsid w:val="00C606B1"/>
    <w:rsid w:val="00C61FE7"/>
    <w:rsid w:val="00C6401F"/>
    <w:rsid w:val="00C66A72"/>
    <w:rsid w:val="00C71165"/>
    <w:rsid w:val="00C756E7"/>
    <w:rsid w:val="00C76488"/>
    <w:rsid w:val="00C81C7F"/>
    <w:rsid w:val="00C821F9"/>
    <w:rsid w:val="00C84D18"/>
    <w:rsid w:val="00C87F43"/>
    <w:rsid w:val="00C90DCA"/>
    <w:rsid w:val="00C946E2"/>
    <w:rsid w:val="00CA0785"/>
    <w:rsid w:val="00CA124E"/>
    <w:rsid w:val="00CB29D3"/>
    <w:rsid w:val="00CB7CC6"/>
    <w:rsid w:val="00CD0034"/>
    <w:rsid w:val="00CD2022"/>
    <w:rsid w:val="00CD755A"/>
    <w:rsid w:val="00CE46F2"/>
    <w:rsid w:val="00CE6E6B"/>
    <w:rsid w:val="00CF3E1D"/>
    <w:rsid w:val="00CF4B96"/>
    <w:rsid w:val="00D04E24"/>
    <w:rsid w:val="00D05196"/>
    <w:rsid w:val="00D1195D"/>
    <w:rsid w:val="00D20D90"/>
    <w:rsid w:val="00D25167"/>
    <w:rsid w:val="00D26E5D"/>
    <w:rsid w:val="00D27042"/>
    <w:rsid w:val="00D27B58"/>
    <w:rsid w:val="00D3069A"/>
    <w:rsid w:val="00D329BF"/>
    <w:rsid w:val="00D3510A"/>
    <w:rsid w:val="00D4068D"/>
    <w:rsid w:val="00D50C62"/>
    <w:rsid w:val="00D517F2"/>
    <w:rsid w:val="00D522B0"/>
    <w:rsid w:val="00D5298D"/>
    <w:rsid w:val="00D60473"/>
    <w:rsid w:val="00D61047"/>
    <w:rsid w:val="00D65600"/>
    <w:rsid w:val="00D7684D"/>
    <w:rsid w:val="00D7775B"/>
    <w:rsid w:val="00D80930"/>
    <w:rsid w:val="00D84302"/>
    <w:rsid w:val="00D91242"/>
    <w:rsid w:val="00D9438F"/>
    <w:rsid w:val="00DA1291"/>
    <w:rsid w:val="00DA2AF2"/>
    <w:rsid w:val="00DA7610"/>
    <w:rsid w:val="00DB1539"/>
    <w:rsid w:val="00DB2E87"/>
    <w:rsid w:val="00DB4B36"/>
    <w:rsid w:val="00DB6524"/>
    <w:rsid w:val="00DC196A"/>
    <w:rsid w:val="00DC7EA9"/>
    <w:rsid w:val="00DD01F7"/>
    <w:rsid w:val="00DD0ED6"/>
    <w:rsid w:val="00DD0FB5"/>
    <w:rsid w:val="00DD3142"/>
    <w:rsid w:val="00DD3F20"/>
    <w:rsid w:val="00DD515A"/>
    <w:rsid w:val="00DE4CB7"/>
    <w:rsid w:val="00DE4FFD"/>
    <w:rsid w:val="00DE66E2"/>
    <w:rsid w:val="00DF3BE2"/>
    <w:rsid w:val="00DF6D9F"/>
    <w:rsid w:val="00E003E7"/>
    <w:rsid w:val="00E00DAD"/>
    <w:rsid w:val="00E124A8"/>
    <w:rsid w:val="00E12882"/>
    <w:rsid w:val="00E131ED"/>
    <w:rsid w:val="00E13B9F"/>
    <w:rsid w:val="00E20014"/>
    <w:rsid w:val="00E208BF"/>
    <w:rsid w:val="00E33D7E"/>
    <w:rsid w:val="00E37877"/>
    <w:rsid w:val="00E42AEA"/>
    <w:rsid w:val="00E438C5"/>
    <w:rsid w:val="00E515A8"/>
    <w:rsid w:val="00E52FE0"/>
    <w:rsid w:val="00E53BE8"/>
    <w:rsid w:val="00E608E7"/>
    <w:rsid w:val="00E67AE6"/>
    <w:rsid w:val="00E70B94"/>
    <w:rsid w:val="00E80830"/>
    <w:rsid w:val="00E80CC7"/>
    <w:rsid w:val="00E83E94"/>
    <w:rsid w:val="00E84506"/>
    <w:rsid w:val="00E85596"/>
    <w:rsid w:val="00E85AC6"/>
    <w:rsid w:val="00E8689D"/>
    <w:rsid w:val="00E944BC"/>
    <w:rsid w:val="00EA2C8F"/>
    <w:rsid w:val="00EA5EF7"/>
    <w:rsid w:val="00EB0EAA"/>
    <w:rsid w:val="00EB6F68"/>
    <w:rsid w:val="00EC7BA1"/>
    <w:rsid w:val="00ED3DC2"/>
    <w:rsid w:val="00ED45EE"/>
    <w:rsid w:val="00ED70D9"/>
    <w:rsid w:val="00EE490E"/>
    <w:rsid w:val="00EF2236"/>
    <w:rsid w:val="00EF2F3D"/>
    <w:rsid w:val="00EF5BF7"/>
    <w:rsid w:val="00F00C74"/>
    <w:rsid w:val="00F0157F"/>
    <w:rsid w:val="00F1017D"/>
    <w:rsid w:val="00F10C92"/>
    <w:rsid w:val="00F17476"/>
    <w:rsid w:val="00F17BB6"/>
    <w:rsid w:val="00F26486"/>
    <w:rsid w:val="00F34D74"/>
    <w:rsid w:val="00F370D4"/>
    <w:rsid w:val="00F440C1"/>
    <w:rsid w:val="00F4764A"/>
    <w:rsid w:val="00F5169E"/>
    <w:rsid w:val="00F613D5"/>
    <w:rsid w:val="00F65808"/>
    <w:rsid w:val="00F66775"/>
    <w:rsid w:val="00F67925"/>
    <w:rsid w:val="00F7408C"/>
    <w:rsid w:val="00F82EC9"/>
    <w:rsid w:val="00F96242"/>
    <w:rsid w:val="00F9756A"/>
    <w:rsid w:val="00FB0B71"/>
    <w:rsid w:val="00FB5C94"/>
    <w:rsid w:val="00FC18C8"/>
    <w:rsid w:val="00FC2CFB"/>
    <w:rsid w:val="00FC4459"/>
    <w:rsid w:val="00FC66D2"/>
    <w:rsid w:val="00FC7005"/>
    <w:rsid w:val="00FD5217"/>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215D68"/>
    <w:pPr>
      <w:spacing w:line="360" w:lineRule="auto"/>
      <w:jc w:val="both"/>
    </w:pPr>
    <w:rPr>
      <w:rFonts w:ascii="Verdana" w:hAnsi="Verdana"/>
      <w:sz w:val="20"/>
      <w:lang w:val="es-ES"/>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bidi="en-US"/>
    </w:rPr>
  </w:style>
  <w:style w:type="paragraph" w:styleId="Ttulo2">
    <w:name w:val="heading 2"/>
    <w:basedOn w:val="Normal"/>
    <w:link w:val="Ttulo2Car"/>
    <w:uiPriority w:val="9"/>
    <w:qFormat/>
    <w:rsid w:val="007746AD"/>
    <w:pPr>
      <w:widowControl/>
      <w:numPr>
        <w:ilvl w:val="1"/>
        <w:numId w:val="103"/>
      </w:numPr>
      <w:spacing w:before="240" w:after="240"/>
      <w:ind w:left="113" w:firstLine="0"/>
      <w:outlineLvl w:val="1"/>
    </w:pPr>
    <w:rPr>
      <w:rFonts w:eastAsiaTheme="majorEastAsia" w:cs="DejaVu Sans Condensed"/>
      <w:b/>
      <w:bCs/>
      <w:sz w:val="24"/>
      <w:szCs w:val="26"/>
    </w:rPr>
  </w:style>
  <w:style w:type="paragraph" w:styleId="Ttulo3">
    <w:name w:val="heading 3"/>
    <w:basedOn w:val="Normal"/>
    <w:uiPriority w:val="1"/>
    <w:qFormat/>
    <w:rsid w:val="007746AD"/>
    <w:pPr>
      <w:numPr>
        <w:ilvl w:val="2"/>
        <w:numId w:val="103"/>
      </w:numPr>
      <w:spacing w:before="240" w:after="240"/>
      <w:ind w:left="1225" w:hanging="505"/>
      <w:outlineLvl w:val="2"/>
    </w:pPr>
    <w:rPr>
      <w:rFonts w:eastAsia="Calibri"/>
      <w:bCs/>
      <w:sz w:val="22"/>
      <w:szCs w:val="60"/>
      <w:u w:val="single"/>
    </w:rPr>
  </w:style>
  <w:style w:type="paragraph" w:styleId="Ttulo4">
    <w:name w:val="heading 4"/>
    <w:basedOn w:val="Normal"/>
    <w:uiPriority w:val="1"/>
    <w:qFormat/>
    <w:rsid w:val="00994FFF"/>
    <w:pPr>
      <w:numPr>
        <w:ilvl w:val="3"/>
        <w:numId w:val="103"/>
      </w:numPr>
      <w:spacing w:before="240" w:after="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7746AD"/>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890F78"/>
    <w:rPr>
      <w:i/>
      <w:iCs/>
      <w:color w:val="404040" w:themeColor="text1" w:themeTint="BF"/>
      <w:lang w:val="es-ES"/>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cf01">
    <w:name w:val="cf01"/>
    <w:basedOn w:val="Fuentedeprrafopredeter"/>
    <w:rsid w:val="00136868"/>
    <w:rPr>
      <w:rFonts w:ascii="Segoe UI" w:hAnsi="Segoe UI" w:cs="Segoe UI" w:hint="default"/>
      <w:sz w:val="18"/>
      <w:szCs w:val="18"/>
    </w:rPr>
  </w:style>
  <w:style w:type="paragraph" w:styleId="Sinespaciado">
    <w:name w:val="No Spacing"/>
    <w:uiPriority w:val="1"/>
    <w:qFormat/>
    <w:rsid w:val="00C455E4"/>
    <w:pPr>
      <w:numPr>
        <w:numId w:val="120"/>
      </w:numPr>
      <w:spacing w:before="240" w:after="240" w:line="360" w:lineRule="auto"/>
      <w:jc w:val="both"/>
    </w:pPr>
    <w:rPr>
      <w:rFonts w:ascii="Verdana" w:hAnsi="Verdana"/>
      <w:sz w:val="20"/>
      <w:lang w:val="es-ES"/>
    </w:rPr>
  </w:style>
  <w:style w:type="character" w:styleId="nfasisintenso">
    <w:name w:val="Intense Emphasis"/>
    <w:basedOn w:val="Fuentedeprrafopredeter"/>
    <w:uiPriority w:val="21"/>
    <w:qFormat/>
    <w:rsid w:val="00567606"/>
    <w:rPr>
      <w:i/>
      <w:iCs/>
      <w:color w:val="4F81BD" w:themeColor="accent1"/>
    </w:rPr>
  </w:style>
  <w:style w:type="paragraph" w:customStyle="1" w:styleId="pf0">
    <w:name w:val="pf0"/>
    <w:basedOn w:val="Normal"/>
    <w:rsid w:val="00706404"/>
    <w:pPr>
      <w:widowControl/>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character" w:styleId="Refdecomentario">
    <w:name w:val="annotation reference"/>
    <w:basedOn w:val="Fuentedeprrafopredeter"/>
    <w:uiPriority w:val="99"/>
    <w:semiHidden/>
    <w:unhideWhenUsed/>
    <w:rsid w:val="00542AC3"/>
    <w:rPr>
      <w:sz w:val="16"/>
      <w:szCs w:val="16"/>
    </w:rPr>
  </w:style>
  <w:style w:type="paragraph" w:styleId="Textocomentario">
    <w:name w:val="annotation text"/>
    <w:basedOn w:val="Normal"/>
    <w:link w:val="TextocomentarioCar"/>
    <w:uiPriority w:val="99"/>
    <w:unhideWhenUsed/>
    <w:rsid w:val="00542AC3"/>
    <w:pPr>
      <w:spacing w:line="240" w:lineRule="auto"/>
    </w:pPr>
    <w:rPr>
      <w:szCs w:val="20"/>
    </w:rPr>
  </w:style>
  <w:style w:type="character" w:customStyle="1" w:styleId="TextocomentarioCar">
    <w:name w:val="Texto comentario Car"/>
    <w:basedOn w:val="Fuentedeprrafopredeter"/>
    <w:link w:val="Textocomentario"/>
    <w:uiPriority w:val="99"/>
    <w:rsid w:val="00542AC3"/>
    <w:rPr>
      <w:rFonts w:ascii="Verdana" w:hAnsi="Verdana"/>
      <w:sz w:val="20"/>
      <w:szCs w:val="20"/>
      <w:lang w:val="es-ES"/>
    </w:rPr>
  </w:style>
  <w:style w:type="paragraph" w:styleId="Ttulo">
    <w:name w:val="Title"/>
    <w:basedOn w:val="Normal"/>
    <w:next w:val="Normal"/>
    <w:link w:val="TtuloCar"/>
    <w:uiPriority w:val="10"/>
    <w:qFormat/>
    <w:rsid w:val="009D2CB2"/>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9D2CB2"/>
    <w:rPr>
      <w:rFonts w:asciiTheme="majorHAnsi" w:eastAsiaTheme="majorEastAsia" w:hAnsiTheme="majorHAnsi" w:cstheme="majorBidi"/>
      <w:spacing w:val="-10"/>
      <w:kern w:val="28"/>
      <w:sz w:val="56"/>
      <w:szCs w:val="56"/>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2994965">
      <w:bodyDiv w:val="1"/>
      <w:marLeft w:val="0"/>
      <w:marRight w:val="0"/>
      <w:marTop w:val="0"/>
      <w:marBottom w:val="0"/>
      <w:divBdr>
        <w:top w:val="none" w:sz="0" w:space="0" w:color="auto"/>
        <w:left w:val="none" w:sz="0" w:space="0" w:color="auto"/>
        <w:bottom w:val="none" w:sz="0" w:space="0" w:color="auto"/>
        <w:right w:val="none" w:sz="0" w:space="0" w:color="auto"/>
      </w:divBdr>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133695">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63726298">
      <w:bodyDiv w:val="1"/>
      <w:marLeft w:val="0"/>
      <w:marRight w:val="0"/>
      <w:marTop w:val="0"/>
      <w:marBottom w:val="0"/>
      <w:divBdr>
        <w:top w:val="none" w:sz="0" w:space="0" w:color="auto"/>
        <w:left w:val="none" w:sz="0" w:space="0" w:color="auto"/>
        <w:bottom w:val="none" w:sz="0" w:space="0" w:color="auto"/>
        <w:right w:val="none" w:sz="0" w:space="0" w:color="auto"/>
      </w:divBdr>
      <w:divsChild>
        <w:div w:id="970524589">
          <w:marLeft w:val="0"/>
          <w:marRight w:val="0"/>
          <w:marTop w:val="0"/>
          <w:marBottom w:val="0"/>
          <w:divBdr>
            <w:top w:val="none" w:sz="0" w:space="0" w:color="auto"/>
            <w:left w:val="none" w:sz="0" w:space="0" w:color="auto"/>
            <w:bottom w:val="none" w:sz="0" w:space="0" w:color="auto"/>
            <w:right w:val="none" w:sz="0" w:space="0" w:color="auto"/>
          </w:divBdr>
          <w:divsChild>
            <w:div w:id="878856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859">
      <w:bodyDiv w:val="1"/>
      <w:marLeft w:val="0"/>
      <w:marRight w:val="0"/>
      <w:marTop w:val="0"/>
      <w:marBottom w:val="0"/>
      <w:divBdr>
        <w:top w:val="none" w:sz="0" w:space="0" w:color="auto"/>
        <w:left w:val="none" w:sz="0" w:space="0" w:color="auto"/>
        <w:bottom w:val="none" w:sz="0" w:space="0" w:color="auto"/>
        <w:right w:val="none" w:sz="0" w:space="0" w:color="auto"/>
      </w:divBdr>
      <w:divsChild>
        <w:div w:id="1799256149">
          <w:marLeft w:val="0"/>
          <w:marRight w:val="0"/>
          <w:marTop w:val="0"/>
          <w:marBottom w:val="0"/>
          <w:divBdr>
            <w:top w:val="none" w:sz="0" w:space="0" w:color="auto"/>
            <w:left w:val="none" w:sz="0" w:space="0" w:color="auto"/>
            <w:bottom w:val="none" w:sz="0" w:space="0" w:color="auto"/>
            <w:right w:val="none" w:sz="0" w:space="0" w:color="auto"/>
          </w:divBdr>
          <w:divsChild>
            <w:div w:id="1778594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35495243">
      <w:bodyDiv w:val="1"/>
      <w:marLeft w:val="0"/>
      <w:marRight w:val="0"/>
      <w:marTop w:val="0"/>
      <w:marBottom w:val="0"/>
      <w:divBdr>
        <w:top w:val="none" w:sz="0" w:space="0" w:color="auto"/>
        <w:left w:val="none" w:sz="0" w:space="0" w:color="auto"/>
        <w:bottom w:val="none" w:sz="0" w:space="0" w:color="auto"/>
        <w:right w:val="none" w:sz="0" w:space="0" w:color="auto"/>
      </w:divBdr>
      <w:divsChild>
        <w:div w:id="159348714">
          <w:marLeft w:val="0"/>
          <w:marRight w:val="0"/>
          <w:marTop w:val="0"/>
          <w:marBottom w:val="0"/>
          <w:divBdr>
            <w:top w:val="none" w:sz="0" w:space="0" w:color="auto"/>
            <w:left w:val="none" w:sz="0" w:space="0" w:color="auto"/>
            <w:bottom w:val="none" w:sz="0" w:space="0" w:color="auto"/>
            <w:right w:val="none" w:sz="0" w:space="0" w:color="auto"/>
          </w:divBdr>
          <w:divsChild>
            <w:div w:id="310912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82006793">
      <w:bodyDiv w:val="1"/>
      <w:marLeft w:val="0"/>
      <w:marRight w:val="0"/>
      <w:marTop w:val="0"/>
      <w:marBottom w:val="0"/>
      <w:divBdr>
        <w:top w:val="none" w:sz="0" w:space="0" w:color="auto"/>
        <w:left w:val="none" w:sz="0" w:space="0" w:color="auto"/>
        <w:bottom w:val="none" w:sz="0" w:space="0" w:color="auto"/>
        <w:right w:val="none" w:sz="0" w:space="0" w:color="auto"/>
      </w:divBdr>
      <w:divsChild>
        <w:div w:id="264963129">
          <w:marLeft w:val="0"/>
          <w:marRight w:val="0"/>
          <w:marTop w:val="0"/>
          <w:marBottom w:val="0"/>
          <w:divBdr>
            <w:top w:val="none" w:sz="0" w:space="0" w:color="auto"/>
            <w:left w:val="none" w:sz="0" w:space="0" w:color="auto"/>
            <w:bottom w:val="none" w:sz="0" w:space="0" w:color="auto"/>
            <w:right w:val="none" w:sz="0" w:space="0" w:color="auto"/>
          </w:divBdr>
          <w:divsChild>
            <w:div w:id="2043283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1057450">
      <w:bodyDiv w:val="1"/>
      <w:marLeft w:val="0"/>
      <w:marRight w:val="0"/>
      <w:marTop w:val="0"/>
      <w:marBottom w:val="0"/>
      <w:divBdr>
        <w:top w:val="none" w:sz="0" w:space="0" w:color="auto"/>
        <w:left w:val="none" w:sz="0" w:space="0" w:color="auto"/>
        <w:bottom w:val="none" w:sz="0" w:space="0" w:color="auto"/>
        <w:right w:val="none" w:sz="0" w:space="0" w:color="auto"/>
      </w:divBdr>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2801908">
      <w:bodyDiv w:val="1"/>
      <w:marLeft w:val="0"/>
      <w:marRight w:val="0"/>
      <w:marTop w:val="0"/>
      <w:marBottom w:val="0"/>
      <w:divBdr>
        <w:top w:val="none" w:sz="0" w:space="0" w:color="auto"/>
        <w:left w:val="none" w:sz="0" w:space="0" w:color="auto"/>
        <w:bottom w:val="none" w:sz="0" w:space="0" w:color="auto"/>
        <w:right w:val="none" w:sz="0" w:space="0" w:color="auto"/>
      </w:divBdr>
      <w:divsChild>
        <w:div w:id="2074887160">
          <w:marLeft w:val="0"/>
          <w:marRight w:val="0"/>
          <w:marTop w:val="0"/>
          <w:marBottom w:val="0"/>
          <w:divBdr>
            <w:top w:val="none" w:sz="0" w:space="0" w:color="auto"/>
            <w:left w:val="none" w:sz="0" w:space="0" w:color="auto"/>
            <w:bottom w:val="none" w:sz="0" w:space="0" w:color="auto"/>
            <w:right w:val="none" w:sz="0" w:space="0" w:color="auto"/>
          </w:divBdr>
          <w:divsChild>
            <w:div w:id="676540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35104362">
      <w:bodyDiv w:val="1"/>
      <w:marLeft w:val="0"/>
      <w:marRight w:val="0"/>
      <w:marTop w:val="0"/>
      <w:marBottom w:val="0"/>
      <w:divBdr>
        <w:top w:val="none" w:sz="0" w:space="0" w:color="auto"/>
        <w:left w:val="none" w:sz="0" w:space="0" w:color="auto"/>
        <w:bottom w:val="none" w:sz="0" w:space="0" w:color="auto"/>
        <w:right w:val="none" w:sz="0" w:space="0" w:color="auto"/>
      </w:divBdr>
      <w:divsChild>
        <w:div w:id="1386295690">
          <w:marLeft w:val="0"/>
          <w:marRight w:val="0"/>
          <w:marTop w:val="0"/>
          <w:marBottom w:val="0"/>
          <w:divBdr>
            <w:top w:val="none" w:sz="0" w:space="0" w:color="auto"/>
            <w:left w:val="none" w:sz="0" w:space="0" w:color="auto"/>
            <w:bottom w:val="none" w:sz="0" w:space="0" w:color="auto"/>
            <w:right w:val="none" w:sz="0" w:space="0" w:color="auto"/>
          </w:divBdr>
          <w:divsChild>
            <w:div w:id="971134417">
              <w:marLeft w:val="0"/>
              <w:marRight w:val="0"/>
              <w:marTop w:val="0"/>
              <w:marBottom w:val="0"/>
              <w:divBdr>
                <w:top w:val="none" w:sz="0" w:space="0" w:color="auto"/>
                <w:left w:val="none" w:sz="0" w:space="0" w:color="auto"/>
                <w:bottom w:val="none" w:sz="0" w:space="0" w:color="auto"/>
                <w:right w:val="none" w:sz="0" w:space="0" w:color="auto"/>
              </w:divBdr>
              <w:divsChild>
                <w:div w:id="1046640666">
                  <w:marLeft w:val="0"/>
                  <w:marRight w:val="0"/>
                  <w:marTop w:val="0"/>
                  <w:marBottom w:val="0"/>
                  <w:divBdr>
                    <w:top w:val="none" w:sz="0" w:space="0" w:color="auto"/>
                    <w:left w:val="none" w:sz="0" w:space="0" w:color="auto"/>
                    <w:bottom w:val="none" w:sz="0" w:space="0" w:color="auto"/>
                    <w:right w:val="none" w:sz="0" w:space="0" w:color="auto"/>
                  </w:divBdr>
                  <w:divsChild>
                    <w:div w:id="1592543636">
                      <w:marLeft w:val="0"/>
                      <w:marRight w:val="0"/>
                      <w:marTop w:val="0"/>
                      <w:marBottom w:val="0"/>
                      <w:divBdr>
                        <w:top w:val="none" w:sz="0" w:space="0" w:color="auto"/>
                        <w:left w:val="none" w:sz="0" w:space="0" w:color="auto"/>
                        <w:bottom w:val="none" w:sz="0" w:space="0" w:color="auto"/>
                        <w:right w:val="none" w:sz="0" w:space="0" w:color="auto"/>
                      </w:divBdr>
                      <w:divsChild>
                        <w:div w:id="263652294">
                          <w:marLeft w:val="0"/>
                          <w:marRight w:val="0"/>
                          <w:marTop w:val="0"/>
                          <w:marBottom w:val="0"/>
                          <w:divBdr>
                            <w:top w:val="none" w:sz="0" w:space="0" w:color="auto"/>
                            <w:left w:val="none" w:sz="0" w:space="0" w:color="auto"/>
                            <w:bottom w:val="none" w:sz="0" w:space="0" w:color="auto"/>
                            <w:right w:val="none" w:sz="0" w:space="0" w:color="auto"/>
                          </w:divBdr>
                          <w:divsChild>
                            <w:div w:id="816534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36549099">
      <w:bodyDiv w:val="1"/>
      <w:marLeft w:val="0"/>
      <w:marRight w:val="0"/>
      <w:marTop w:val="0"/>
      <w:marBottom w:val="0"/>
      <w:divBdr>
        <w:top w:val="none" w:sz="0" w:space="0" w:color="auto"/>
        <w:left w:val="none" w:sz="0" w:space="0" w:color="auto"/>
        <w:bottom w:val="none" w:sz="0" w:space="0" w:color="auto"/>
        <w:right w:val="none" w:sz="0" w:space="0" w:color="auto"/>
      </w:divBdr>
      <w:divsChild>
        <w:div w:id="1022435177">
          <w:marLeft w:val="0"/>
          <w:marRight w:val="0"/>
          <w:marTop w:val="0"/>
          <w:marBottom w:val="0"/>
          <w:divBdr>
            <w:top w:val="none" w:sz="0" w:space="0" w:color="auto"/>
            <w:left w:val="none" w:sz="0" w:space="0" w:color="auto"/>
            <w:bottom w:val="none" w:sz="0" w:space="0" w:color="auto"/>
            <w:right w:val="none" w:sz="0" w:space="0" w:color="auto"/>
          </w:divBdr>
          <w:divsChild>
            <w:div w:id="1595432184">
              <w:marLeft w:val="0"/>
              <w:marRight w:val="0"/>
              <w:marTop w:val="0"/>
              <w:marBottom w:val="0"/>
              <w:divBdr>
                <w:top w:val="none" w:sz="0" w:space="0" w:color="auto"/>
                <w:left w:val="none" w:sz="0" w:space="0" w:color="auto"/>
                <w:bottom w:val="none" w:sz="0" w:space="0" w:color="auto"/>
                <w:right w:val="none" w:sz="0" w:space="0" w:color="auto"/>
              </w:divBdr>
              <w:divsChild>
                <w:div w:id="485433742">
                  <w:marLeft w:val="0"/>
                  <w:marRight w:val="0"/>
                  <w:marTop w:val="0"/>
                  <w:marBottom w:val="0"/>
                  <w:divBdr>
                    <w:top w:val="none" w:sz="0" w:space="0" w:color="auto"/>
                    <w:left w:val="none" w:sz="0" w:space="0" w:color="auto"/>
                    <w:bottom w:val="none" w:sz="0" w:space="0" w:color="auto"/>
                    <w:right w:val="none" w:sz="0" w:space="0" w:color="auto"/>
                  </w:divBdr>
                  <w:divsChild>
                    <w:div w:id="204684970">
                      <w:marLeft w:val="0"/>
                      <w:marRight w:val="0"/>
                      <w:marTop w:val="0"/>
                      <w:marBottom w:val="0"/>
                      <w:divBdr>
                        <w:top w:val="none" w:sz="0" w:space="0" w:color="auto"/>
                        <w:left w:val="none" w:sz="0" w:space="0" w:color="auto"/>
                        <w:bottom w:val="none" w:sz="0" w:space="0" w:color="auto"/>
                        <w:right w:val="none" w:sz="0" w:space="0" w:color="auto"/>
                      </w:divBdr>
                      <w:divsChild>
                        <w:div w:id="922110227">
                          <w:marLeft w:val="0"/>
                          <w:marRight w:val="0"/>
                          <w:marTop w:val="0"/>
                          <w:marBottom w:val="0"/>
                          <w:divBdr>
                            <w:top w:val="none" w:sz="0" w:space="0" w:color="auto"/>
                            <w:left w:val="none" w:sz="0" w:space="0" w:color="auto"/>
                            <w:bottom w:val="none" w:sz="0" w:space="0" w:color="auto"/>
                            <w:right w:val="none" w:sz="0" w:space="0" w:color="auto"/>
                          </w:divBdr>
                          <w:divsChild>
                            <w:div w:id="2133474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85457371">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598678721">
      <w:bodyDiv w:val="1"/>
      <w:marLeft w:val="0"/>
      <w:marRight w:val="0"/>
      <w:marTop w:val="0"/>
      <w:marBottom w:val="0"/>
      <w:divBdr>
        <w:top w:val="none" w:sz="0" w:space="0" w:color="auto"/>
        <w:left w:val="none" w:sz="0" w:space="0" w:color="auto"/>
        <w:bottom w:val="none" w:sz="0" w:space="0" w:color="auto"/>
        <w:right w:val="none" w:sz="0" w:space="0" w:color="auto"/>
      </w:divBdr>
    </w:div>
    <w:div w:id="612246790">
      <w:bodyDiv w:val="1"/>
      <w:marLeft w:val="0"/>
      <w:marRight w:val="0"/>
      <w:marTop w:val="0"/>
      <w:marBottom w:val="0"/>
      <w:divBdr>
        <w:top w:val="none" w:sz="0" w:space="0" w:color="auto"/>
        <w:left w:val="none" w:sz="0" w:space="0" w:color="auto"/>
        <w:bottom w:val="none" w:sz="0" w:space="0" w:color="auto"/>
        <w:right w:val="none" w:sz="0" w:space="0" w:color="auto"/>
      </w:divBdr>
      <w:divsChild>
        <w:div w:id="89355553">
          <w:marLeft w:val="0"/>
          <w:marRight w:val="0"/>
          <w:marTop w:val="0"/>
          <w:marBottom w:val="0"/>
          <w:divBdr>
            <w:top w:val="none" w:sz="0" w:space="0" w:color="auto"/>
            <w:left w:val="none" w:sz="0" w:space="0" w:color="auto"/>
            <w:bottom w:val="none" w:sz="0" w:space="0" w:color="auto"/>
            <w:right w:val="none" w:sz="0" w:space="0" w:color="auto"/>
          </w:divBdr>
          <w:divsChild>
            <w:div w:id="590354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615349">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50195222">
      <w:bodyDiv w:val="1"/>
      <w:marLeft w:val="0"/>
      <w:marRight w:val="0"/>
      <w:marTop w:val="0"/>
      <w:marBottom w:val="0"/>
      <w:divBdr>
        <w:top w:val="none" w:sz="0" w:space="0" w:color="auto"/>
        <w:left w:val="none" w:sz="0" w:space="0" w:color="auto"/>
        <w:bottom w:val="none" w:sz="0" w:space="0" w:color="auto"/>
        <w:right w:val="none" w:sz="0" w:space="0" w:color="auto"/>
      </w:divBdr>
      <w:divsChild>
        <w:div w:id="1934893606">
          <w:marLeft w:val="0"/>
          <w:marRight w:val="0"/>
          <w:marTop w:val="0"/>
          <w:marBottom w:val="0"/>
          <w:divBdr>
            <w:top w:val="none" w:sz="0" w:space="0" w:color="auto"/>
            <w:left w:val="none" w:sz="0" w:space="0" w:color="auto"/>
            <w:bottom w:val="none" w:sz="0" w:space="0" w:color="auto"/>
            <w:right w:val="none" w:sz="0" w:space="0" w:color="auto"/>
          </w:divBdr>
          <w:divsChild>
            <w:div w:id="1616597321">
              <w:marLeft w:val="0"/>
              <w:marRight w:val="0"/>
              <w:marTop w:val="0"/>
              <w:marBottom w:val="0"/>
              <w:divBdr>
                <w:top w:val="none" w:sz="0" w:space="0" w:color="auto"/>
                <w:left w:val="none" w:sz="0" w:space="0" w:color="auto"/>
                <w:bottom w:val="none" w:sz="0" w:space="0" w:color="auto"/>
                <w:right w:val="none" w:sz="0" w:space="0" w:color="auto"/>
              </w:divBdr>
              <w:divsChild>
                <w:div w:id="199319384">
                  <w:marLeft w:val="0"/>
                  <w:marRight w:val="0"/>
                  <w:marTop w:val="0"/>
                  <w:marBottom w:val="0"/>
                  <w:divBdr>
                    <w:top w:val="none" w:sz="0" w:space="0" w:color="auto"/>
                    <w:left w:val="none" w:sz="0" w:space="0" w:color="auto"/>
                    <w:bottom w:val="none" w:sz="0" w:space="0" w:color="auto"/>
                    <w:right w:val="none" w:sz="0" w:space="0" w:color="auto"/>
                  </w:divBdr>
                  <w:divsChild>
                    <w:div w:id="329335109">
                      <w:marLeft w:val="0"/>
                      <w:marRight w:val="0"/>
                      <w:marTop w:val="0"/>
                      <w:marBottom w:val="0"/>
                      <w:divBdr>
                        <w:top w:val="none" w:sz="0" w:space="0" w:color="auto"/>
                        <w:left w:val="none" w:sz="0" w:space="0" w:color="auto"/>
                        <w:bottom w:val="none" w:sz="0" w:space="0" w:color="auto"/>
                        <w:right w:val="none" w:sz="0" w:space="0" w:color="auto"/>
                      </w:divBdr>
                      <w:divsChild>
                        <w:div w:id="1217161794">
                          <w:marLeft w:val="0"/>
                          <w:marRight w:val="0"/>
                          <w:marTop w:val="0"/>
                          <w:marBottom w:val="0"/>
                          <w:divBdr>
                            <w:top w:val="none" w:sz="0" w:space="0" w:color="auto"/>
                            <w:left w:val="none" w:sz="0" w:space="0" w:color="auto"/>
                            <w:bottom w:val="none" w:sz="0" w:space="0" w:color="auto"/>
                            <w:right w:val="none" w:sz="0" w:space="0" w:color="auto"/>
                          </w:divBdr>
                          <w:divsChild>
                            <w:div w:id="1159031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41898277">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151459">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39676492">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2440052">
      <w:bodyDiv w:val="1"/>
      <w:marLeft w:val="0"/>
      <w:marRight w:val="0"/>
      <w:marTop w:val="0"/>
      <w:marBottom w:val="0"/>
      <w:divBdr>
        <w:top w:val="none" w:sz="0" w:space="0" w:color="auto"/>
        <w:left w:val="none" w:sz="0" w:space="0" w:color="auto"/>
        <w:bottom w:val="none" w:sz="0" w:space="0" w:color="auto"/>
        <w:right w:val="none" w:sz="0" w:space="0" w:color="auto"/>
      </w:divBdr>
      <w:divsChild>
        <w:div w:id="605188079">
          <w:marLeft w:val="0"/>
          <w:marRight w:val="0"/>
          <w:marTop w:val="0"/>
          <w:marBottom w:val="0"/>
          <w:divBdr>
            <w:top w:val="none" w:sz="0" w:space="0" w:color="auto"/>
            <w:left w:val="none" w:sz="0" w:space="0" w:color="auto"/>
            <w:bottom w:val="none" w:sz="0" w:space="0" w:color="auto"/>
            <w:right w:val="none" w:sz="0" w:space="0" w:color="auto"/>
          </w:divBdr>
          <w:divsChild>
            <w:div w:id="1484275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282990">
      <w:bodyDiv w:val="1"/>
      <w:marLeft w:val="0"/>
      <w:marRight w:val="0"/>
      <w:marTop w:val="0"/>
      <w:marBottom w:val="0"/>
      <w:divBdr>
        <w:top w:val="none" w:sz="0" w:space="0" w:color="auto"/>
        <w:left w:val="none" w:sz="0" w:space="0" w:color="auto"/>
        <w:bottom w:val="none" w:sz="0" w:space="0" w:color="auto"/>
        <w:right w:val="none" w:sz="0" w:space="0" w:color="auto"/>
      </w:divBdr>
      <w:divsChild>
        <w:div w:id="1006903430">
          <w:marLeft w:val="0"/>
          <w:marRight w:val="0"/>
          <w:marTop w:val="0"/>
          <w:marBottom w:val="0"/>
          <w:divBdr>
            <w:top w:val="none" w:sz="0" w:space="0" w:color="auto"/>
            <w:left w:val="none" w:sz="0" w:space="0" w:color="auto"/>
            <w:bottom w:val="none" w:sz="0" w:space="0" w:color="auto"/>
            <w:right w:val="none" w:sz="0" w:space="0" w:color="auto"/>
          </w:divBdr>
          <w:divsChild>
            <w:div w:id="1308625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54351692">
      <w:bodyDiv w:val="1"/>
      <w:marLeft w:val="0"/>
      <w:marRight w:val="0"/>
      <w:marTop w:val="0"/>
      <w:marBottom w:val="0"/>
      <w:divBdr>
        <w:top w:val="none" w:sz="0" w:space="0" w:color="auto"/>
        <w:left w:val="none" w:sz="0" w:space="0" w:color="auto"/>
        <w:bottom w:val="none" w:sz="0" w:space="0" w:color="auto"/>
        <w:right w:val="none" w:sz="0" w:space="0" w:color="auto"/>
      </w:divBdr>
      <w:divsChild>
        <w:div w:id="619337639">
          <w:marLeft w:val="0"/>
          <w:marRight w:val="0"/>
          <w:marTop w:val="0"/>
          <w:marBottom w:val="0"/>
          <w:divBdr>
            <w:top w:val="none" w:sz="0" w:space="0" w:color="auto"/>
            <w:left w:val="none" w:sz="0" w:space="0" w:color="auto"/>
            <w:bottom w:val="none" w:sz="0" w:space="0" w:color="auto"/>
            <w:right w:val="none" w:sz="0" w:space="0" w:color="auto"/>
          </w:divBdr>
          <w:divsChild>
            <w:div w:id="1888831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094479194">
      <w:bodyDiv w:val="1"/>
      <w:marLeft w:val="0"/>
      <w:marRight w:val="0"/>
      <w:marTop w:val="0"/>
      <w:marBottom w:val="0"/>
      <w:divBdr>
        <w:top w:val="none" w:sz="0" w:space="0" w:color="auto"/>
        <w:left w:val="none" w:sz="0" w:space="0" w:color="auto"/>
        <w:bottom w:val="none" w:sz="0" w:space="0" w:color="auto"/>
        <w:right w:val="none" w:sz="0" w:space="0" w:color="auto"/>
      </w:divBdr>
      <w:divsChild>
        <w:div w:id="897403931">
          <w:marLeft w:val="0"/>
          <w:marRight w:val="0"/>
          <w:marTop w:val="0"/>
          <w:marBottom w:val="0"/>
          <w:divBdr>
            <w:top w:val="none" w:sz="0" w:space="0" w:color="auto"/>
            <w:left w:val="none" w:sz="0" w:space="0" w:color="auto"/>
            <w:bottom w:val="none" w:sz="0" w:space="0" w:color="auto"/>
            <w:right w:val="none" w:sz="0" w:space="0" w:color="auto"/>
          </w:divBdr>
          <w:divsChild>
            <w:div w:id="1031565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08493787">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08437781">
      <w:bodyDiv w:val="1"/>
      <w:marLeft w:val="0"/>
      <w:marRight w:val="0"/>
      <w:marTop w:val="0"/>
      <w:marBottom w:val="0"/>
      <w:divBdr>
        <w:top w:val="none" w:sz="0" w:space="0" w:color="auto"/>
        <w:left w:val="none" w:sz="0" w:space="0" w:color="auto"/>
        <w:bottom w:val="none" w:sz="0" w:space="0" w:color="auto"/>
        <w:right w:val="none" w:sz="0" w:space="0" w:color="auto"/>
      </w:divBdr>
      <w:divsChild>
        <w:div w:id="737895780">
          <w:marLeft w:val="0"/>
          <w:marRight w:val="0"/>
          <w:marTop w:val="0"/>
          <w:marBottom w:val="0"/>
          <w:divBdr>
            <w:top w:val="none" w:sz="0" w:space="0" w:color="auto"/>
            <w:left w:val="none" w:sz="0" w:space="0" w:color="auto"/>
            <w:bottom w:val="none" w:sz="0" w:space="0" w:color="auto"/>
            <w:right w:val="none" w:sz="0" w:space="0" w:color="auto"/>
          </w:divBdr>
          <w:divsChild>
            <w:div w:id="69523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48293663">
      <w:bodyDiv w:val="1"/>
      <w:marLeft w:val="0"/>
      <w:marRight w:val="0"/>
      <w:marTop w:val="0"/>
      <w:marBottom w:val="0"/>
      <w:divBdr>
        <w:top w:val="none" w:sz="0" w:space="0" w:color="auto"/>
        <w:left w:val="none" w:sz="0" w:space="0" w:color="auto"/>
        <w:bottom w:val="none" w:sz="0" w:space="0" w:color="auto"/>
        <w:right w:val="none" w:sz="0" w:space="0" w:color="auto"/>
      </w:divBdr>
      <w:divsChild>
        <w:div w:id="1377775622">
          <w:marLeft w:val="0"/>
          <w:marRight w:val="0"/>
          <w:marTop w:val="0"/>
          <w:marBottom w:val="0"/>
          <w:divBdr>
            <w:top w:val="none" w:sz="0" w:space="0" w:color="auto"/>
            <w:left w:val="none" w:sz="0" w:space="0" w:color="auto"/>
            <w:bottom w:val="none" w:sz="0" w:space="0" w:color="auto"/>
            <w:right w:val="none" w:sz="0" w:space="0" w:color="auto"/>
          </w:divBdr>
          <w:divsChild>
            <w:div w:id="42796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08662378">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4311088">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5973914">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1981955054">
      <w:bodyDiv w:val="1"/>
      <w:marLeft w:val="0"/>
      <w:marRight w:val="0"/>
      <w:marTop w:val="0"/>
      <w:marBottom w:val="0"/>
      <w:divBdr>
        <w:top w:val="none" w:sz="0" w:space="0" w:color="auto"/>
        <w:left w:val="none" w:sz="0" w:space="0" w:color="auto"/>
        <w:bottom w:val="none" w:sz="0" w:space="0" w:color="auto"/>
        <w:right w:val="none" w:sz="0" w:space="0" w:color="auto"/>
      </w:divBdr>
      <w:divsChild>
        <w:div w:id="1525440792">
          <w:marLeft w:val="0"/>
          <w:marRight w:val="0"/>
          <w:marTop w:val="0"/>
          <w:marBottom w:val="0"/>
          <w:divBdr>
            <w:top w:val="none" w:sz="0" w:space="0" w:color="auto"/>
            <w:left w:val="none" w:sz="0" w:space="0" w:color="auto"/>
            <w:bottom w:val="none" w:sz="0" w:space="0" w:color="auto"/>
            <w:right w:val="none" w:sz="0" w:space="0" w:color="auto"/>
          </w:divBdr>
          <w:divsChild>
            <w:div w:id="63098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4291130">
      <w:bodyDiv w:val="1"/>
      <w:marLeft w:val="0"/>
      <w:marRight w:val="0"/>
      <w:marTop w:val="0"/>
      <w:marBottom w:val="0"/>
      <w:divBdr>
        <w:top w:val="none" w:sz="0" w:space="0" w:color="auto"/>
        <w:left w:val="none" w:sz="0" w:space="0" w:color="auto"/>
        <w:bottom w:val="none" w:sz="0" w:space="0" w:color="auto"/>
        <w:right w:val="none" w:sz="0" w:space="0" w:color="auto"/>
      </w:divBdr>
      <w:divsChild>
        <w:div w:id="1461417430">
          <w:marLeft w:val="-90"/>
          <w:marRight w:val="90"/>
          <w:marTop w:val="0"/>
          <w:marBottom w:val="0"/>
          <w:divBdr>
            <w:top w:val="none" w:sz="0" w:space="0" w:color="auto"/>
            <w:left w:val="none" w:sz="0" w:space="0" w:color="auto"/>
            <w:bottom w:val="none" w:sz="0" w:space="0" w:color="auto"/>
            <w:right w:val="none" w:sz="0" w:space="0" w:color="auto"/>
          </w:divBdr>
          <w:divsChild>
            <w:div w:id="1307465853">
              <w:marLeft w:val="-60"/>
              <w:marRight w:val="-60"/>
              <w:marTop w:val="0"/>
              <w:marBottom w:val="0"/>
              <w:divBdr>
                <w:top w:val="none" w:sz="0" w:space="3" w:color="auto"/>
                <w:left w:val="none" w:sz="0" w:space="3" w:color="auto"/>
                <w:bottom w:val="none" w:sz="0" w:space="3" w:color="auto"/>
                <w:right w:val="none" w:sz="0" w:space="3" w:color="auto"/>
              </w:divBdr>
              <w:divsChild>
                <w:div w:id="903293950">
                  <w:marLeft w:val="0"/>
                  <w:marRight w:val="0"/>
                  <w:marTop w:val="0"/>
                  <w:marBottom w:val="0"/>
                  <w:divBdr>
                    <w:top w:val="single" w:sz="6" w:space="0" w:color="auto"/>
                    <w:left w:val="single" w:sz="6" w:space="0" w:color="auto"/>
                    <w:bottom w:val="single" w:sz="6" w:space="0" w:color="auto"/>
                    <w:right w:val="single" w:sz="6" w:space="0" w:color="auto"/>
                  </w:divBdr>
                </w:div>
              </w:divsChild>
            </w:div>
          </w:divsChild>
        </w:div>
        <w:div w:id="1404257244">
          <w:marLeft w:val="0"/>
          <w:marRight w:val="0"/>
          <w:marTop w:val="0"/>
          <w:marBottom w:val="0"/>
          <w:divBdr>
            <w:top w:val="none" w:sz="0" w:space="0" w:color="auto"/>
            <w:left w:val="none" w:sz="0" w:space="0" w:color="auto"/>
            <w:bottom w:val="none" w:sz="0" w:space="0" w:color="auto"/>
            <w:right w:val="none" w:sz="0" w:space="0" w:color="auto"/>
          </w:divBdr>
          <w:divsChild>
            <w:div w:id="1184516063">
              <w:marLeft w:val="0"/>
              <w:marRight w:val="0"/>
              <w:marTop w:val="0"/>
              <w:marBottom w:val="0"/>
              <w:divBdr>
                <w:top w:val="none" w:sz="0" w:space="0" w:color="auto"/>
                <w:left w:val="none" w:sz="0" w:space="0" w:color="auto"/>
                <w:bottom w:val="none" w:sz="0" w:space="0" w:color="auto"/>
                <w:right w:val="none" w:sz="0" w:space="0" w:color="auto"/>
              </w:divBdr>
              <w:divsChild>
                <w:div w:id="943148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image" Target="media/image7.png"/><Relationship Id="rId39" Type="http://schemas.openxmlformats.org/officeDocument/2006/relationships/hyperlink" Target="https://app.powerbi.com/groups/me/reports/abda1802-9325-4106-9baf-c9272a140a69/146ba8e03a100b0a6804?experience=power-bi" TargetMode="External"/><Relationship Id="rId21" Type="http://schemas.openxmlformats.org/officeDocument/2006/relationships/footer" Target="footer6.xml"/><Relationship Id="rId34" Type="http://schemas.openxmlformats.org/officeDocument/2006/relationships/image" Target="media/image14.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oter" Target="footer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9.png"/><Relationship Id="rId11" Type="http://schemas.openxmlformats.org/officeDocument/2006/relationships/image" Target="media/image1.jpg"/><Relationship Id="rId24" Type="http://schemas.openxmlformats.org/officeDocument/2006/relationships/hyperlink" Target="https://github.com/isabelunamuno/TFM/tree/main/Visual%20Studio%20Code" TargetMode="External"/><Relationship Id="rId32" Type="http://schemas.openxmlformats.org/officeDocument/2006/relationships/image" Target="media/image12.png"/><Relationship Id="rId37" Type="http://schemas.openxmlformats.org/officeDocument/2006/relationships/hyperlink" Target="https://github.com/isabelunamuno/TFM" TargetMode="External"/><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hyperlink" Target="https://github.com/isabelunamuno/TFM/tree/main/Visual%20Studio%20Code" TargetMode="External"/><Relationship Id="rId36" Type="http://schemas.openxmlformats.org/officeDocument/2006/relationships/image" Target="media/image16.png"/><Relationship Id="rId49" Type="http://schemas.openxmlformats.org/officeDocument/2006/relationships/header" Target="header7.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11.png"/><Relationship Id="rId44" Type="http://schemas.openxmlformats.org/officeDocument/2006/relationships/image" Target="media/image2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header" Target="header6.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image" Target="media/image21.png"/><Relationship Id="rId48" Type="http://schemas.openxmlformats.org/officeDocument/2006/relationships/image" Target="media/image26.jpg"/><Relationship Id="rId8" Type="http://schemas.openxmlformats.org/officeDocument/2006/relationships/header" Target="header1.xm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6.png"/><Relationship Id="rId33" Type="http://schemas.openxmlformats.org/officeDocument/2006/relationships/image" Target="media/image13.png"/><Relationship Id="rId38" Type="http://schemas.openxmlformats.org/officeDocument/2006/relationships/image" Target="media/image17.png"/><Relationship Id="rId46" Type="http://schemas.openxmlformats.org/officeDocument/2006/relationships/image" Target="media/image24.png"/><Relationship Id="rId20" Type="http://schemas.openxmlformats.org/officeDocument/2006/relationships/footer" Target="foot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8</TotalTime>
  <Pages>63</Pages>
  <Words>22158</Words>
  <Characters>121873</Characters>
  <Application>Microsoft Office Word</Application>
  <DocSecurity>0</DocSecurity>
  <Lines>1015</Lines>
  <Paragraphs>287</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43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198</cp:revision>
  <cp:lastPrinted>2024-06-23T15:20:00Z</cp:lastPrinted>
  <dcterms:created xsi:type="dcterms:W3CDTF">2024-05-31T17:13:00Z</dcterms:created>
  <dcterms:modified xsi:type="dcterms:W3CDTF">2024-06-24T0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